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49112994"/>
        <w:docPartObj>
          <w:docPartGallery w:val="Cover Pages"/>
          <w:docPartUnique/>
        </w:docPartObj>
      </w:sdtPr>
      <w:sdtEndPr/>
      <w:sdtContent>
        <w:p w14:paraId="3599F8BE" w14:textId="0ABC51BE" w:rsidR="008108FE" w:rsidRDefault="008108FE">
          <w:r>
            <w:rPr>
              <w:noProof/>
              <w:color w:val="FFFFFF" w:themeColor="background1"/>
            </w:rPr>
            <mc:AlternateContent>
              <mc:Choice Requires="wpg">
                <w:drawing>
                  <wp:anchor distT="0" distB="0" distL="114300" distR="114300" simplePos="0" relativeHeight="251658248" behindDoc="0" locked="0" layoutInCell="1" allowOverlap="1" wp14:anchorId="46DBEBA9" wp14:editId="7DEC7E4B">
                    <wp:simplePos x="0" y="0"/>
                    <wp:positionH relativeFrom="page">
                      <wp:align>center</wp:align>
                    </wp:positionH>
                    <wp:positionV relativeFrom="page">
                      <wp:align>center</wp:align>
                    </wp:positionV>
                    <wp:extent cx="6858000" cy="9144000"/>
                    <wp:effectExtent l="0" t="0" r="2540" b="635"/>
                    <wp:wrapNone/>
                    <wp:docPr id="52" name="Group 52"/>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s:wsp>
                            <wps:cNvPr id="53" name="Rectangle 53"/>
                            <wps:cNvSpPr/>
                            <wps:spPr>
                              <a:xfrm>
                                <a:off x="228600" y="0"/>
                                <a:ext cx="6629400" cy="91440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843155" w14:textId="1F07C2F0" w:rsidR="008108FE" w:rsidRDefault="008108FE" w:rsidP="008108FE">
                                  <w:pPr>
                                    <w:pStyle w:val="Title"/>
                                  </w:pPr>
                                  <w:r>
                                    <w:t>Classification</w:t>
                                  </w:r>
                                  <w:r w:rsidR="0058182B">
                                    <w:t xml:space="preserve"> </w:t>
                                  </w:r>
                                  <w:r w:rsidRPr="007613DB">
                                    <w:rPr>
                                      <w:noProof/>
                                    </w:rPr>
                                    <w:t>o</w:t>
                                  </w:r>
                                  <w:r>
                                    <w:rPr>
                                      <w:noProof/>
                                    </w:rPr>
                                    <w:t>f</w:t>
                                  </w:r>
                                  <w:r>
                                    <w:t xml:space="preserve"> Malignancy in Tumours</w:t>
                                  </w:r>
                                </w:p>
                                <w:sdt>
                                  <w:sdtPr>
                                    <w:rPr>
                                      <w:color w:val="FFFFFF" w:themeColor="background1"/>
                                      <w:sz w:val="28"/>
                                      <w:szCs w:val="28"/>
                                    </w:rPr>
                                    <w:alias w:val="Subtitle"/>
                                    <w:tag w:val=""/>
                                    <w:id w:val="1611937615"/>
                                    <w:dataBinding w:prefixMappings="xmlns:ns0='http://purl.org/dc/elements/1.1/' xmlns:ns1='http://schemas.openxmlformats.org/package/2006/metadata/core-properties' " w:xpath="/ns1:coreProperties[1]/ns0:subject[1]" w:storeItemID="{6C3C8BC8-F283-45AE-878A-BAB7291924A1}"/>
                                    <w:text/>
                                  </w:sdtPr>
                                  <w:sdtEndPr/>
                                  <w:sdtContent>
                                    <w:p w14:paraId="6316ABF3" w14:textId="202B87E7" w:rsidR="008108FE" w:rsidRDefault="00FC330C">
                                      <w:pPr>
                                        <w:pStyle w:val="NoSpacing"/>
                                        <w:rPr>
                                          <w:color w:val="FFFFFF" w:themeColor="background1"/>
                                          <w:sz w:val="28"/>
                                          <w:szCs w:val="28"/>
                                        </w:rPr>
                                      </w:pPr>
                                      <w:r>
                                        <w:rPr>
                                          <w:color w:val="FFFFFF" w:themeColor="background1"/>
                                          <w:sz w:val="28"/>
                                          <w:szCs w:val="28"/>
                                        </w:rPr>
                                        <w:t>A Data Science and Machine Learning Approach</w:t>
                                      </w:r>
                                    </w:p>
                                  </w:sdtContent>
                                </w:sdt>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wps:wsp>
                            <wps:cNvPr id="54" name="Rectangle 54"/>
                            <wps:cNvSpPr/>
                            <wps:spPr>
                              <a:xfrm>
                                <a:off x="0" y="0"/>
                                <a:ext cx="228600" cy="914400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228600" y="7162800"/>
                                <a:ext cx="6629400" cy="1561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sz w:val="32"/>
                                      <w:szCs w:val="32"/>
                                    </w:rPr>
                                    <w:alias w:val="Author"/>
                                    <w:tag w:val=""/>
                                    <w:id w:val="-315646564"/>
                                    <w:dataBinding w:prefixMappings="xmlns:ns0='http://purl.org/dc/elements/1.1/' xmlns:ns1='http://schemas.openxmlformats.org/package/2006/metadata/core-properties' " w:xpath="/ns1:coreProperties[1]/ns0:creator[1]" w:storeItemID="{6C3C8BC8-F283-45AE-878A-BAB7291924A1}"/>
                                    <w:text/>
                                  </w:sdtPr>
                                  <w:sdtEndPr/>
                                  <w:sdtContent>
                                    <w:p w14:paraId="6D72E107" w14:textId="589EB28C" w:rsidR="008108FE" w:rsidRDefault="008108FE">
                                      <w:pPr>
                                        <w:pStyle w:val="NoSpacing"/>
                                        <w:rPr>
                                          <w:color w:val="FFFFFF" w:themeColor="background1"/>
                                          <w:sz w:val="32"/>
                                          <w:szCs w:val="32"/>
                                        </w:rPr>
                                      </w:pPr>
                                      <w:r>
                                        <w:rPr>
                                          <w:color w:val="FFFFFF" w:themeColor="background1"/>
                                          <w:sz w:val="32"/>
                                          <w:szCs w:val="32"/>
                                        </w:rPr>
                                        <w:t>Wilson, Benjamin Isaac</w:t>
                                      </w:r>
                                    </w:p>
                                  </w:sdtContent>
                                </w:sdt>
                                <w:p w14:paraId="6B2FC8D8" w14:textId="6644CE7C" w:rsidR="008108FE" w:rsidRDefault="000565D4">
                                  <w:pPr>
                                    <w:pStyle w:val="NoSpacing"/>
                                    <w:rPr>
                                      <w:color w:val="FFFFFF" w:themeColor="background1"/>
                                      <w:sz w:val="18"/>
                                      <w:szCs w:val="18"/>
                                    </w:rPr>
                                  </w:pPr>
                                  <w:sdt>
                                    <w:sdtPr>
                                      <w:rPr>
                                        <w:caps/>
                                        <w:color w:val="FFFFFF" w:themeColor="background1"/>
                                        <w:sz w:val="18"/>
                                        <w:szCs w:val="18"/>
                                      </w:rPr>
                                      <w:alias w:val="Company"/>
                                      <w:tag w:val=""/>
                                      <w:id w:val="-775099975"/>
                                      <w:dataBinding w:prefixMappings="xmlns:ns0='http://schemas.openxmlformats.org/officeDocument/2006/extended-properties' " w:xpath="/ns0:Properties[1]/ns0:Company[1]" w:storeItemID="{6668398D-A668-4E3E-A5EB-62B293D839F1}"/>
                                      <w:text/>
                                    </w:sdtPr>
                                    <w:sdtEndPr/>
                                    <w:sdtContent>
                                      <w:r w:rsidR="00FC330C">
                                        <w:rPr>
                                          <w:caps/>
                                          <w:color w:val="FFFFFF" w:themeColor="background1"/>
                                          <w:sz w:val="18"/>
                                          <w:szCs w:val="18"/>
                                        </w:rPr>
                                        <w:t>Leeds Beckett univerisity</w:t>
                                      </w:r>
                                    </w:sdtContent>
                                  </w:sdt>
                                  <w:r w:rsidR="008108FE">
                                    <w:rPr>
                                      <w:color w:val="FFFFFF" w:themeColor="background1"/>
                                      <w:sz w:val="18"/>
                                      <w:szCs w:val="18"/>
                                    </w:rPr>
                                    <w:t>  </w:t>
                                  </w:r>
                                  <w:sdt>
                                    <w:sdtPr>
                                      <w:rPr>
                                        <w:color w:val="FFFFFF" w:themeColor="background1"/>
                                        <w:sz w:val="18"/>
                                        <w:szCs w:val="18"/>
                                      </w:rPr>
                                      <w:alias w:val="Address"/>
                                      <w:tag w:val=""/>
                                      <w:id w:val="-669564449"/>
                                      <w:showingPlcHdr/>
                                      <w:dataBinding w:prefixMappings="xmlns:ns0='http://schemas.microsoft.com/office/2006/coverPageProps' " w:xpath="/ns0:CoverPageProperties[1]/ns0:CompanyAddress[1]" w:storeItemID="{55AF091B-3C7A-41E3-B477-F2FDAA23CFDA}"/>
                                      <w:text/>
                                    </w:sdtPr>
                                    <w:sdtEndPr/>
                                    <w:sdtContent>
                                      <w:r w:rsidR="00FC330C">
                                        <w:rPr>
                                          <w:color w:val="FFFFFF" w:themeColor="background1"/>
                                          <w:sz w:val="18"/>
                                          <w:szCs w:val="18"/>
                                        </w:rPr>
                                        <w:t xml:space="preserve">     </w:t>
                                      </w:r>
                                    </w:sdtContent>
                                  </w:sdt>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6DBEBA9" id="Group 52" o:spid="_x0000_s1026" style="position:absolute;margin-left:0;margin-top:0;width:540pt;height:10in;z-index:251658248;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">
                    <v:rect id="Rectangle 53"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" fillcolor="black [3213]" stroked="f" strokeweight="1pt">
                      <v:textbox inset="36pt,1in,1in,208.8pt">
                        <w:txbxContent>
                          <w:p w14:paraId="36843155" w14:textId="1F07C2F0" w:rsidR="008108FE" w:rsidRDefault="008108FE" w:rsidP="008108FE">
                            <w:pPr>
                              <w:pStyle w:val="Title"/>
                            </w:pPr>
                            <w:r>
                              <w:t>Classification</w:t>
                            </w:r>
                            <w:r w:rsidR="0058182B">
                              <w:t xml:space="preserve"> </w:t>
                            </w:r>
                            <w:r w:rsidRPr="007613DB">
                              <w:rPr>
                                <w:noProof/>
                              </w:rPr>
                              <w:t>o</w:t>
                            </w:r>
                            <w:r>
                              <w:rPr>
                                <w:noProof/>
                              </w:rPr>
                              <w:t>f</w:t>
                            </w:r>
                            <w:r>
                              <w:t xml:space="preserve"> Malignancy in Tumours</w:t>
                            </w:r>
                          </w:p>
                          <w:sdt>
                            <w:sdtPr>
                              <w:rPr>
                                <w:color w:val="FFFFFF" w:themeColor="background1"/>
                                <w:sz w:val="28"/>
                                <w:szCs w:val="28"/>
                              </w:rPr>
                              <w:alias w:val="Subtitle"/>
                              <w:tag w:val=""/>
                              <w:id w:val="1611937615"/>
                              <w:dataBinding w:prefixMappings="xmlns:ns0='http://purl.org/dc/elements/1.1/' xmlns:ns1='http://schemas.openxmlformats.org/package/2006/metadata/core-properties' " w:xpath="/ns1:coreProperties[1]/ns0:subject[1]" w:storeItemID="{6C3C8BC8-F283-45AE-878A-BAB7291924A1}"/>
                              <w:text/>
                            </w:sdtPr>
                            <w:sdtEndPr/>
                            <w:sdtContent>
                              <w:p w14:paraId="6316ABF3" w14:textId="202B87E7" w:rsidR="008108FE" w:rsidRDefault="00FC330C">
                                <w:pPr>
                                  <w:pStyle w:val="NoSpacing"/>
                                  <w:rPr>
                                    <w:color w:val="FFFFFF" w:themeColor="background1"/>
                                    <w:sz w:val="28"/>
                                    <w:szCs w:val="28"/>
                                  </w:rPr>
                                </w:pPr>
                                <w:r>
                                  <w:rPr>
                                    <w:color w:val="FFFFFF" w:themeColor="background1"/>
                                    <w:sz w:val="28"/>
                                    <w:szCs w:val="28"/>
                                  </w:rPr>
                                  <w:t>A Data Science and Machine Learning Approach</w:t>
                                </w:r>
                              </w:p>
                            </w:sdtContent>
                          </w:sdt>
                        </w:txbxContent>
                      </v:textbox>
                    </v:rect>
                    <v:rect id="Rectangle 5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" fillcolor="gray [1629]" stroked="f" strokeweight="1pt"/>
                    <v:shapetype id="_x0000_t202" coordsize="21600,21600" o:spt="202" path="m,l,21600r21600,l21600,xe">
                      <v:stroke joinstyle="miter"/>
                      <v:path gradientshapeok="t" o:connecttype="rect"/>
                    </v:shapetype>
                    <v:shape id="Text Box 55"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" filled="f" stroked="f" strokeweight=".5pt">
                      <v:textbox inset="36pt,0,1in,0">
                        <w:txbxContent>
                          <w:sdt>
                            <w:sdtPr>
                              <w:rPr>
                                <w:color w:val="FFFFFF" w:themeColor="background1"/>
                                <w:sz w:val="32"/>
                                <w:szCs w:val="32"/>
                              </w:rPr>
                              <w:alias w:val="Author"/>
                              <w:tag w:val=""/>
                              <w:id w:val="-315646564"/>
                              <w:dataBinding w:prefixMappings="xmlns:ns0='http://purl.org/dc/elements/1.1/' xmlns:ns1='http://schemas.openxmlformats.org/package/2006/metadata/core-properties' " w:xpath="/ns1:coreProperties[1]/ns0:creator[1]" w:storeItemID="{6C3C8BC8-F283-45AE-878A-BAB7291924A1}"/>
                              <w:text/>
                            </w:sdtPr>
                            <w:sdtEndPr/>
                            <w:sdtContent>
                              <w:p w14:paraId="6D72E107" w14:textId="589EB28C" w:rsidR="008108FE" w:rsidRDefault="008108FE">
                                <w:pPr>
                                  <w:pStyle w:val="NoSpacing"/>
                                  <w:rPr>
                                    <w:color w:val="FFFFFF" w:themeColor="background1"/>
                                    <w:sz w:val="32"/>
                                    <w:szCs w:val="32"/>
                                  </w:rPr>
                                </w:pPr>
                                <w:r>
                                  <w:rPr>
                                    <w:color w:val="FFFFFF" w:themeColor="background1"/>
                                    <w:sz w:val="32"/>
                                    <w:szCs w:val="32"/>
                                  </w:rPr>
                                  <w:t>Wilson, Benjamin Isaac</w:t>
                                </w:r>
                              </w:p>
                            </w:sdtContent>
                          </w:sdt>
                          <w:p w14:paraId="6B2FC8D8" w14:textId="6644CE7C" w:rsidR="008108FE" w:rsidRDefault="000565D4">
                            <w:pPr>
                              <w:pStyle w:val="NoSpacing"/>
                              <w:rPr>
                                <w:color w:val="FFFFFF" w:themeColor="background1"/>
                                <w:sz w:val="18"/>
                                <w:szCs w:val="18"/>
                              </w:rPr>
                            </w:pPr>
                            <w:sdt>
                              <w:sdtPr>
                                <w:rPr>
                                  <w:caps/>
                                  <w:color w:val="FFFFFF" w:themeColor="background1"/>
                                  <w:sz w:val="18"/>
                                  <w:szCs w:val="18"/>
                                </w:rPr>
                                <w:alias w:val="Company"/>
                                <w:tag w:val=""/>
                                <w:id w:val="-775099975"/>
                                <w:dataBinding w:prefixMappings="xmlns:ns0='http://schemas.openxmlformats.org/officeDocument/2006/extended-properties' " w:xpath="/ns0:Properties[1]/ns0:Company[1]" w:storeItemID="{6668398D-A668-4E3E-A5EB-62B293D839F1}"/>
                                <w:text/>
                              </w:sdtPr>
                              <w:sdtEndPr/>
                              <w:sdtContent>
                                <w:r w:rsidR="00FC330C">
                                  <w:rPr>
                                    <w:caps/>
                                    <w:color w:val="FFFFFF" w:themeColor="background1"/>
                                    <w:sz w:val="18"/>
                                    <w:szCs w:val="18"/>
                                  </w:rPr>
                                  <w:t>Leeds Beckett univerisity</w:t>
                                </w:r>
                              </w:sdtContent>
                            </w:sdt>
                            <w:r w:rsidR="008108FE">
                              <w:rPr>
                                <w:color w:val="FFFFFF" w:themeColor="background1"/>
                                <w:sz w:val="18"/>
                                <w:szCs w:val="18"/>
                              </w:rPr>
                              <w:t>  </w:t>
                            </w:r>
                            <w:sdt>
                              <w:sdtPr>
                                <w:rPr>
                                  <w:color w:val="FFFFFF" w:themeColor="background1"/>
                                  <w:sz w:val="18"/>
                                  <w:szCs w:val="18"/>
                                </w:rPr>
                                <w:alias w:val="Address"/>
                                <w:tag w:val=""/>
                                <w:id w:val="-669564449"/>
                                <w:showingPlcHdr/>
                                <w:dataBinding w:prefixMappings="xmlns:ns0='http://schemas.microsoft.com/office/2006/coverPageProps' " w:xpath="/ns0:CoverPageProperties[1]/ns0:CompanyAddress[1]" w:storeItemID="{55AF091B-3C7A-41E3-B477-F2FDAA23CFDA}"/>
                                <w:text/>
                              </w:sdtPr>
                              <w:sdtEndPr/>
                              <w:sdtContent>
                                <w:r w:rsidR="00FC330C">
                                  <w:rPr>
                                    <w:color w:val="FFFFFF" w:themeColor="background1"/>
                                    <w:sz w:val="18"/>
                                    <w:szCs w:val="18"/>
                                  </w:rPr>
                                  <w:t xml:space="preserve">     </w:t>
                                </w:r>
                              </w:sdtContent>
                            </w:sdt>
                          </w:p>
                        </w:txbxContent>
                      </v:textbox>
                    </v:shape>
                    <w10:wrap anchorx="page" anchory="page"/>
                  </v:group>
                </w:pict>
              </mc:Fallback>
            </mc:AlternateContent>
          </w:r>
          <w:r>
            <w:br w:type="page"/>
          </w:r>
        </w:p>
      </w:sdtContent>
    </w:sdt>
    <w:sdt>
      <w:sdtPr>
        <w:rPr>
          <w:rFonts w:asciiTheme="minorHAnsi" w:eastAsiaTheme="minorHAnsi" w:hAnsiTheme="minorHAnsi" w:cstheme="minorBidi"/>
          <w:color w:val="auto"/>
          <w:sz w:val="22"/>
          <w:szCs w:val="28"/>
          <w:lang w:val="en-GB" w:bidi="th-TH"/>
        </w:rPr>
        <w:id w:val="1594813913"/>
        <w:docPartObj>
          <w:docPartGallery w:val="Table of Contents"/>
          <w:docPartUnique/>
        </w:docPartObj>
      </w:sdtPr>
      <w:sdtEndPr>
        <w:rPr>
          <w:b/>
          <w:bCs/>
          <w:noProof/>
        </w:rPr>
      </w:sdtEndPr>
      <w:sdtContent>
        <w:p w14:paraId="0E945D0B" w14:textId="05086E97" w:rsidR="00A51DD2" w:rsidRDefault="00A51DD2">
          <w:pPr>
            <w:pStyle w:val="TOCHeading"/>
          </w:pPr>
          <w:r>
            <w:t>Table of Contents</w:t>
          </w:r>
        </w:p>
        <w:p w14:paraId="7BF14BDF" w14:textId="70D87560" w:rsidR="00971B49" w:rsidRDefault="00A51DD2">
          <w:pPr>
            <w:pStyle w:val="TOC1"/>
            <w:tabs>
              <w:tab w:val="right" w:leader="dot" w:pos="9016"/>
            </w:tabs>
            <w:rPr>
              <w:rFonts w:eastAsiaTheme="minorEastAsia"/>
              <w:noProof/>
              <w:szCs w:val="22"/>
              <w:lang w:eastAsia="en-GB" w:bidi="ar-SA"/>
            </w:rPr>
          </w:pPr>
          <w:r>
            <w:fldChar w:fldCharType="begin"/>
          </w:r>
          <w:r>
            <w:instrText xml:space="preserve"> TOC \o "1-3" \h \z \u </w:instrText>
          </w:r>
          <w:r>
            <w:fldChar w:fldCharType="separate"/>
          </w:r>
          <w:hyperlink w:anchor="_Toc512176209" w:history="1">
            <w:r w:rsidR="00971B49" w:rsidRPr="00390F44">
              <w:rPr>
                <w:rStyle w:val="Hyperlink"/>
                <w:noProof/>
              </w:rPr>
              <w:t>Abstract</w:t>
            </w:r>
            <w:r w:rsidR="00971B49">
              <w:rPr>
                <w:noProof/>
                <w:webHidden/>
              </w:rPr>
              <w:tab/>
            </w:r>
            <w:r w:rsidR="00971B49">
              <w:rPr>
                <w:noProof/>
                <w:webHidden/>
              </w:rPr>
              <w:fldChar w:fldCharType="begin"/>
            </w:r>
            <w:r w:rsidR="00971B49">
              <w:rPr>
                <w:noProof/>
                <w:webHidden/>
              </w:rPr>
              <w:instrText xml:space="preserve"> PAGEREF _Toc512176209 \h </w:instrText>
            </w:r>
            <w:r w:rsidR="00971B49">
              <w:rPr>
                <w:noProof/>
                <w:webHidden/>
              </w:rPr>
            </w:r>
            <w:r w:rsidR="00971B49">
              <w:rPr>
                <w:noProof/>
                <w:webHidden/>
              </w:rPr>
              <w:fldChar w:fldCharType="separate"/>
            </w:r>
            <w:r w:rsidR="00971B49">
              <w:rPr>
                <w:noProof/>
                <w:webHidden/>
              </w:rPr>
              <w:t>3</w:t>
            </w:r>
            <w:r w:rsidR="00971B49">
              <w:rPr>
                <w:noProof/>
                <w:webHidden/>
              </w:rPr>
              <w:fldChar w:fldCharType="end"/>
            </w:r>
          </w:hyperlink>
        </w:p>
        <w:p w14:paraId="72F8B394" w14:textId="7C15CE48" w:rsidR="00971B49" w:rsidRDefault="00971B49">
          <w:pPr>
            <w:pStyle w:val="TOC1"/>
            <w:tabs>
              <w:tab w:val="right" w:leader="dot" w:pos="9016"/>
            </w:tabs>
            <w:rPr>
              <w:rFonts w:eastAsiaTheme="minorEastAsia"/>
              <w:noProof/>
              <w:szCs w:val="22"/>
              <w:lang w:eastAsia="en-GB" w:bidi="ar-SA"/>
            </w:rPr>
          </w:pPr>
          <w:hyperlink w:anchor="_Toc512176210" w:history="1">
            <w:r w:rsidRPr="00390F44">
              <w:rPr>
                <w:rStyle w:val="Hyperlink"/>
                <w:noProof/>
              </w:rPr>
              <w:t>Introduction</w:t>
            </w:r>
            <w:r>
              <w:rPr>
                <w:noProof/>
                <w:webHidden/>
              </w:rPr>
              <w:tab/>
            </w:r>
            <w:r>
              <w:rPr>
                <w:noProof/>
                <w:webHidden/>
              </w:rPr>
              <w:fldChar w:fldCharType="begin"/>
            </w:r>
            <w:r>
              <w:rPr>
                <w:noProof/>
                <w:webHidden/>
              </w:rPr>
              <w:instrText xml:space="preserve"> PAGEREF _Toc512176210 \h </w:instrText>
            </w:r>
            <w:r>
              <w:rPr>
                <w:noProof/>
                <w:webHidden/>
              </w:rPr>
            </w:r>
            <w:r>
              <w:rPr>
                <w:noProof/>
                <w:webHidden/>
              </w:rPr>
              <w:fldChar w:fldCharType="separate"/>
            </w:r>
            <w:r>
              <w:rPr>
                <w:noProof/>
                <w:webHidden/>
              </w:rPr>
              <w:t>3</w:t>
            </w:r>
            <w:r>
              <w:rPr>
                <w:noProof/>
                <w:webHidden/>
              </w:rPr>
              <w:fldChar w:fldCharType="end"/>
            </w:r>
          </w:hyperlink>
        </w:p>
        <w:p w14:paraId="4A0E217C" w14:textId="4CD79ECF" w:rsidR="00971B49" w:rsidRDefault="00971B49">
          <w:pPr>
            <w:pStyle w:val="TOC1"/>
            <w:tabs>
              <w:tab w:val="right" w:leader="dot" w:pos="9016"/>
            </w:tabs>
            <w:rPr>
              <w:rFonts w:eastAsiaTheme="minorEastAsia"/>
              <w:noProof/>
              <w:szCs w:val="22"/>
              <w:lang w:eastAsia="en-GB" w:bidi="ar-SA"/>
            </w:rPr>
          </w:pPr>
          <w:hyperlink w:anchor="_Toc512176211" w:history="1">
            <w:r w:rsidRPr="00390F44">
              <w:rPr>
                <w:rStyle w:val="Hyperlink"/>
                <w:noProof/>
              </w:rPr>
              <w:t>1. Literature review on Machine Learning Principles and Applications.</w:t>
            </w:r>
            <w:r>
              <w:rPr>
                <w:noProof/>
                <w:webHidden/>
              </w:rPr>
              <w:tab/>
            </w:r>
            <w:r>
              <w:rPr>
                <w:noProof/>
                <w:webHidden/>
              </w:rPr>
              <w:fldChar w:fldCharType="begin"/>
            </w:r>
            <w:r>
              <w:rPr>
                <w:noProof/>
                <w:webHidden/>
              </w:rPr>
              <w:instrText xml:space="preserve"> PAGEREF _Toc512176211 \h </w:instrText>
            </w:r>
            <w:r>
              <w:rPr>
                <w:noProof/>
                <w:webHidden/>
              </w:rPr>
            </w:r>
            <w:r>
              <w:rPr>
                <w:noProof/>
                <w:webHidden/>
              </w:rPr>
              <w:fldChar w:fldCharType="separate"/>
            </w:r>
            <w:r>
              <w:rPr>
                <w:noProof/>
                <w:webHidden/>
              </w:rPr>
              <w:t>3</w:t>
            </w:r>
            <w:r>
              <w:rPr>
                <w:noProof/>
                <w:webHidden/>
              </w:rPr>
              <w:fldChar w:fldCharType="end"/>
            </w:r>
          </w:hyperlink>
        </w:p>
        <w:p w14:paraId="1B278178" w14:textId="71E34D25" w:rsidR="00971B49" w:rsidRDefault="00971B49">
          <w:pPr>
            <w:pStyle w:val="TOC2"/>
            <w:tabs>
              <w:tab w:val="right" w:leader="dot" w:pos="9016"/>
            </w:tabs>
            <w:rPr>
              <w:rFonts w:eastAsiaTheme="minorEastAsia"/>
              <w:noProof/>
              <w:szCs w:val="22"/>
              <w:lang w:eastAsia="en-GB" w:bidi="ar-SA"/>
            </w:rPr>
          </w:pPr>
          <w:hyperlink w:anchor="_Toc512176212" w:history="1">
            <w:r w:rsidRPr="00390F44">
              <w:rPr>
                <w:rStyle w:val="Hyperlink"/>
                <w:noProof/>
              </w:rPr>
              <w:t>1.1 Applications of Machine Learning</w:t>
            </w:r>
            <w:r>
              <w:rPr>
                <w:noProof/>
                <w:webHidden/>
              </w:rPr>
              <w:tab/>
            </w:r>
            <w:r>
              <w:rPr>
                <w:noProof/>
                <w:webHidden/>
              </w:rPr>
              <w:fldChar w:fldCharType="begin"/>
            </w:r>
            <w:r>
              <w:rPr>
                <w:noProof/>
                <w:webHidden/>
              </w:rPr>
              <w:instrText xml:space="preserve"> PAGEREF _Toc512176212 \h </w:instrText>
            </w:r>
            <w:r>
              <w:rPr>
                <w:noProof/>
                <w:webHidden/>
              </w:rPr>
            </w:r>
            <w:r>
              <w:rPr>
                <w:noProof/>
                <w:webHidden/>
              </w:rPr>
              <w:fldChar w:fldCharType="separate"/>
            </w:r>
            <w:r>
              <w:rPr>
                <w:noProof/>
                <w:webHidden/>
              </w:rPr>
              <w:t>3</w:t>
            </w:r>
            <w:r>
              <w:rPr>
                <w:noProof/>
                <w:webHidden/>
              </w:rPr>
              <w:fldChar w:fldCharType="end"/>
            </w:r>
          </w:hyperlink>
        </w:p>
        <w:p w14:paraId="559E8FE4" w14:textId="551368C7" w:rsidR="00971B49" w:rsidRDefault="00971B49">
          <w:pPr>
            <w:pStyle w:val="TOC2"/>
            <w:tabs>
              <w:tab w:val="right" w:leader="dot" w:pos="9016"/>
            </w:tabs>
            <w:rPr>
              <w:rFonts w:eastAsiaTheme="minorEastAsia"/>
              <w:noProof/>
              <w:szCs w:val="22"/>
              <w:lang w:eastAsia="en-GB" w:bidi="ar-SA"/>
            </w:rPr>
          </w:pPr>
          <w:hyperlink w:anchor="_Toc512176213" w:history="1">
            <w:r w:rsidRPr="00390F44">
              <w:rPr>
                <w:rStyle w:val="Hyperlink"/>
                <w:noProof/>
              </w:rPr>
              <w:t>1.2 The Project Context and Application to a Business</w:t>
            </w:r>
            <w:r>
              <w:rPr>
                <w:noProof/>
                <w:webHidden/>
              </w:rPr>
              <w:tab/>
            </w:r>
            <w:r>
              <w:rPr>
                <w:noProof/>
                <w:webHidden/>
              </w:rPr>
              <w:fldChar w:fldCharType="begin"/>
            </w:r>
            <w:r>
              <w:rPr>
                <w:noProof/>
                <w:webHidden/>
              </w:rPr>
              <w:instrText xml:space="preserve"> PAGEREF _Toc512176213 \h </w:instrText>
            </w:r>
            <w:r>
              <w:rPr>
                <w:noProof/>
                <w:webHidden/>
              </w:rPr>
            </w:r>
            <w:r>
              <w:rPr>
                <w:noProof/>
                <w:webHidden/>
              </w:rPr>
              <w:fldChar w:fldCharType="separate"/>
            </w:r>
            <w:r>
              <w:rPr>
                <w:noProof/>
                <w:webHidden/>
              </w:rPr>
              <w:t>4</w:t>
            </w:r>
            <w:r>
              <w:rPr>
                <w:noProof/>
                <w:webHidden/>
              </w:rPr>
              <w:fldChar w:fldCharType="end"/>
            </w:r>
          </w:hyperlink>
        </w:p>
        <w:p w14:paraId="3F02F99E" w14:textId="5C820DC3" w:rsidR="00971B49" w:rsidRDefault="00971B49">
          <w:pPr>
            <w:pStyle w:val="TOC2"/>
            <w:tabs>
              <w:tab w:val="right" w:leader="dot" w:pos="9016"/>
            </w:tabs>
            <w:rPr>
              <w:rFonts w:eastAsiaTheme="minorEastAsia"/>
              <w:noProof/>
              <w:szCs w:val="22"/>
              <w:lang w:eastAsia="en-GB" w:bidi="ar-SA"/>
            </w:rPr>
          </w:pPr>
          <w:hyperlink w:anchor="_Toc512176214" w:history="1">
            <w:r w:rsidRPr="00390F44">
              <w:rPr>
                <w:rStyle w:val="Hyperlink"/>
                <w:noProof/>
              </w:rPr>
              <w:t>1.3 Implementation of Analysis From Using Visualisation Techniques</w:t>
            </w:r>
            <w:r>
              <w:rPr>
                <w:noProof/>
                <w:webHidden/>
              </w:rPr>
              <w:tab/>
            </w:r>
            <w:r>
              <w:rPr>
                <w:noProof/>
                <w:webHidden/>
              </w:rPr>
              <w:fldChar w:fldCharType="begin"/>
            </w:r>
            <w:r>
              <w:rPr>
                <w:noProof/>
                <w:webHidden/>
              </w:rPr>
              <w:instrText xml:space="preserve"> PAGEREF _Toc512176214 \h </w:instrText>
            </w:r>
            <w:r>
              <w:rPr>
                <w:noProof/>
                <w:webHidden/>
              </w:rPr>
            </w:r>
            <w:r>
              <w:rPr>
                <w:noProof/>
                <w:webHidden/>
              </w:rPr>
              <w:fldChar w:fldCharType="separate"/>
            </w:r>
            <w:r>
              <w:rPr>
                <w:noProof/>
                <w:webHidden/>
              </w:rPr>
              <w:t>4</w:t>
            </w:r>
            <w:r>
              <w:rPr>
                <w:noProof/>
                <w:webHidden/>
              </w:rPr>
              <w:fldChar w:fldCharType="end"/>
            </w:r>
          </w:hyperlink>
        </w:p>
        <w:p w14:paraId="702EE96E" w14:textId="47555488" w:rsidR="00971B49" w:rsidRDefault="00971B49">
          <w:pPr>
            <w:pStyle w:val="TOC2"/>
            <w:tabs>
              <w:tab w:val="right" w:leader="dot" w:pos="9016"/>
            </w:tabs>
            <w:rPr>
              <w:rFonts w:eastAsiaTheme="minorEastAsia"/>
              <w:noProof/>
              <w:szCs w:val="22"/>
              <w:lang w:eastAsia="en-GB" w:bidi="ar-SA"/>
            </w:rPr>
          </w:pPr>
          <w:hyperlink w:anchor="_Toc512176215" w:history="1">
            <w:r w:rsidRPr="00390F44">
              <w:rPr>
                <w:rStyle w:val="Hyperlink"/>
                <w:noProof/>
              </w:rPr>
              <w:t>1.4 Key Terms of Machine Learning</w:t>
            </w:r>
            <w:r>
              <w:rPr>
                <w:noProof/>
                <w:webHidden/>
              </w:rPr>
              <w:tab/>
            </w:r>
            <w:r>
              <w:rPr>
                <w:noProof/>
                <w:webHidden/>
              </w:rPr>
              <w:fldChar w:fldCharType="begin"/>
            </w:r>
            <w:r>
              <w:rPr>
                <w:noProof/>
                <w:webHidden/>
              </w:rPr>
              <w:instrText xml:space="preserve"> PAGEREF _Toc512176215 \h </w:instrText>
            </w:r>
            <w:r>
              <w:rPr>
                <w:noProof/>
                <w:webHidden/>
              </w:rPr>
            </w:r>
            <w:r>
              <w:rPr>
                <w:noProof/>
                <w:webHidden/>
              </w:rPr>
              <w:fldChar w:fldCharType="separate"/>
            </w:r>
            <w:r>
              <w:rPr>
                <w:noProof/>
                <w:webHidden/>
              </w:rPr>
              <w:t>5</w:t>
            </w:r>
            <w:r>
              <w:rPr>
                <w:noProof/>
                <w:webHidden/>
              </w:rPr>
              <w:fldChar w:fldCharType="end"/>
            </w:r>
          </w:hyperlink>
        </w:p>
        <w:p w14:paraId="52BE024B" w14:textId="2A966D66" w:rsidR="00971B49" w:rsidRDefault="00971B49">
          <w:pPr>
            <w:pStyle w:val="TOC1"/>
            <w:tabs>
              <w:tab w:val="right" w:leader="dot" w:pos="9016"/>
            </w:tabs>
            <w:rPr>
              <w:rFonts w:eastAsiaTheme="minorEastAsia"/>
              <w:noProof/>
              <w:szCs w:val="22"/>
              <w:lang w:eastAsia="en-GB" w:bidi="ar-SA"/>
            </w:rPr>
          </w:pPr>
          <w:hyperlink w:anchor="_Toc512176216" w:history="1">
            <w:r w:rsidRPr="00390F44">
              <w:rPr>
                <w:rStyle w:val="Hyperlink"/>
                <w:noProof/>
              </w:rPr>
              <w:t>2. Tools and Technologies that are being used for the process</w:t>
            </w:r>
            <w:r>
              <w:rPr>
                <w:noProof/>
                <w:webHidden/>
              </w:rPr>
              <w:tab/>
            </w:r>
            <w:r>
              <w:rPr>
                <w:noProof/>
                <w:webHidden/>
              </w:rPr>
              <w:fldChar w:fldCharType="begin"/>
            </w:r>
            <w:r>
              <w:rPr>
                <w:noProof/>
                <w:webHidden/>
              </w:rPr>
              <w:instrText xml:space="preserve"> PAGEREF _Toc512176216 \h </w:instrText>
            </w:r>
            <w:r>
              <w:rPr>
                <w:noProof/>
                <w:webHidden/>
              </w:rPr>
            </w:r>
            <w:r>
              <w:rPr>
                <w:noProof/>
                <w:webHidden/>
              </w:rPr>
              <w:fldChar w:fldCharType="separate"/>
            </w:r>
            <w:r>
              <w:rPr>
                <w:noProof/>
                <w:webHidden/>
              </w:rPr>
              <w:t>6</w:t>
            </w:r>
            <w:r>
              <w:rPr>
                <w:noProof/>
                <w:webHidden/>
              </w:rPr>
              <w:fldChar w:fldCharType="end"/>
            </w:r>
          </w:hyperlink>
        </w:p>
        <w:p w14:paraId="5E6ACF49" w14:textId="350FC243" w:rsidR="00971B49" w:rsidRDefault="00971B49">
          <w:pPr>
            <w:pStyle w:val="TOC2"/>
            <w:tabs>
              <w:tab w:val="right" w:leader="dot" w:pos="9016"/>
            </w:tabs>
            <w:rPr>
              <w:rFonts w:eastAsiaTheme="minorEastAsia"/>
              <w:noProof/>
              <w:szCs w:val="22"/>
              <w:lang w:eastAsia="en-GB" w:bidi="ar-SA"/>
            </w:rPr>
          </w:pPr>
          <w:hyperlink w:anchor="_Toc512176217" w:history="1">
            <w:r w:rsidRPr="00390F44">
              <w:rPr>
                <w:rStyle w:val="Hyperlink"/>
                <w:noProof/>
              </w:rPr>
              <w:t>2.1 Python and Some Other Options</w:t>
            </w:r>
            <w:r>
              <w:rPr>
                <w:noProof/>
                <w:webHidden/>
              </w:rPr>
              <w:tab/>
            </w:r>
            <w:r>
              <w:rPr>
                <w:noProof/>
                <w:webHidden/>
              </w:rPr>
              <w:fldChar w:fldCharType="begin"/>
            </w:r>
            <w:r>
              <w:rPr>
                <w:noProof/>
                <w:webHidden/>
              </w:rPr>
              <w:instrText xml:space="preserve"> PAGEREF _Toc512176217 \h </w:instrText>
            </w:r>
            <w:r>
              <w:rPr>
                <w:noProof/>
                <w:webHidden/>
              </w:rPr>
            </w:r>
            <w:r>
              <w:rPr>
                <w:noProof/>
                <w:webHidden/>
              </w:rPr>
              <w:fldChar w:fldCharType="separate"/>
            </w:r>
            <w:r>
              <w:rPr>
                <w:noProof/>
                <w:webHidden/>
              </w:rPr>
              <w:t>6</w:t>
            </w:r>
            <w:r>
              <w:rPr>
                <w:noProof/>
                <w:webHidden/>
              </w:rPr>
              <w:fldChar w:fldCharType="end"/>
            </w:r>
          </w:hyperlink>
        </w:p>
        <w:p w14:paraId="429F0DC5" w14:textId="2103AACC" w:rsidR="00971B49" w:rsidRDefault="00971B49">
          <w:pPr>
            <w:pStyle w:val="TOC2"/>
            <w:tabs>
              <w:tab w:val="right" w:leader="dot" w:pos="9016"/>
            </w:tabs>
            <w:rPr>
              <w:rFonts w:eastAsiaTheme="minorEastAsia"/>
              <w:noProof/>
              <w:szCs w:val="22"/>
              <w:lang w:eastAsia="en-GB" w:bidi="ar-SA"/>
            </w:rPr>
          </w:pPr>
          <w:hyperlink w:anchor="_Toc512176218" w:history="1">
            <w:r w:rsidRPr="00390F44">
              <w:rPr>
                <w:rStyle w:val="Hyperlink"/>
                <w:noProof/>
              </w:rPr>
              <w:t>2.2 The Python Data Science Stack</w:t>
            </w:r>
            <w:r>
              <w:rPr>
                <w:noProof/>
                <w:webHidden/>
              </w:rPr>
              <w:tab/>
            </w:r>
            <w:r>
              <w:rPr>
                <w:noProof/>
                <w:webHidden/>
              </w:rPr>
              <w:fldChar w:fldCharType="begin"/>
            </w:r>
            <w:r>
              <w:rPr>
                <w:noProof/>
                <w:webHidden/>
              </w:rPr>
              <w:instrText xml:space="preserve"> PAGEREF _Toc512176218 \h </w:instrText>
            </w:r>
            <w:r>
              <w:rPr>
                <w:noProof/>
                <w:webHidden/>
              </w:rPr>
            </w:r>
            <w:r>
              <w:rPr>
                <w:noProof/>
                <w:webHidden/>
              </w:rPr>
              <w:fldChar w:fldCharType="separate"/>
            </w:r>
            <w:r>
              <w:rPr>
                <w:noProof/>
                <w:webHidden/>
              </w:rPr>
              <w:t>6</w:t>
            </w:r>
            <w:r>
              <w:rPr>
                <w:noProof/>
                <w:webHidden/>
              </w:rPr>
              <w:fldChar w:fldCharType="end"/>
            </w:r>
          </w:hyperlink>
        </w:p>
        <w:p w14:paraId="6AE007C5" w14:textId="3132B6B0" w:rsidR="00971B49" w:rsidRDefault="00971B49">
          <w:pPr>
            <w:pStyle w:val="TOC3"/>
            <w:tabs>
              <w:tab w:val="right" w:leader="dot" w:pos="9016"/>
            </w:tabs>
            <w:rPr>
              <w:rFonts w:eastAsiaTheme="minorEastAsia"/>
              <w:noProof/>
              <w:szCs w:val="22"/>
              <w:lang w:eastAsia="en-GB" w:bidi="ar-SA"/>
            </w:rPr>
          </w:pPr>
          <w:hyperlink w:anchor="_Toc512176219" w:history="1">
            <w:r w:rsidRPr="00390F44">
              <w:rPr>
                <w:rStyle w:val="Hyperlink"/>
                <w:noProof/>
              </w:rPr>
              <w:t>2.2.1 Python Data Stack Module Descriptions</w:t>
            </w:r>
            <w:r>
              <w:rPr>
                <w:noProof/>
                <w:webHidden/>
              </w:rPr>
              <w:tab/>
            </w:r>
            <w:r>
              <w:rPr>
                <w:noProof/>
                <w:webHidden/>
              </w:rPr>
              <w:fldChar w:fldCharType="begin"/>
            </w:r>
            <w:r>
              <w:rPr>
                <w:noProof/>
                <w:webHidden/>
              </w:rPr>
              <w:instrText xml:space="preserve"> PAGEREF _Toc512176219 \h </w:instrText>
            </w:r>
            <w:r>
              <w:rPr>
                <w:noProof/>
                <w:webHidden/>
              </w:rPr>
            </w:r>
            <w:r>
              <w:rPr>
                <w:noProof/>
                <w:webHidden/>
              </w:rPr>
              <w:fldChar w:fldCharType="separate"/>
            </w:r>
            <w:r>
              <w:rPr>
                <w:noProof/>
                <w:webHidden/>
              </w:rPr>
              <w:t>7</w:t>
            </w:r>
            <w:r>
              <w:rPr>
                <w:noProof/>
                <w:webHidden/>
              </w:rPr>
              <w:fldChar w:fldCharType="end"/>
            </w:r>
          </w:hyperlink>
        </w:p>
        <w:p w14:paraId="2F96FC2A" w14:textId="65BD6145" w:rsidR="00971B49" w:rsidRDefault="00971B49">
          <w:pPr>
            <w:pStyle w:val="TOC2"/>
            <w:tabs>
              <w:tab w:val="right" w:leader="dot" w:pos="9016"/>
            </w:tabs>
            <w:rPr>
              <w:rFonts w:eastAsiaTheme="minorEastAsia"/>
              <w:noProof/>
              <w:szCs w:val="22"/>
              <w:lang w:eastAsia="en-GB" w:bidi="ar-SA"/>
            </w:rPr>
          </w:pPr>
          <w:hyperlink w:anchor="_Toc512176220" w:history="1">
            <w:r w:rsidRPr="00390F44">
              <w:rPr>
                <w:rStyle w:val="Hyperlink"/>
                <w:noProof/>
              </w:rPr>
              <w:t>2.3 The Jupyter Notebook Environment</w:t>
            </w:r>
            <w:r>
              <w:rPr>
                <w:noProof/>
                <w:webHidden/>
              </w:rPr>
              <w:tab/>
            </w:r>
            <w:r>
              <w:rPr>
                <w:noProof/>
                <w:webHidden/>
              </w:rPr>
              <w:fldChar w:fldCharType="begin"/>
            </w:r>
            <w:r>
              <w:rPr>
                <w:noProof/>
                <w:webHidden/>
              </w:rPr>
              <w:instrText xml:space="preserve"> PAGEREF _Toc512176220 \h </w:instrText>
            </w:r>
            <w:r>
              <w:rPr>
                <w:noProof/>
                <w:webHidden/>
              </w:rPr>
            </w:r>
            <w:r>
              <w:rPr>
                <w:noProof/>
                <w:webHidden/>
              </w:rPr>
              <w:fldChar w:fldCharType="separate"/>
            </w:r>
            <w:r>
              <w:rPr>
                <w:noProof/>
                <w:webHidden/>
              </w:rPr>
              <w:t>7</w:t>
            </w:r>
            <w:r>
              <w:rPr>
                <w:noProof/>
                <w:webHidden/>
              </w:rPr>
              <w:fldChar w:fldCharType="end"/>
            </w:r>
          </w:hyperlink>
        </w:p>
        <w:p w14:paraId="4E54AACD" w14:textId="0AE556A7" w:rsidR="00971B49" w:rsidRDefault="00971B49">
          <w:pPr>
            <w:pStyle w:val="TOC2"/>
            <w:tabs>
              <w:tab w:val="right" w:leader="dot" w:pos="9016"/>
            </w:tabs>
            <w:rPr>
              <w:rFonts w:eastAsiaTheme="minorEastAsia"/>
              <w:noProof/>
              <w:szCs w:val="22"/>
              <w:lang w:eastAsia="en-GB" w:bidi="ar-SA"/>
            </w:rPr>
          </w:pPr>
          <w:hyperlink w:anchor="_Toc512176221" w:history="1">
            <w:r w:rsidRPr="00390F44">
              <w:rPr>
                <w:rStyle w:val="Hyperlink"/>
                <w:noProof/>
              </w:rPr>
              <w:t>2.4 GitHub Version Control System</w:t>
            </w:r>
            <w:r>
              <w:rPr>
                <w:noProof/>
                <w:webHidden/>
              </w:rPr>
              <w:tab/>
            </w:r>
            <w:r>
              <w:rPr>
                <w:noProof/>
                <w:webHidden/>
              </w:rPr>
              <w:fldChar w:fldCharType="begin"/>
            </w:r>
            <w:r>
              <w:rPr>
                <w:noProof/>
                <w:webHidden/>
              </w:rPr>
              <w:instrText xml:space="preserve"> PAGEREF _Toc512176221 \h </w:instrText>
            </w:r>
            <w:r>
              <w:rPr>
                <w:noProof/>
                <w:webHidden/>
              </w:rPr>
            </w:r>
            <w:r>
              <w:rPr>
                <w:noProof/>
                <w:webHidden/>
              </w:rPr>
              <w:fldChar w:fldCharType="separate"/>
            </w:r>
            <w:r>
              <w:rPr>
                <w:noProof/>
                <w:webHidden/>
              </w:rPr>
              <w:t>8</w:t>
            </w:r>
            <w:r>
              <w:rPr>
                <w:noProof/>
                <w:webHidden/>
              </w:rPr>
              <w:fldChar w:fldCharType="end"/>
            </w:r>
          </w:hyperlink>
        </w:p>
        <w:p w14:paraId="2129689F" w14:textId="573D4D06" w:rsidR="00971B49" w:rsidRDefault="00971B49">
          <w:pPr>
            <w:pStyle w:val="TOC1"/>
            <w:tabs>
              <w:tab w:val="right" w:leader="dot" w:pos="9016"/>
            </w:tabs>
            <w:rPr>
              <w:rFonts w:eastAsiaTheme="minorEastAsia"/>
              <w:noProof/>
              <w:szCs w:val="22"/>
              <w:lang w:eastAsia="en-GB" w:bidi="ar-SA"/>
            </w:rPr>
          </w:pPr>
          <w:hyperlink w:anchor="_Toc512176222" w:history="1">
            <w:r w:rsidRPr="00390F44">
              <w:rPr>
                <w:rStyle w:val="Hyperlink"/>
                <w:noProof/>
              </w:rPr>
              <w:t>3. Methodology - Cross-industry Standard Process for Data Mining</w:t>
            </w:r>
            <w:r>
              <w:rPr>
                <w:noProof/>
                <w:webHidden/>
              </w:rPr>
              <w:tab/>
            </w:r>
            <w:r>
              <w:rPr>
                <w:noProof/>
                <w:webHidden/>
              </w:rPr>
              <w:fldChar w:fldCharType="begin"/>
            </w:r>
            <w:r>
              <w:rPr>
                <w:noProof/>
                <w:webHidden/>
              </w:rPr>
              <w:instrText xml:space="preserve"> PAGEREF _Toc512176222 \h </w:instrText>
            </w:r>
            <w:r>
              <w:rPr>
                <w:noProof/>
                <w:webHidden/>
              </w:rPr>
            </w:r>
            <w:r>
              <w:rPr>
                <w:noProof/>
                <w:webHidden/>
              </w:rPr>
              <w:fldChar w:fldCharType="separate"/>
            </w:r>
            <w:r>
              <w:rPr>
                <w:noProof/>
                <w:webHidden/>
              </w:rPr>
              <w:t>8</w:t>
            </w:r>
            <w:r>
              <w:rPr>
                <w:noProof/>
                <w:webHidden/>
              </w:rPr>
              <w:fldChar w:fldCharType="end"/>
            </w:r>
          </w:hyperlink>
        </w:p>
        <w:p w14:paraId="4C9F4FB0" w14:textId="2EFC0F00" w:rsidR="00971B49" w:rsidRDefault="00971B49">
          <w:pPr>
            <w:pStyle w:val="TOC1"/>
            <w:tabs>
              <w:tab w:val="right" w:leader="dot" w:pos="9016"/>
            </w:tabs>
            <w:rPr>
              <w:rFonts w:eastAsiaTheme="minorEastAsia"/>
              <w:noProof/>
              <w:szCs w:val="22"/>
              <w:lang w:eastAsia="en-GB" w:bidi="ar-SA"/>
            </w:rPr>
          </w:pPr>
          <w:hyperlink w:anchor="_Toc512176223" w:history="1">
            <w:r w:rsidRPr="00390F44">
              <w:rPr>
                <w:rStyle w:val="Hyperlink"/>
                <w:noProof/>
              </w:rPr>
              <w:t>4. Data Understanding and Considerations</w:t>
            </w:r>
            <w:r>
              <w:rPr>
                <w:noProof/>
                <w:webHidden/>
              </w:rPr>
              <w:tab/>
            </w:r>
            <w:r>
              <w:rPr>
                <w:noProof/>
                <w:webHidden/>
              </w:rPr>
              <w:fldChar w:fldCharType="begin"/>
            </w:r>
            <w:r>
              <w:rPr>
                <w:noProof/>
                <w:webHidden/>
              </w:rPr>
              <w:instrText xml:space="preserve"> PAGEREF _Toc512176223 \h </w:instrText>
            </w:r>
            <w:r>
              <w:rPr>
                <w:noProof/>
                <w:webHidden/>
              </w:rPr>
            </w:r>
            <w:r>
              <w:rPr>
                <w:noProof/>
                <w:webHidden/>
              </w:rPr>
              <w:fldChar w:fldCharType="separate"/>
            </w:r>
            <w:r>
              <w:rPr>
                <w:noProof/>
                <w:webHidden/>
              </w:rPr>
              <w:t>9</w:t>
            </w:r>
            <w:r>
              <w:rPr>
                <w:noProof/>
                <w:webHidden/>
              </w:rPr>
              <w:fldChar w:fldCharType="end"/>
            </w:r>
          </w:hyperlink>
        </w:p>
        <w:p w14:paraId="16C0E80F" w14:textId="594E3728" w:rsidR="00971B49" w:rsidRDefault="00971B49">
          <w:pPr>
            <w:pStyle w:val="TOC2"/>
            <w:tabs>
              <w:tab w:val="right" w:leader="dot" w:pos="9016"/>
            </w:tabs>
            <w:rPr>
              <w:rFonts w:eastAsiaTheme="minorEastAsia"/>
              <w:noProof/>
              <w:szCs w:val="22"/>
              <w:lang w:eastAsia="en-GB" w:bidi="ar-SA"/>
            </w:rPr>
          </w:pPr>
          <w:hyperlink w:anchor="_Toc512176224" w:history="1">
            <w:r w:rsidRPr="00390F44">
              <w:rPr>
                <w:rStyle w:val="Hyperlink"/>
                <w:noProof/>
              </w:rPr>
              <w:t>4.1 Cancer Growth Represented by Continuous Variables</w:t>
            </w:r>
            <w:r>
              <w:rPr>
                <w:noProof/>
                <w:webHidden/>
              </w:rPr>
              <w:tab/>
            </w:r>
            <w:r>
              <w:rPr>
                <w:noProof/>
                <w:webHidden/>
              </w:rPr>
              <w:fldChar w:fldCharType="begin"/>
            </w:r>
            <w:r>
              <w:rPr>
                <w:noProof/>
                <w:webHidden/>
              </w:rPr>
              <w:instrText xml:space="preserve"> PAGEREF _Toc512176224 \h </w:instrText>
            </w:r>
            <w:r>
              <w:rPr>
                <w:noProof/>
                <w:webHidden/>
              </w:rPr>
            </w:r>
            <w:r>
              <w:rPr>
                <w:noProof/>
                <w:webHidden/>
              </w:rPr>
              <w:fldChar w:fldCharType="separate"/>
            </w:r>
            <w:r>
              <w:rPr>
                <w:noProof/>
                <w:webHidden/>
              </w:rPr>
              <w:t>9</w:t>
            </w:r>
            <w:r>
              <w:rPr>
                <w:noProof/>
                <w:webHidden/>
              </w:rPr>
              <w:fldChar w:fldCharType="end"/>
            </w:r>
          </w:hyperlink>
        </w:p>
        <w:p w14:paraId="0193481E" w14:textId="2B0E6306" w:rsidR="00971B49" w:rsidRDefault="00971B49">
          <w:pPr>
            <w:pStyle w:val="TOC2"/>
            <w:tabs>
              <w:tab w:val="right" w:leader="dot" w:pos="9016"/>
            </w:tabs>
            <w:rPr>
              <w:rFonts w:eastAsiaTheme="minorEastAsia"/>
              <w:noProof/>
              <w:szCs w:val="22"/>
              <w:lang w:eastAsia="en-GB" w:bidi="ar-SA"/>
            </w:rPr>
          </w:pPr>
          <w:hyperlink w:anchor="_Toc512176225" w:history="1">
            <w:r w:rsidRPr="00390F44">
              <w:rPr>
                <w:rStyle w:val="Hyperlink"/>
                <w:noProof/>
              </w:rPr>
              <w:t>4.2 Differing Unit Scales and Its Effects</w:t>
            </w:r>
            <w:r>
              <w:rPr>
                <w:noProof/>
                <w:webHidden/>
              </w:rPr>
              <w:tab/>
            </w:r>
            <w:r>
              <w:rPr>
                <w:noProof/>
                <w:webHidden/>
              </w:rPr>
              <w:fldChar w:fldCharType="begin"/>
            </w:r>
            <w:r>
              <w:rPr>
                <w:noProof/>
                <w:webHidden/>
              </w:rPr>
              <w:instrText xml:space="preserve"> PAGEREF _Toc512176225 \h </w:instrText>
            </w:r>
            <w:r>
              <w:rPr>
                <w:noProof/>
                <w:webHidden/>
              </w:rPr>
            </w:r>
            <w:r>
              <w:rPr>
                <w:noProof/>
                <w:webHidden/>
              </w:rPr>
              <w:fldChar w:fldCharType="separate"/>
            </w:r>
            <w:r>
              <w:rPr>
                <w:noProof/>
                <w:webHidden/>
              </w:rPr>
              <w:t>10</w:t>
            </w:r>
            <w:r>
              <w:rPr>
                <w:noProof/>
                <w:webHidden/>
              </w:rPr>
              <w:fldChar w:fldCharType="end"/>
            </w:r>
          </w:hyperlink>
        </w:p>
        <w:p w14:paraId="0A425103" w14:textId="5C7E7640" w:rsidR="00971B49" w:rsidRDefault="00971B49">
          <w:pPr>
            <w:pStyle w:val="TOC2"/>
            <w:tabs>
              <w:tab w:val="right" w:leader="dot" w:pos="9016"/>
            </w:tabs>
            <w:rPr>
              <w:rFonts w:eastAsiaTheme="minorEastAsia"/>
              <w:noProof/>
              <w:szCs w:val="22"/>
              <w:lang w:eastAsia="en-GB" w:bidi="ar-SA"/>
            </w:rPr>
          </w:pPr>
          <w:hyperlink w:anchor="_Toc512176226" w:history="1">
            <w:r w:rsidRPr="00390F44">
              <w:rPr>
                <w:rStyle w:val="Hyperlink"/>
                <w:noProof/>
              </w:rPr>
              <w:t>4.3 Imbalanced Datasets and the Accuracy Paradox</w:t>
            </w:r>
            <w:r>
              <w:rPr>
                <w:noProof/>
                <w:webHidden/>
              </w:rPr>
              <w:tab/>
            </w:r>
            <w:r>
              <w:rPr>
                <w:noProof/>
                <w:webHidden/>
              </w:rPr>
              <w:fldChar w:fldCharType="begin"/>
            </w:r>
            <w:r>
              <w:rPr>
                <w:noProof/>
                <w:webHidden/>
              </w:rPr>
              <w:instrText xml:space="preserve"> PAGEREF _Toc512176226 \h </w:instrText>
            </w:r>
            <w:r>
              <w:rPr>
                <w:noProof/>
                <w:webHidden/>
              </w:rPr>
            </w:r>
            <w:r>
              <w:rPr>
                <w:noProof/>
                <w:webHidden/>
              </w:rPr>
              <w:fldChar w:fldCharType="separate"/>
            </w:r>
            <w:r>
              <w:rPr>
                <w:noProof/>
                <w:webHidden/>
              </w:rPr>
              <w:t>10</w:t>
            </w:r>
            <w:r>
              <w:rPr>
                <w:noProof/>
                <w:webHidden/>
              </w:rPr>
              <w:fldChar w:fldCharType="end"/>
            </w:r>
          </w:hyperlink>
        </w:p>
        <w:p w14:paraId="2D2A96B7" w14:textId="22478C1C" w:rsidR="00971B49" w:rsidRDefault="00971B49">
          <w:pPr>
            <w:pStyle w:val="TOC1"/>
            <w:tabs>
              <w:tab w:val="right" w:leader="dot" w:pos="9016"/>
            </w:tabs>
            <w:rPr>
              <w:rFonts w:eastAsiaTheme="minorEastAsia"/>
              <w:noProof/>
              <w:szCs w:val="22"/>
              <w:lang w:eastAsia="en-GB" w:bidi="ar-SA"/>
            </w:rPr>
          </w:pPr>
          <w:hyperlink w:anchor="_Toc512176227" w:history="1">
            <w:r w:rsidRPr="00390F44">
              <w:rPr>
                <w:rStyle w:val="Hyperlink"/>
                <w:noProof/>
              </w:rPr>
              <w:t>5. Data Preparation</w:t>
            </w:r>
            <w:r>
              <w:rPr>
                <w:noProof/>
                <w:webHidden/>
              </w:rPr>
              <w:tab/>
            </w:r>
            <w:r>
              <w:rPr>
                <w:noProof/>
                <w:webHidden/>
              </w:rPr>
              <w:fldChar w:fldCharType="begin"/>
            </w:r>
            <w:r>
              <w:rPr>
                <w:noProof/>
                <w:webHidden/>
              </w:rPr>
              <w:instrText xml:space="preserve"> PAGEREF _Toc512176227 \h </w:instrText>
            </w:r>
            <w:r>
              <w:rPr>
                <w:noProof/>
                <w:webHidden/>
              </w:rPr>
            </w:r>
            <w:r>
              <w:rPr>
                <w:noProof/>
                <w:webHidden/>
              </w:rPr>
              <w:fldChar w:fldCharType="separate"/>
            </w:r>
            <w:r>
              <w:rPr>
                <w:noProof/>
                <w:webHidden/>
              </w:rPr>
              <w:t>11</w:t>
            </w:r>
            <w:r>
              <w:rPr>
                <w:noProof/>
                <w:webHidden/>
              </w:rPr>
              <w:fldChar w:fldCharType="end"/>
            </w:r>
          </w:hyperlink>
        </w:p>
        <w:p w14:paraId="55E4B96B" w14:textId="55AC3DAE" w:rsidR="00971B49" w:rsidRDefault="00971B49">
          <w:pPr>
            <w:pStyle w:val="TOC2"/>
            <w:tabs>
              <w:tab w:val="right" w:leader="dot" w:pos="9016"/>
            </w:tabs>
            <w:rPr>
              <w:rFonts w:eastAsiaTheme="minorEastAsia"/>
              <w:noProof/>
              <w:szCs w:val="22"/>
              <w:lang w:eastAsia="en-GB" w:bidi="ar-SA"/>
            </w:rPr>
          </w:pPr>
          <w:hyperlink w:anchor="_Toc512176228" w:history="1">
            <w:r w:rsidRPr="00390F44">
              <w:rPr>
                <w:rStyle w:val="Hyperlink"/>
                <w:noProof/>
              </w:rPr>
              <w:t>5.1 Removing Irrelevant Items</w:t>
            </w:r>
            <w:r>
              <w:rPr>
                <w:noProof/>
                <w:webHidden/>
              </w:rPr>
              <w:tab/>
            </w:r>
            <w:r>
              <w:rPr>
                <w:noProof/>
                <w:webHidden/>
              </w:rPr>
              <w:fldChar w:fldCharType="begin"/>
            </w:r>
            <w:r>
              <w:rPr>
                <w:noProof/>
                <w:webHidden/>
              </w:rPr>
              <w:instrText xml:space="preserve"> PAGEREF _Toc512176228 \h </w:instrText>
            </w:r>
            <w:r>
              <w:rPr>
                <w:noProof/>
                <w:webHidden/>
              </w:rPr>
            </w:r>
            <w:r>
              <w:rPr>
                <w:noProof/>
                <w:webHidden/>
              </w:rPr>
              <w:fldChar w:fldCharType="separate"/>
            </w:r>
            <w:r>
              <w:rPr>
                <w:noProof/>
                <w:webHidden/>
              </w:rPr>
              <w:t>11</w:t>
            </w:r>
            <w:r>
              <w:rPr>
                <w:noProof/>
                <w:webHidden/>
              </w:rPr>
              <w:fldChar w:fldCharType="end"/>
            </w:r>
          </w:hyperlink>
        </w:p>
        <w:p w14:paraId="42AA1247" w14:textId="41D58F89" w:rsidR="00971B49" w:rsidRDefault="00971B49">
          <w:pPr>
            <w:pStyle w:val="TOC2"/>
            <w:tabs>
              <w:tab w:val="right" w:leader="dot" w:pos="9016"/>
            </w:tabs>
            <w:rPr>
              <w:rFonts w:eastAsiaTheme="minorEastAsia"/>
              <w:noProof/>
              <w:szCs w:val="22"/>
              <w:lang w:eastAsia="en-GB" w:bidi="ar-SA"/>
            </w:rPr>
          </w:pPr>
          <w:hyperlink w:anchor="_Toc512176229" w:history="1">
            <w:r w:rsidRPr="00390F44">
              <w:rPr>
                <w:rStyle w:val="Hyperlink"/>
                <w:noProof/>
              </w:rPr>
              <w:t>5.2 Encoding the Categorical Values</w:t>
            </w:r>
            <w:r>
              <w:rPr>
                <w:noProof/>
                <w:webHidden/>
              </w:rPr>
              <w:tab/>
            </w:r>
            <w:r>
              <w:rPr>
                <w:noProof/>
                <w:webHidden/>
              </w:rPr>
              <w:fldChar w:fldCharType="begin"/>
            </w:r>
            <w:r>
              <w:rPr>
                <w:noProof/>
                <w:webHidden/>
              </w:rPr>
              <w:instrText xml:space="preserve"> PAGEREF _Toc512176229 \h </w:instrText>
            </w:r>
            <w:r>
              <w:rPr>
                <w:noProof/>
                <w:webHidden/>
              </w:rPr>
            </w:r>
            <w:r>
              <w:rPr>
                <w:noProof/>
                <w:webHidden/>
              </w:rPr>
              <w:fldChar w:fldCharType="separate"/>
            </w:r>
            <w:r>
              <w:rPr>
                <w:noProof/>
                <w:webHidden/>
              </w:rPr>
              <w:t>11</w:t>
            </w:r>
            <w:r>
              <w:rPr>
                <w:noProof/>
                <w:webHidden/>
              </w:rPr>
              <w:fldChar w:fldCharType="end"/>
            </w:r>
          </w:hyperlink>
        </w:p>
        <w:p w14:paraId="118C0C35" w14:textId="4182F4FC" w:rsidR="00971B49" w:rsidRDefault="00971B49">
          <w:pPr>
            <w:pStyle w:val="TOC2"/>
            <w:tabs>
              <w:tab w:val="right" w:leader="dot" w:pos="9016"/>
            </w:tabs>
            <w:rPr>
              <w:rFonts w:eastAsiaTheme="minorEastAsia"/>
              <w:noProof/>
              <w:szCs w:val="22"/>
              <w:lang w:eastAsia="en-GB" w:bidi="ar-SA"/>
            </w:rPr>
          </w:pPr>
          <w:hyperlink w:anchor="_Toc512176230" w:history="1">
            <w:r w:rsidRPr="00390F44">
              <w:rPr>
                <w:rStyle w:val="Hyperlink"/>
                <w:noProof/>
              </w:rPr>
              <w:t>5.3 Scaling the Data Using Zero Mean</w:t>
            </w:r>
            <w:r>
              <w:rPr>
                <w:noProof/>
                <w:webHidden/>
              </w:rPr>
              <w:tab/>
            </w:r>
            <w:r>
              <w:rPr>
                <w:noProof/>
                <w:webHidden/>
              </w:rPr>
              <w:fldChar w:fldCharType="begin"/>
            </w:r>
            <w:r>
              <w:rPr>
                <w:noProof/>
                <w:webHidden/>
              </w:rPr>
              <w:instrText xml:space="preserve"> PAGEREF _Toc512176230 \h </w:instrText>
            </w:r>
            <w:r>
              <w:rPr>
                <w:noProof/>
                <w:webHidden/>
              </w:rPr>
            </w:r>
            <w:r>
              <w:rPr>
                <w:noProof/>
                <w:webHidden/>
              </w:rPr>
              <w:fldChar w:fldCharType="separate"/>
            </w:r>
            <w:r>
              <w:rPr>
                <w:noProof/>
                <w:webHidden/>
              </w:rPr>
              <w:t>12</w:t>
            </w:r>
            <w:r>
              <w:rPr>
                <w:noProof/>
                <w:webHidden/>
              </w:rPr>
              <w:fldChar w:fldCharType="end"/>
            </w:r>
          </w:hyperlink>
        </w:p>
        <w:p w14:paraId="44BCFBA2" w14:textId="55607154" w:rsidR="00971B49" w:rsidRDefault="00971B49">
          <w:pPr>
            <w:pStyle w:val="TOC1"/>
            <w:tabs>
              <w:tab w:val="right" w:leader="dot" w:pos="9016"/>
            </w:tabs>
            <w:rPr>
              <w:rFonts w:eastAsiaTheme="minorEastAsia"/>
              <w:noProof/>
              <w:szCs w:val="22"/>
              <w:lang w:eastAsia="en-GB" w:bidi="ar-SA"/>
            </w:rPr>
          </w:pPr>
          <w:hyperlink w:anchor="_Toc512176231" w:history="1">
            <w:r w:rsidRPr="00390F44">
              <w:rPr>
                <w:rStyle w:val="Hyperlink"/>
                <w:noProof/>
              </w:rPr>
              <w:t>6. Exploration and Feature Selection using Visualisation</w:t>
            </w:r>
            <w:r>
              <w:rPr>
                <w:noProof/>
                <w:webHidden/>
              </w:rPr>
              <w:tab/>
            </w:r>
            <w:r>
              <w:rPr>
                <w:noProof/>
                <w:webHidden/>
              </w:rPr>
              <w:fldChar w:fldCharType="begin"/>
            </w:r>
            <w:r>
              <w:rPr>
                <w:noProof/>
                <w:webHidden/>
              </w:rPr>
              <w:instrText xml:space="preserve"> PAGEREF _Toc512176231 \h </w:instrText>
            </w:r>
            <w:r>
              <w:rPr>
                <w:noProof/>
                <w:webHidden/>
              </w:rPr>
            </w:r>
            <w:r>
              <w:rPr>
                <w:noProof/>
                <w:webHidden/>
              </w:rPr>
              <w:fldChar w:fldCharType="separate"/>
            </w:r>
            <w:r>
              <w:rPr>
                <w:noProof/>
                <w:webHidden/>
              </w:rPr>
              <w:t>13</w:t>
            </w:r>
            <w:r>
              <w:rPr>
                <w:noProof/>
                <w:webHidden/>
              </w:rPr>
              <w:fldChar w:fldCharType="end"/>
            </w:r>
          </w:hyperlink>
        </w:p>
        <w:p w14:paraId="210E6067" w14:textId="51DB031E" w:rsidR="00971B49" w:rsidRDefault="00971B49">
          <w:pPr>
            <w:pStyle w:val="TOC2"/>
            <w:tabs>
              <w:tab w:val="right" w:leader="dot" w:pos="9016"/>
            </w:tabs>
            <w:rPr>
              <w:rFonts w:eastAsiaTheme="minorEastAsia"/>
              <w:noProof/>
              <w:szCs w:val="22"/>
              <w:lang w:eastAsia="en-GB" w:bidi="ar-SA"/>
            </w:rPr>
          </w:pPr>
          <w:hyperlink w:anchor="_Toc512176232" w:history="1">
            <w:r w:rsidRPr="00390F44">
              <w:rPr>
                <w:rStyle w:val="Hyperlink"/>
                <w:noProof/>
              </w:rPr>
              <w:t>6.1 Subplots and Histograms</w:t>
            </w:r>
            <w:r>
              <w:rPr>
                <w:noProof/>
                <w:webHidden/>
              </w:rPr>
              <w:tab/>
            </w:r>
            <w:r>
              <w:rPr>
                <w:noProof/>
                <w:webHidden/>
              </w:rPr>
              <w:fldChar w:fldCharType="begin"/>
            </w:r>
            <w:r>
              <w:rPr>
                <w:noProof/>
                <w:webHidden/>
              </w:rPr>
              <w:instrText xml:space="preserve"> PAGEREF _Toc512176232 \h </w:instrText>
            </w:r>
            <w:r>
              <w:rPr>
                <w:noProof/>
                <w:webHidden/>
              </w:rPr>
            </w:r>
            <w:r>
              <w:rPr>
                <w:noProof/>
                <w:webHidden/>
              </w:rPr>
              <w:fldChar w:fldCharType="separate"/>
            </w:r>
            <w:r>
              <w:rPr>
                <w:noProof/>
                <w:webHidden/>
              </w:rPr>
              <w:t>14</w:t>
            </w:r>
            <w:r>
              <w:rPr>
                <w:noProof/>
                <w:webHidden/>
              </w:rPr>
              <w:fldChar w:fldCharType="end"/>
            </w:r>
          </w:hyperlink>
        </w:p>
        <w:p w14:paraId="3F950E22" w14:textId="2D9FC0DB" w:rsidR="00971B49" w:rsidRDefault="00971B49">
          <w:pPr>
            <w:pStyle w:val="TOC2"/>
            <w:tabs>
              <w:tab w:val="right" w:leader="dot" w:pos="9016"/>
            </w:tabs>
            <w:rPr>
              <w:rFonts w:eastAsiaTheme="minorEastAsia"/>
              <w:noProof/>
              <w:szCs w:val="22"/>
              <w:lang w:eastAsia="en-GB" w:bidi="ar-SA"/>
            </w:rPr>
          </w:pPr>
          <w:hyperlink w:anchor="_Toc512176233" w:history="1">
            <w:r w:rsidRPr="00390F44">
              <w:rPr>
                <w:rStyle w:val="Hyperlink"/>
                <w:noProof/>
              </w:rPr>
              <w:t>6.2 Dimensionality Reduction using Principle Component Analysis</w:t>
            </w:r>
            <w:r>
              <w:rPr>
                <w:noProof/>
                <w:webHidden/>
              </w:rPr>
              <w:tab/>
            </w:r>
            <w:r>
              <w:rPr>
                <w:noProof/>
                <w:webHidden/>
              </w:rPr>
              <w:fldChar w:fldCharType="begin"/>
            </w:r>
            <w:r>
              <w:rPr>
                <w:noProof/>
                <w:webHidden/>
              </w:rPr>
              <w:instrText xml:space="preserve"> PAGEREF _Toc512176233 \h </w:instrText>
            </w:r>
            <w:r>
              <w:rPr>
                <w:noProof/>
                <w:webHidden/>
              </w:rPr>
            </w:r>
            <w:r>
              <w:rPr>
                <w:noProof/>
                <w:webHidden/>
              </w:rPr>
              <w:fldChar w:fldCharType="separate"/>
            </w:r>
            <w:r>
              <w:rPr>
                <w:noProof/>
                <w:webHidden/>
              </w:rPr>
              <w:t>16</w:t>
            </w:r>
            <w:r>
              <w:rPr>
                <w:noProof/>
                <w:webHidden/>
              </w:rPr>
              <w:fldChar w:fldCharType="end"/>
            </w:r>
          </w:hyperlink>
        </w:p>
        <w:p w14:paraId="544C0977" w14:textId="361BBC35" w:rsidR="00971B49" w:rsidRDefault="00971B49">
          <w:pPr>
            <w:pStyle w:val="TOC2"/>
            <w:tabs>
              <w:tab w:val="right" w:leader="dot" w:pos="9016"/>
            </w:tabs>
            <w:rPr>
              <w:rFonts w:eastAsiaTheme="minorEastAsia"/>
              <w:noProof/>
              <w:szCs w:val="22"/>
              <w:lang w:eastAsia="en-GB" w:bidi="ar-SA"/>
            </w:rPr>
          </w:pPr>
          <w:hyperlink w:anchor="_Toc512176234" w:history="1">
            <w:r w:rsidRPr="00390F44">
              <w:rPr>
                <w:rStyle w:val="Hyperlink"/>
                <w:noProof/>
              </w:rPr>
              <w:t>6.3 Building the Principle Components</w:t>
            </w:r>
            <w:r>
              <w:rPr>
                <w:noProof/>
                <w:webHidden/>
              </w:rPr>
              <w:tab/>
            </w:r>
            <w:r>
              <w:rPr>
                <w:noProof/>
                <w:webHidden/>
              </w:rPr>
              <w:fldChar w:fldCharType="begin"/>
            </w:r>
            <w:r>
              <w:rPr>
                <w:noProof/>
                <w:webHidden/>
              </w:rPr>
              <w:instrText xml:space="preserve"> PAGEREF _Toc512176234 \h </w:instrText>
            </w:r>
            <w:r>
              <w:rPr>
                <w:noProof/>
                <w:webHidden/>
              </w:rPr>
            </w:r>
            <w:r>
              <w:rPr>
                <w:noProof/>
                <w:webHidden/>
              </w:rPr>
              <w:fldChar w:fldCharType="separate"/>
            </w:r>
            <w:r>
              <w:rPr>
                <w:noProof/>
                <w:webHidden/>
              </w:rPr>
              <w:t>17</w:t>
            </w:r>
            <w:r>
              <w:rPr>
                <w:noProof/>
                <w:webHidden/>
              </w:rPr>
              <w:fldChar w:fldCharType="end"/>
            </w:r>
          </w:hyperlink>
        </w:p>
        <w:p w14:paraId="0413EF47" w14:textId="0D62A8AA" w:rsidR="00971B49" w:rsidRDefault="00971B49">
          <w:pPr>
            <w:pStyle w:val="TOC2"/>
            <w:tabs>
              <w:tab w:val="right" w:leader="dot" w:pos="9016"/>
            </w:tabs>
            <w:rPr>
              <w:rFonts w:eastAsiaTheme="minorEastAsia"/>
              <w:noProof/>
              <w:szCs w:val="22"/>
              <w:lang w:eastAsia="en-GB" w:bidi="ar-SA"/>
            </w:rPr>
          </w:pPr>
          <w:hyperlink w:anchor="_Toc512176235" w:history="1">
            <w:r w:rsidRPr="00390F44">
              <w:rPr>
                <w:rStyle w:val="Hyperlink"/>
                <w:noProof/>
              </w:rPr>
              <w:t>6.4 Analysing the Principle Components</w:t>
            </w:r>
            <w:r>
              <w:rPr>
                <w:noProof/>
                <w:webHidden/>
              </w:rPr>
              <w:tab/>
            </w:r>
            <w:r>
              <w:rPr>
                <w:noProof/>
                <w:webHidden/>
              </w:rPr>
              <w:fldChar w:fldCharType="begin"/>
            </w:r>
            <w:r>
              <w:rPr>
                <w:noProof/>
                <w:webHidden/>
              </w:rPr>
              <w:instrText xml:space="preserve"> PAGEREF _Toc512176235 \h </w:instrText>
            </w:r>
            <w:r>
              <w:rPr>
                <w:noProof/>
                <w:webHidden/>
              </w:rPr>
            </w:r>
            <w:r>
              <w:rPr>
                <w:noProof/>
                <w:webHidden/>
              </w:rPr>
              <w:fldChar w:fldCharType="separate"/>
            </w:r>
            <w:r>
              <w:rPr>
                <w:noProof/>
                <w:webHidden/>
              </w:rPr>
              <w:t>18</w:t>
            </w:r>
            <w:r>
              <w:rPr>
                <w:noProof/>
                <w:webHidden/>
              </w:rPr>
              <w:fldChar w:fldCharType="end"/>
            </w:r>
          </w:hyperlink>
        </w:p>
        <w:p w14:paraId="0BCF307E" w14:textId="6C93A7DE" w:rsidR="00971B49" w:rsidRDefault="00971B49">
          <w:pPr>
            <w:pStyle w:val="TOC3"/>
            <w:tabs>
              <w:tab w:val="right" w:leader="dot" w:pos="9016"/>
            </w:tabs>
            <w:rPr>
              <w:rFonts w:eastAsiaTheme="minorEastAsia"/>
              <w:noProof/>
              <w:szCs w:val="22"/>
              <w:lang w:eastAsia="en-GB" w:bidi="ar-SA"/>
            </w:rPr>
          </w:pPr>
          <w:hyperlink w:anchor="_Toc512176236" w:history="1">
            <w:r w:rsidRPr="00390F44">
              <w:rPr>
                <w:rStyle w:val="Hyperlink"/>
                <w:noProof/>
              </w:rPr>
              <w:t>6.4.1 Correlation Heatmaps with Principle Components</w:t>
            </w:r>
            <w:r>
              <w:rPr>
                <w:noProof/>
                <w:webHidden/>
              </w:rPr>
              <w:tab/>
            </w:r>
            <w:r>
              <w:rPr>
                <w:noProof/>
                <w:webHidden/>
              </w:rPr>
              <w:fldChar w:fldCharType="begin"/>
            </w:r>
            <w:r>
              <w:rPr>
                <w:noProof/>
                <w:webHidden/>
              </w:rPr>
              <w:instrText xml:space="preserve"> PAGEREF _Toc512176236 \h </w:instrText>
            </w:r>
            <w:r>
              <w:rPr>
                <w:noProof/>
                <w:webHidden/>
              </w:rPr>
            </w:r>
            <w:r>
              <w:rPr>
                <w:noProof/>
                <w:webHidden/>
              </w:rPr>
              <w:fldChar w:fldCharType="separate"/>
            </w:r>
            <w:r>
              <w:rPr>
                <w:noProof/>
                <w:webHidden/>
              </w:rPr>
              <w:t>18</w:t>
            </w:r>
            <w:r>
              <w:rPr>
                <w:noProof/>
                <w:webHidden/>
              </w:rPr>
              <w:fldChar w:fldCharType="end"/>
            </w:r>
          </w:hyperlink>
        </w:p>
        <w:p w14:paraId="26840002" w14:textId="75A585FD" w:rsidR="00971B49" w:rsidRDefault="00971B49">
          <w:pPr>
            <w:pStyle w:val="TOC3"/>
            <w:tabs>
              <w:tab w:val="right" w:leader="dot" w:pos="9016"/>
            </w:tabs>
            <w:rPr>
              <w:rFonts w:eastAsiaTheme="minorEastAsia"/>
              <w:noProof/>
              <w:szCs w:val="22"/>
              <w:lang w:eastAsia="en-GB" w:bidi="ar-SA"/>
            </w:rPr>
          </w:pPr>
          <w:hyperlink w:anchor="_Toc512176237" w:history="1">
            <w:r w:rsidRPr="00390F44">
              <w:rPr>
                <w:rStyle w:val="Hyperlink"/>
                <w:noProof/>
              </w:rPr>
              <w:t>6.4.2 Score Plot of the Principal Components</w:t>
            </w:r>
            <w:r>
              <w:rPr>
                <w:noProof/>
                <w:webHidden/>
              </w:rPr>
              <w:tab/>
            </w:r>
            <w:r>
              <w:rPr>
                <w:noProof/>
                <w:webHidden/>
              </w:rPr>
              <w:fldChar w:fldCharType="begin"/>
            </w:r>
            <w:r>
              <w:rPr>
                <w:noProof/>
                <w:webHidden/>
              </w:rPr>
              <w:instrText xml:space="preserve"> PAGEREF _Toc512176237 \h </w:instrText>
            </w:r>
            <w:r>
              <w:rPr>
                <w:noProof/>
                <w:webHidden/>
              </w:rPr>
            </w:r>
            <w:r>
              <w:rPr>
                <w:noProof/>
                <w:webHidden/>
              </w:rPr>
              <w:fldChar w:fldCharType="separate"/>
            </w:r>
            <w:r>
              <w:rPr>
                <w:noProof/>
                <w:webHidden/>
              </w:rPr>
              <w:t>18</w:t>
            </w:r>
            <w:r>
              <w:rPr>
                <w:noProof/>
                <w:webHidden/>
              </w:rPr>
              <w:fldChar w:fldCharType="end"/>
            </w:r>
          </w:hyperlink>
        </w:p>
        <w:p w14:paraId="310102FA" w14:textId="046557CF" w:rsidR="00971B49" w:rsidRDefault="00971B49">
          <w:pPr>
            <w:pStyle w:val="TOC3"/>
            <w:tabs>
              <w:tab w:val="right" w:leader="dot" w:pos="9016"/>
            </w:tabs>
            <w:rPr>
              <w:rFonts w:eastAsiaTheme="minorEastAsia"/>
              <w:noProof/>
              <w:szCs w:val="22"/>
              <w:lang w:eastAsia="en-GB" w:bidi="ar-SA"/>
            </w:rPr>
          </w:pPr>
          <w:hyperlink w:anchor="_Toc512176238" w:history="1">
            <w:r w:rsidRPr="00390F44">
              <w:rPr>
                <w:rStyle w:val="Hyperlink"/>
                <w:noProof/>
              </w:rPr>
              <w:t>6.4.3 Feature Relations Analysis Using a Biplot</w:t>
            </w:r>
            <w:r>
              <w:rPr>
                <w:noProof/>
                <w:webHidden/>
              </w:rPr>
              <w:tab/>
            </w:r>
            <w:r>
              <w:rPr>
                <w:noProof/>
                <w:webHidden/>
              </w:rPr>
              <w:fldChar w:fldCharType="begin"/>
            </w:r>
            <w:r>
              <w:rPr>
                <w:noProof/>
                <w:webHidden/>
              </w:rPr>
              <w:instrText xml:space="preserve"> PAGEREF _Toc512176238 \h </w:instrText>
            </w:r>
            <w:r>
              <w:rPr>
                <w:noProof/>
                <w:webHidden/>
              </w:rPr>
            </w:r>
            <w:r>
              <w:rPr>
                <w:noProof/>
                <w:webHidden/>
              </w:rPr>
              <w:fldChar w:fldCharType="separate"/>
            </w:r>
            <w:r>
              <w:rPr>
                <w:noProof/>
                <w:webHidden/>
              </w:rPr>
              <w:t>20</w:t>
            </w:r>
            <w:r>
              <w:rPr>
                <w:noProof/>
                <w:webHidden/>
              </w:rPr>
              <w:fldChar w:fldCharType="end"/>
            </w:r>
          </w:hyperlink>
        </w:p>
        <w:p w14:paraId="0EDBF7C8" w14:textId="59BD8AB4" w:rsidR="00971B49" w:rsidRDefault="00971B49">
          <w:pPr>
            <w:pStyle w:val="TOC2"/>
            <w:tabs>
              <w:tab w:val="right" w:leader="dot" w:pos="9016"/>
            </w:tabs>
            <w:rPr>
              <w:rFonts w:eastAsiaTheme="minorEastAsia"/>
              <w:noProof/>
              <w:szCs w:val="22"/>
              <w:lang w:eastAsia="en-GB" w:bidi="ar-SA"/>
            </w:rPr>
          </w:pPr>
          <w:hyperlink w:anchor="_Toc512176239" w:history="1">
            <w:r w:rsidRPr="00390F44">
              <w:rPr>
                <w:rStyle w:val="Hyperlink"/>
                <w:noProof/>
              </w:rPr>
              <w:t>6.5 Supplementary Heatmaps plots for feature Correlation analysis</w:t>
            </w:r>
            <w:r>
              <w:rPr>
                <w:noProof/>
                <w:webHidden/>
              </w:rPr>
              <w:tab/>
            </w:r>
            <w:r>
              <w:rPr>
                <w:noProof/>
                <w:webHidden/>
              </w:rPr>
              <w:fldChar w:fldCharType="begin"/>
            </w:r>
            <w:r>
              <w:rPr>
                <w:noProof/>
                <w:webHidden/>
              </w:rPr>
              <w:instrText xml:space="preserve"> PAGEREF _Toc512176239 \h </w:instrText>
            </w:r>
            <w:r>
              <w:rPr>
                <w:noProof/>
                <w:webHidden/>
              </w:rPr>
            </w:r>
            <w:r>
              <w:rPr>
                <w:noProof/>
                <w:webHidden/>
              </w:rPr>
              <w:fldChar w:fldCharType="separate"/>
            </w:r>
            <w:r>
              <w:rPr>
                <w:noProof/>
                <w:webHidden/>
              </w:rPr>
              <w:t>22</w:t>
            </w:r>
            <w:r>
              <w:rPr>
                <w:noProof/>
                <w:webHidden/>
              </w:rPr>
              <w:fldChar w:fldCharType="end"/>
            </w:r>
          </w:hyperlink>
        </w:p>
        <w:p w14:paraId="27BD67A9" w14:textId="1E2D82AB" w:rsidR="00971B49" w:rsidRDefault="00971B49">
          <w:pPr>
            <w:pStyle w:val="TOC2"/>
            <w:tabs>
              <w:tab w:val="right" w:leader="dot" w:pos="9016"/>
            </w:tabs>
            <w:rPr>
              <w:rFonts w:eastAsiaTheme="minorEastAsia"/>
              <w:noProof/>
              <w:szCs w:val="22"/>
              <w:lang w:eastAsia="en-GB" w:bidi="ar-SA"/>
            </w:rPr>
          </w:pPr>
          <w:hyperlink w:anchor="_Toc512176240" w:history="1">
            <w:r w:rsidRPr="00390F44">
              <w:rPr>
                <w:rStyle w:val="Hyperlink"/>
                <w:noProof/>
              </w:rPr>
              <w:t>6.6 The Final Selected Features</w:t>
            </w:r>
            <w:r>
              <w:rPr>
                <w:noProof/>
                <w:webHidden/>
              </w:rPr>
              <w:tab/>
            </w:r>
            <w:r>
              <w:rPr>
                <w:noProof/>
                <w:webHidden/>
              </w:rPr>
              <w:fldChar w:fldCharType="begin"/>
            </w:r>
            <w:r>
              <w:rPr>
                <w:noProof/>
                <w:webHidden/>
              </w:rPr>
              <w:instrText xml:space="preserve"> PAGEREF _Toc512176240 \h </w:instrText>
            </w:r>
            <w:r>
              <w:rPr>
                <w:noProof/>
                <w:webHidden/>
              </w:rPr>
            </w:r>
            <w:r>
              <w:rPr>
                <w:noProof/>
                <w:webHidden/>
              </w:rPr>
              <w:fldChar w:fldCharType="separate"/>
            </w:r>
            <w:r>
              <w:rPr>
                <w:noProof/>
                <w:webHidden/>
              </w:rPr>
              <w:t>23</w:t>
            </w:r>
            <w:r>
              <w:rPr>
                <w:noProof/>
                <w:webHidden/>
              </w:rPr>
              <w:fldChar w:fldCharType="end"/>
            </w:r>
          </w:hyperlink>
        </w:p>
        <w:p w14:paraId="283E741F" w14:textId="6537D991" w:rsidR="00971B49" w:rsidRDefault="00971B49">
          <w:pPr>
            <w:pStyle w:val="TOC1"/>
            <w:tabs>
              <w:tab w:val="right" w:leader="dot" w:pos="9016"/>
            </w:tabs>
            <w:rPr>
              <w:rFonts w:eastAsiaTheme="minorEastAsia"/>
              <w:noProof/>
              <w:szCs w:val="22"/>
              <w:lang w:eastAsia="en-GB" w:bidi="ar-SA"/>
            </w:rPr>
          </w:pPr>
          <w:hyperlink w:anchor="_Toc512176241" w:history="1">
            <w:r w:rsidRPr="00390F44">
              <w:rPr>
                <w:rStyle w:val="Hyperlink"/>
                <w:noProof/>
              </w:rPr>
              <w:t>7. Training and Testing of Performance Metrics Results</w:t>
            </w:r>
            <w:r>
              <w:rPr>
                <w:noProof/>
                <w:webHidden/>
              </w:rPr>
              <w:tab/>
            </w:r>
            <w:r>
              <w:rPr>
                <w:noProof/>
                <w:webHidden/>
              </w:rPr>
              <w:fldChar w:fldCharType="begin"/>
            </w:r>
            <w:r>
              <w:rPr>
                <w:noProof/>
                <w:webHidden/>
              </w:rPr>
              <w:instrText xml:space="preserve"> PAGEREF _Toc512176241 \h </w:instrText>
            </w:r>
            <w:r>
              <w:rPr>
                <w:noProof/>
                <w:webHidden/>
              </w:rPr>
            </w:r>
            <w:r>
              <w:rPr>
                <w:noProof/>
                <w:webHidden/>
              </w:rPr>
              <w:fldChar w:fldCharType="separate"/>
            </w:r>
            <w:r>
              <w:rPr>
                <w:noProof/>
                <w:webHidden/>
              </w:rPr>
              <w:t>23</w:t>
            </w:r>
            <w:r>
              <w:rPr>
                <w:noProof/>
                <w:webHidden/>
              </w:rPr>
              <w:fldChar w:fldCharType="end"/>
            </w:r>
          </w:hyperlink>
        </w:p>
        <w:p w14:paraId="7EF985CD" w14:textId="50AD2767" w:rsidR="00971B49" w:rsidRDefault="00971B49">
          <w:pPr>
            <w:pStyle w:val="TOC2"/>
            <w:tabs>
              <w:tab w:val="right" w:leader="dot" w:pos="9016"/>
            </w:tabs>
            <w:rPr>
              <w:rFonts w:eastAsiaTheme="minorEastAsia"/>
              <w:noProof/>
              <w:szCs w:val="22"/>
              <w:lang w:eastAsia="en-GB" w:bidi="ar-SA"/>
            </w:rPr>
          </w:pPr>
          <w:hyperlink w:anchor="_Toc512176242" w:history="1">
            <w:r w:rsidRPr="00390F44">
              <w:rPr>
                <w:rStyle w:val="Hyperlink"/>
                <w:noProof/>
              </w:rPr>
              <w:t>7.1 Accuracy Metric and its Flaws</w:t>
            </w:r>
            <w:r>
              <w:rPr>
                <w:noProof/>
                <w:webHidden/>
              </w:rPr>
              <w:tab/>
            </w:r>
            <w:r>
              <w:rPr>
                <w:noProof/>
                <w:webHidden/>
              </w:rPr>
              <w:fldChar w:fldCharType="begin"/>
            </w:r>
            <w:r>
              <w:rPr>
                <w:noProof/>
                <w:webHidden/>
              </w:rPr>
              <w:instrText xml:space="preserve"> PAGEREF _Toc512176242 \h </w:instrText>
            </w:r>
            <w:r>
              <w:rPr>
                <w:noProof/>
                <w:webHidden/>
              </w:rPr>
            </w:r>
            <w:r>
              <w:rPr>
                <w:noProof/>
                <w:webHidden/>
              </w:rPr>
              <w:fldChar w:fldCharType="separate"/>
            </w:r>
            <w:r>
              <w:rPr>
                <w:noProof/>
                <w:webHidden/>
              </w:rPr>
              <w:t>24</w:t>
            </w:r>
            <w:r>
              <w:rPr>
                <w:noProof/>
                <w:webHidden/>
              </w:rPr>
              <w:fldChar w:fldCharType="end"/>
            </w:r>
          </w:hyperlink>
        </w:p>
        <w:p w14:paraId="458F00AF" w14:textId="1BBEAAB1" w:rsidR="00971B49" w:rsidRDefault="00971B49">
          <w:pPr>
            <w:pStyle w:val="TOC2"/>
            <w:tabs>
              <w:tab w:val="right" w:leader="dot" w:pos="9016"/>
            </w:tabs>
            <w:rPr>
              <w:rFonts w:eastAsiaTheme="minorEastAsia"/>
              <w:noProof/>
              <w:szCs w:val="22"/>
              <w:lang w:eastAsia="en-GB" w:bidi="ar-SA"/>
            </w:rPr>
          </w:pPr>
          <w:hyperlink w:anchor="_Toc512176243" w:history="1">
            <w:r w:rsidRPr="00390F44">
              <w:rPr>
                <w:rStyle w:val="Hyperlink"/>
                <w:noProof/>
              </w:rPr>
              <w:t>7.2 Solutions to the Accuracy Paradox</w:t>
            </w:r>
            <w:r>
              <w:rPr>
                <w:noProof/>
                <w:webHidden/>
              </w:rPr>
              <w:tab/>
            </w:r>
            <w:r>
              <w:rPr>
                <w:noProof/>
                <w:webHidden/>
              </w:rPr>
              <w:fldChar w:fldCharType="begin"/>
            </w:r>
            <w:r>
              <w:rPr>
                <w:noProof/>
                <w:webHidden/>
              </w:rPr>
              <w:instrText xml:space="preserve"> PAGEREF _Toc512176243 \h </w:instrText>
            </w:r>
            <w:r>
              <w:rPr>
                <w:noProof/>
                <w:webHidden/>
              </w:rPr>
            </w:r>
            <w:r>
              <w:rPr>
                <w:noProof/>
                <w:webHidden/>
              </w:rPr>
              <w:fldChar w:fldCharType="separate"/>
            </w:r>
            <w:r>
              <w:rPr>
                <w:noProof/>
                <w:webHidden/>
              </w:rPr>
              <w:t>24</w:t>
            </w:r>
            <w:r>
              <w:rPr>
                <w:noProof/>
                <w:webHidden/>
              </w:rPr>
              <w:fldChar w:fldCharType="end"/>
            </w:r>
          </w:hyperlink>
        </w:p>
        <w:p w14:paraId="1A1A131E" w14:textId="1C3601C2" w:rsidR="00971B49" w:rsidRDefault="00971B49">
          <w:pPr>
            <w:pStyle w:val="TOC3"/>
            <w:tabs>
              <w:tab w:val="right" w:leader="dot" w:pos="9016"/>
            </w:tabs>
            <w:rPr>
              <w:rFonts w:eastAsiaTheme="minorEastAsia"/>
              <w:noProof/>
              <w:szCs w:val="22"/>
              <w:lang w:eastAsia="en-GB" w:bidi="ar-SA"/>
            </w:rPr>
          </w:pPr>
          <w:hyperlink w:anchor="_Toc512176244" w:history="1">
            <w:r w:rsidRPr="00390F44">
              <w:rPr>
                <w:rStyle w:val="Hyperlink"/>
                <w:noProof/>
              </w:rPr>
              <w:t>7.2.1 Resampling the Data</w:t>
            </w:r>
            <w:r>
              <w:rPr>
                <w:noProof/>
                <w:webHidden/>
              </w:rPr>
              <w:tab/>
            </w:r>
            <w:r>
              <w:rPr>
                <w:noProof/>
                <w:webHidden/>
              </w:rPr>
              <w:fldChar w:fldCharType="begin"/>
            </w:r>
            <w:r>
              <w:rPr>
                <w:noProof/>
                <w:webHidden/>
              </w:rPr>
              <w:instrText xml:space="preserve"> PAGEREF _Toc512176244 \h </w:instrText>
            </w:r>
            <w:r>
              <w:rPr>
                <w:noProof/>
                <w:webHidden/>
              </w:rPr>
            </w:r>
            <w:r>
              <w:rPr>
                <w:noProof/>
                <w:webHidden/>
              </w:rPr>
              <w:fldChar w:fldCharType="separate"/>
            </w:r>
            <w:r>
              <w:rPr>
                <w:noProof/>
                <w:webHidden/>
              </w:rPr>
              <w:t>24</w:t>
            </w:r>
            <w:r>
              <w:rPr>
                <w:noProof/>
                <w:webHidden/>
              </w:rPr>
              <w:fldChar w:fldCharType="end"/>
            </w:r>
          </w:hyperlink>
        </w:p>
        <w:p w14:paraId="755C1BB2" w14:textId="7471FDB5" w:rsidR="00971B49" w:rsidRDefault="00971B49">
          <w:pPr>
            <w:pStyle w:val="TOC3"/>
            <w:tabs>
              <w:tab w:val="right" w:leader="dot" w:pos="9016"/>
            </w:tabs>
            <w:rPr>
              <w:rFonts w:eastAsiaTheme="minorEastAsia"/>
              <w:noProof/>
              <w:szCs w:val="22"/>
              <w:lang w:eastAsia="en-GB" w:bidi="ar-SA"/>
            </w:rPr>
          </w:pPr>
          <w:hyperlink w:anchor="_Toc512176245" w:history="1">
            <w:r w:rsidRPr="00390F44">
              <w:rPr>
                <w:rStyle w:val="Hyperlink"/>
                <w:noProof/>
              </w:rPr>
              <w:t>7.2.2 Using Precision and Recall Metrics</w:t>
            </w:r>
            <w:r>
              <w:rPr>
                <w:noProof/>
                <w:webHidden/>
              </w:rPr>
              <w:tab/>
            </w:r>
            <w:r>
              <w:rPr>
                <w:noProof/>
                <w:webHidden/>
              </w:rPr>
              <w:fldChar w:fldCharType="begin"/>
            </w:r>
            <w:r>
              <w:rPr>
                <w:noProof/>
                <w:webHidden/>
              </w:rPr>
              <w:instrText xml:space="preserve"> PAGEREF _Toc512176245 \h </w:instrText>
            </w:r>
            <w:r>
              <w:rPr>
                <w:noProof/>
                <w:webHidden/>
              </w:rPr>
            </w:r>
            <w:r>
              <w:rPr>
                <w:noProof/>
                <w:webHidden/>
              </w:rPr>
              <w:fldChar w:fldCharType="separate"/>
            </w:r>
            <w:r>
              <w:rPr>
                <w:noProof/>
                <w:webHidden/>
              </w:rPr>
              <w:t>26</w:t>
            </w:r>
            <w:r>
              <w:rPr>
                <w:noProof/>
                <w:webHidden/>
              </w:rPr>
              <w:fldChar w:fldCharType="end"/>
            </w:r>
          </w:hyperlink>
        </w:p>
        <w:p w14:paraId="699F6589" w14:textId="1B878181" w:rsidR="00971B49" w:rsidRDefault="00971B49">
          <w:pPr>
            <w:pStyle w:val="TOC2"/>
            <w:tabs>
              <w:tab w:val="right" w:leader="dot" w:pos="9016"/>
            </w:tabs>
            <w:rPr>
              <w:rFonts w:eastAsiaTheme="minorEastAsia"/>
              <w:noProof/>
              <w:szCs w:val="22"/>
              <w:lang w:eastAsia="en-GB" w:bidi="ar-SA"/>
            </w:rPr>
          </w:pPr>
          <w:hyperlink w:anchor="_Toc512176246" w:history="1">
            <w:r w:rsidRPr="00390F44">
              <w:rPr>
                <w:rStyle w:val="Hyperlink"/>
                <w:noProof/>
              </w:rPr>
              <w:t>7.3 Cross-Validation of the Performance Using Stratified Kfolds</w:t>
            </w:r>
            <w:r>
              <w:rPr>
                <w:noProof/>
                <w:webHidden/>
              </w:rPr>
              <w:tab/>
            </w:r>
            <w:r>
              <w:rPr>
                <w:noProof/>
                <w:webHidden/>
              </w:rPr>
              <w:fldChar w:fldCharType="begin"/>
            </w:r>
            <w:r>
              <w:rPr>
                <w:noProof/>
                <w:webHidden/>
              </w:rPr>
              <w:instrText xml:space="preserve"> PAGEREF _Toc512176246 \h </w:instrText>
            </w:r>
            <w:r>
              <w:rPr>
                <w:noProof/>
                <w:webHidden/>
              </w:rPr>
            </w:r>
            <w:r>
              <w:rPr>
                <w:noProof/>
                <w:webHidden/>
              </w:rPr>
              <w:fldChar w:fldCharType="separate"/>
            </w:r>
            <w:r>
              <w:rPr>
                <w:noProof/>
                <w:webHidden/>
              </w:rPr>
              <w:t>27</w:t>
            </w:r>
            <w:r>
              <w:rPr>
                <w:noProof/>
                <w:webHidden/>
              </w:rPr>
              <w:fldChar w:fldCharType="end"/>
            </w:r>
          </w:hyperlink>
        </w:p>
        <w:p w14:paraId="23072BF0" w14:textId="1072B11C" w:rsidR="00971B49" w:rsidRDefault="00971B49">
          <w:pPr>
            <w:pStyle w:val="TOC2"/>
            <w:tabs>
              <w:tab w:val="right" w:leader="dot" w:pos="9016"/>
            </w:tabs>
            <w:rPr>
              <w:rFonts w:eastAsiaTheme="minorEastAsia"/>
              <w:noProof/>
              <w:szCs w:val="22"/>
              <w:lang w:eastAsia="en-GB" w:bidi="ar-SA"/>
            </w:rPr>
          </w:pPr>
          <w:hyperlink w:anchor="_Toc512176247" w:history="1">
            <w:r w:rsidRPr="00390F44">
              <w:rPr>
                <w:rStyle w:val="Hyperlink"/>
                <w:noProof/>
              </w:rPr>
              <w:t>7.4 Fine Tuning Thresholds Using Receiver Operating Characteristic</w:t>
            </w:r>
            <w:r>
              <w:rPr>
                <w:noProof/>
                <w:webHidden/>
              </w:rPr>
              <w:tab/>
            </w:r>
            <w:r>
              <w:rPr>
                <w:noProof/>
                <w:webHidden/>
              </w:rPr>
              <w:fldChar w:fldCharType="begin"/>
            </w:r>
            <w:r>
              <w:rPr>
                <w:noProof/>
                <w:webHidden/>
              </w:rPr>
              <w:instrText xml:space="preserve"> PAGEREF _Toc512176247 \h </w:instrText>
            </w:r>
            <w:r>
              <w:rPr>
                <w:noProof/>
                <w:webHidden/>
              </w:rPr>
            </w:r>
            <w:r>
              <w:rPr>
                <w:noProof/>
                <w:webHidden/>
              </w:rPr>
              <w:fldChar w:fldCharType="separate"/>
            </w:r>
            <w:r>
              <w:rPr>
                <w:noProof/>
                <w:webHidden/>
              </w:rPr>
              <w:t>28</w:t>
            </w:r>
            <w:r>
              <w:rPr>
                <w:noProof/>
                <w:webHidden/>
              </w:rPr>
              <w:fldChar w:fldCharType="end"/>
            </w:r>
          </w:hyperlink>
        </w:p>
        <w:p w14:paraId="652D50A1" w14:textId="6E744E90" w:rsidR="00971B49" w:rsidRDefault="00971B49">
          <w:pPr>
            <w:pStyle w:val="TOC1"/>
            <w:tabs>
              <w:tab w:val="right" w:leader="dot" w:pos="9016"/>
            </w:tabs>
            <w:rPr>
              <w:rFonts w:eastAsiaTheme="minorEastAsia"/>
              <w:noProof/>
              <w:szCs w:val="22"/>
              <w:lang w:eastAsia="en-GB" w:bidi="ar-SA"/>
            </w:rPr>
          </w:pPr>
          <w:hyperlink w:anchor="_Toc512176248" w:history="1">
            <w:r w:rsidRPr="00390F44">
              <w:rPr>
                <w:rStyle w:val="Hyperlink"/>
                <w:noProof/>
              </w:rPr>
              <w:t>Evaluation</w:t>
            </w:r>
            <w:r>
              <w:rPr>
                <w:noProof/>
                <w:webHidden/>
              </w:rPr>
              <w:tab/>
            </w:r>
            <w:r>
              <w:rPr>
                <w:noProof/>
                <w:webHidden/>
              </w:rPr>
              <w:fldChar w:fldCharType="begin"/>
            </w:r>
            <w:r>
              <w:rPr>
                <w:noProof/>
                <w:webHidden/>
              </w:rPr>
              <w:instrText xml:space="preserve"> PAGEREF _Toc512176248 \h </w:instrText>
            </w:r>
            <w:r>
              <w:rPr>
                <w:noProof/>
                <w:webHidden/>
              </w:rPr>
            </w:r>
            <w:r>
              <w:rPr>
                <w:noProof/>
                <w:webHidden/>
              </w:rPr>
              <w:fldChar w:fldCharType="separate"/>
            </w:r>
            <w:r>
              <w:rPr>
                <w:noProof/>
                <w:webHidden/>
              </w:rPr>
              <w:t>29</w:t>
            </w:r>
            <w:r>
              <w:rPr>
                <w:noProof/>
                <w:webHidden/>
              </w:rPr>
              <w:fldChar w:fldCharType="end"/>
            </w:r>
          </w:hyperlink>
        </w:p>
        <w:p w14:paraId="167B2468" w14:textId="6897F104" w:rsidR="00971B49" w:rsidRDefault="00971B49">
          <w:pPr>
            <w:pStyle w:val="TOC1"/>
            <w:tabs>
              <w:tab w:val="right" w:leader="dot" w:pos="9016"/>
            </w:tabs>
            <w:rPr>
              <w:rFonts w:eastAsiaTheme="minorEastAsia"/>
              <w:noProof/>
              <w:szCs w:val="22"/>
              <w:lang w:eastAsia="en-GB" w:bidi="ar-SA"/>
            </w:rPr>
          </w:pPr>
          <w:hyperlink w:anchor="_Toc512176249" w:history="1">
            <w:r w:rsidRPr="00390F44">
              <w:rPr>
                <w:rStyle w:val="Hyperlink"/>
                <w:noProof/>
              </w:rPr>
              <w:t>Future Work and Conclusions</w:t>
            </w:r>
            <w:r>
              <w:rPr>
                <w:noProof/>
                <w:webHidden/>
              </w:rPr>
              <w:tab/>
            </w:r>
            <w:r>
              <w:rPr>
                <w:noProof/>
                <w:webHidden/>
              </w:rPr>
              <w:fldChar w:fldCharType="begin"/>
            </w:r>
            <w:r>
              <w:rPr>
                <w:noProof/>
                <w:webHidden/>
              </w:rPr>
              <w:instrText xml:space="preserve"> PAGEREF _Toc512176249 \h </w:instrText>
            </w:r>
            <w:r>
              <w:rPr>
                <w:noProof/>
                <w:webHidden/>
              </w:rPr>
            </w:r>
            <w:r>
              <w:rPr>
                <w:noProof/>
                <w:webHidden/>
              </w:rPr>
              <w:fldChar w:fldCharType="separate"/>
            </w:r>
            <w:r>
              <w:rPr>
                <w:noProof/>
                <w:webHidden/>
              </w:rPr>
              <w:t>30</w:t>
            </w:r>
            <w:r>
              <w:rPr>
                <w:noProof/>
                <w:webHidden/>
              </w:rPr>
              <w:fldChar w:fldCharType="end"/>
            </w:r>
          </w:hyperlink>
        </w:p>
        <w:p w14:paraId="0D305D2F" w14:textId="45B60B01" w:rsidR="00971B49" w:rsidRDefault="00971B49">
          <w:pPr>
            <w:pStyle w:val="TOC1"/>
            <w:tabs>
              <w:tab w:val="right" w:leader="dot" w:pos="9016"/>
            </w:tabs>
            <w:rPr>
              <w:rFonts w:eastAsiaTheme="minorEastAsia"/>
              <w:noProof/>
              <w:szCs w:val="22"/>
              <w:lang w:eastAsia="en-GB" w:bidi="ar-SA"/>
            </w:rPr>
          </w:pPr>
          <w:hyperlink w:anchor="_Toc512176250" w:history="1">
            <w:r w:rsidRPr="00390F44">
              <w:rPr>
                <w:rStyle w:val="Hyperlink"/>
                <w:noProof/>
              </w:rPr>
              <w:t>Reflection on Learning</w:t>
            </w:r>
            <w:r>
              <w:rPr>
                <w:noProof/>
                <w:webHidden/>
              </w:rPr>
              <w:tab/>
            </w:r>
            <w:r>
              <w:rPr>
                <w:noProof/>
                <w:webHidden/>
              </w:rPr>
              <w:fldChar w:fldCharType="begin"/>
            </w:r>
            <w:r>
              <w:rPr>
                <w:noProof/>
                <w:webHidden/>
              </w:rPr>
              <w:instrText xml:space="preserve"> PAGEREF _Toc512176250 \h </w:instrText>
            </w:r>
            <w:r>
              <w:rPr>
                <w:noProof/>
                <w:webHidden/>
              </w:rPr>
            </w:r>
            <w:r>
              <w:rPr>
                <w:noProof/>
                <w:webHidden/>
              </w:rPr>
              <w:fldChar w:fldCharType="separate"/>
            </w:r>
            <w:r>
              <w:rPr>
                <w:noProof/>
                <w:webHidden/>
              </w:rPr>
              <w:t>31</w:t>
            </w:r>
            <w:r>
              <w:rPr>
                <w:noProof/>
                <w:webHidden/>
              </w:rPr>
              <w:fldChar w:fldCharType="end"/>
            </w:r>
          </w:hyperlink>
        </w:p>
        <w:p w14:paraId="13739EC8" w14:textId="14D44C69" w:rsidR="00971B49" w:rsidRDefault="00971B49">
          <w:pPr>
            <w:pStyle w:val="TOC1"/>
            <w:tabs>
              <w:tab w:val="right" w:leader="dot" w:pos="9016"/>
            </w:tabs>
            <w:rPr>
              <w:rFonts w:eastAsiaTheme="minorEastAsia"/>
              <w:noProof/>
              <w:szCs w:val="22"/>
              <w:lang w:eastAsia="en-GB" w:bidi="ar-SA"/>
            </w:rPr>
          </w:pPr>
          <w:hyperlink w:anchor="_Toc512176251" w:history="1">
            <w:r w:rsidRPr="00390F44">
              <w:rPr>
                <w:rStyle w:val="Hyperlink"/>
                <w:noProof/>
              </w:rPr>
              <w:t>Appendices</w:t>
            </w:r>
            <w:r>
              <w:rPr>
                <w:noProof/>
                <w:webHidden/>
              </w:rPr>
              <w:tab/>
            </w:r>
            <w:r>
              <w:rPr>
                <w:noProof/>
                <w:webHidden/>
              </w:rPr>
              <w:fldChar w:fldCharType="begin"/>
            </w:r>
            <w:r>
              <w:rPr>
                <w:noProof/>
                <w:webHidden/>
              </w:rPr>
              <w:instrText xml:space="preserve"> PAGEREF _Toc512176251 \h </w:instrText>
            </w:r>
            <w:r>
              <w:rPr>
                <w:noProof/>
                <w:webHidden/>
              </w:rPr>
            </w:r>
            <w:r>
              <w:rPr>
                <w:noProof/>
                <w:webHidden/>
              </w:rPr>
              <w:fldChar w:fldCharType="separate"/>
            </w:r>
            <w:r>
              <w:rPr>
                <w:noProof/>
                <w:webHidden/>
              </w:rPr>
              <w:t>32</w:t>
            </w:r>
            <w:r>
              <w:rPr>
                <w:noProof/>
                <w:webHidden/>
              </w:rPr>
              <w:fldChar w:fldCharType="end"/>
            </w:r>
          </w:hyperlink>
        </w:p>
        <w:p w14:paraId="559F15CD" w14:textId="60223DE8" w:rsidR="00971B49" w:rsidRDefault="00971B49">
          <w:pPr>
            <w:pStyle w:val="TOC2"/>
            <w:tabs>
              <w:tab w:val="left" w:pos="660"/>
              <w:tab w:val="right" w:leader="dot" w:pos="9016"/>
            </w:tabs>
            <w:rPr>
              <w:rFonts w:eastAsiaTheme="minorEastAsia"/>
              <w:noProof/>
              <w:szCs w:val="22"/>
              <w:lang w:eastAsia="en-GB" w:bidi="ar-SA"/>
            </w:rPr>
          </w:pPr>
          <w:hyperlink w:anchor="_Toc512176252" w:history="1">
            <w:r w:rsidRPr="00390F44">
              <w:rPr>
                <w:rStyle w:val="Hyperlink"/>
                <w:noProof/>
              </w:rPr>
              <w:t>A.</w:t>
            </w:r>
            <w:r>
              <w:rPr>
                <w:rFonts w:eastAsiaTheme="minorEastAsia"/>
                <w:noProof/>
                <w:szCs w:val="22"/>
                <w:lang w:eastAsia="en-GB" w:bidi="ar-SA"/>
              </w:rPr>
              <w:tab/>
            </w:r>
            <w:r w:rsidRPr="00390F44">
              <w:rPr>
                <w:rStyle w:val="Hyperlink"/>
                <w:noProof/>
              </w:rPr>
              <w:t>Supporting Documents of Professional Approach</w:t>
            </w:r>
            <w:r>
              <w:rPr>
                <w:noProof/>
                <w:webHidden/>
              </w:rPr>
              <w:tab/>
            </w:r>
            <w:r>
              <w:rPr>
                <w:noProof/>
                <w:webHidden/>
              </w:rPr>
              <w:fldChar w:fldCharType="begin"/>
            </w:r>
            <w:r>
              <w:rPr>
                <w:noProof/>
                <w:webHidden/>
              </w:rPr>
              <w:instrText xml:space="preserve"> PAGEREF _Toc512176252 \h </w:instrText>
            </w:r>
            <w:r>
              <w:rPr>
                <w:noProof/>
                <w:webHidden/>
              </w:rPr>
            </w:r>
            <w:r>
              <w:rPr>
                <w:noProof/>
                <w:webHidden/>
              </w:rPr>
              <w:fldChar w:fldCharType="separate"/>
            </w:r>
            <w:r>
              <w:rPr>
                <w:noProof/>
                <w:webHidden/>
              </w:rPr>
              <w:t>32</w:t>
            </w:r>
            <w:r>
              <w:rPr>
                <w:noProof/>
                <w:webHidden/>
              </w:rPr>
              <w:fldChar w:fldCharType="end"/>
            </w:r>
          </w:hyperlink>
        </w:p>
        <w:p w14:paraId="53144DB0" w14:textId="54D16022" w:rsidR="00971B49" w:rsidRDefault="00971B49">
          <w:pPr>
            <w:pStyle w:val="TOC2"/>
            <w:tabs>
              <w:tab w:val="left" w:pos="660"/>
              <w:tab w:val="right" w:leader="dot" w:pos="9016"/>
            </w:tabs>
            <w:rPr>
              <w:rFonts w:eastAsiaTheme="minorEastAsia"/>
              <w:noProof/>
              <w:szCs w:val="22"/>
              <w:lang w:eastAsia="en-GB" w:bidi="ar-SA"/>
            </w:rPr>
          </w:pPr>
          <w:hyperlink w:anchor="_Toc512176253" w:history="1">
            <w:r w:rsidRPr="00390F44">
              <w:rPr>
                <w:rStyle w:val="Hyperlink"/>
                <w:noProof/>
              </w:rPr>
              <w:t>B.</w:t>
            </w:r>
            <w:r>
              <w:rPr>
                <w:rFonts w:eastAsiaTheme="minorEastAsia"/>
                <w:noProof/>
                <w:szCs w:val="22"/>
                <w:lang w:eastAsia="en-GB" w:bidi="ar-SA"/>
              </w:rPr>
              <w:tab/>
            </w:r>
            <w:r w:rsidRPr="00390F44">
              <w:rPr>
                <w:rStyle w:val="Hyperlink"/>
                <w:noProof/>
              </w:rPr>
              <w:t>Evaluation Results</w:t>
            </w:r>
            <w:r>
              <w:rPr>
                <w:noProof/>
                <w:webHidden/>
              </w:rPr>
              <w:tab/>
            </w:r>
            <w:r>
              <w:rPr>
                <w:noProof/>
                <w:webHidden/>
              </w:rPr>
              <w:fldChar w:fldCharType="begin"/>
            </w:r>
            <w:r>
              <w:rPr>
                <w:noProof/>
                <w:webHidden/>
              </w:rPr>
              <w:instrText xml:space="preserve"> PAGEREF _Toc512176253 \h </w:instrText>
            </w:r>
            <w:r>
              <w:rPr>
                <w:noProof/>
                <w:webHidden/>
              </w:rPr>
            </w:r>
            <w:r>
              <w:rPr>
                <w:noProof/>
                <w:webHidden/>
              </w:rPr>
              <w:fldChar w:fldCharType="separate"/>
            </w:r>
            <w:r>
              <w:rPr>
                <w:noProof/>
                <w:webHidden/>
              </w:rPr>
              <w:t>33</w:t>
            </w:r>
            <w:r>
              <w:rPr>
                <w:noProof/>
                <w:webHidden/>
              </w:rPr>
              <w:fldChar w:fldCharType="end"/>
            </w:r>
          </w:hyperlink>
        </w:p>
        <w:p w14:paraId="4CF52836" w14:textId="563A8C73" w:rsidR="00971B49" w:rsidRDefault="00971B49">
          <w:pPr>
            <w:pStyle w:val="TOC2"/>
            <w:tabs>
              <w:tab w:val="left" w:pos="660"/>
              <w:tab w:val="right" w:leader="dot" w:pos="9016"/>
            </w:tabs>
            <w:rPr>
              <w:rFonts w:eastAsiaTheme="minorEastAsia"/>
              <w:noProof/>
              <w:szCs w:val="22"/>
              <w:lang w:eastAsia="en-GB" w:bidi="ar-SA"/>
            </w:rPr>
          </w:pPr>
          <w:hyperlink w:anchor="_Toc512176254" w:history="1">
            <w:r w:rsidRPr="00390F44">
              <w:rPr>
                <w:rStyle w:val="Hyperlink"/>
                <w:noProof/>
              </w:rPr>
              <w:t>C.</w:t>
            </w:r>
            <w:r>
              <w:rPr>
                <w:rFonts w:eastAsiaTheme="minorEastAsia"/>
                <w:noProof/>
                <w:szCs w:val="22"/>
                <w:lang w:eastAsia="en-GB" w:bidi="ar-SA"/>
              </w:rPr>
              <w:tab/>
            </w:r>
            <w:r w:rsidRPr="00390F44">
              <w:rPr>
                <w:rStyle w:val="Hyperlink"/>
                <w:noProof/>
              </w:rPr>
              <w:t>Project Management</w:t>
            </w:r>
            <w:r>
              <w:rPr>
                <w:noProof/>
                <w:webHidden/>
              </w:rPr>
              <w:tab/>
            </w:r>
            <w:r>
              <w:rPr>
                <w:noProof/>
                <w:webHidden/>
              </w:rPr>
              <w:fldChar w:fldCharType="begin"/>
            </w:r>
            <w:r>
              <w:rPr>
                <w:noProof/>
                <w:webHidden/>
              </w:rPr>
              <w:instrText xml:space="preserve"> PAGEREF _Toc512176254 \h </w:instrText>
            </w:r>
            <w:r>
              <w:rPr>
                <w:noProof/>
                <w:webHidden/>
              </w:rPr>
            </w:r>
            <w:r>
              <w:rPr>
                <w:noProof/>
                <w:webHidden/>
              </w:rPr>
              <w:fldChar w:fldCharType="separate"/>
            </w:r>
            <w:r>
              <w:rPr>
                <w:noProof/>
                <w:webHidden/>
              </w:rPr>
              <w:t>35</w:t>
            </w:r>
            <w:r>
              <w:rPr>
                <w:noProof/>
                <w:webHidden/>
              </w:rPr>
              <w:fldChar w:fldCharType="end"/>
            </w:r>
          </w:hyperlink>
        </w:p>
        <w:p w14:paraId="74148032" w14:textId="5D5F32DC" w:rsidR="00971B49" w:rsidRDefault="00971B49">
          <w:pPr>
            <w:pStyle w:val="TOC2"/>
            <w:tabs>
              <w:tab w:val="left" w:pos="660"/>
              <w:tab w:val="right" w:leader="dot" w:pos="9016"/>
            </w:tabs>
            <w:rPr>
              <w:rFonts w:eastAsiaTheme="minorEastAsia"/>
              <w:noProof/>
              <w:szCs w:val="22"/>
              <w:lang w:eastAsia="en-GB" w:bidi="ar-SA"/>
            </w:rPr>
          </w:pPr>
          <w:hyperlink w:anchor="_Toc512176255" w:history="1">
            <w:r w:rsidRPr="00390F44">
              <w:rPr>
                <w:rStyle w:val="Hyperlink"/>
                <w:noProof/>
              </w:rPr>
              <w:t>D.</w:t>
            </w:r>
            <w:r>
              <w:rPr>
                <w:rFonts w:eastAsiaTheme="minorEastAsia"/>
                <w:noProof/>
                <w:szCs w:val="22"/>
                <w:lang w:eastAsia="en-GB" w:bidi="ar-SA"/>
              </w:rPr>
              <w:tab/>
            </w:r>
            <w:r w:rsidRPr="00390F44">
              <w:rPr>
                <w:rStyle w:val="Hyperlink"/>
                <w:noProof/>
              </w:rPr>
              <w:t>Document Repositories and Code</w:t>
            </w:r>
            <w:r>
              <w:rPr>
                <w:noProof/>
                <w:webHidden/>
              </w:rPr>
              <w:tab/>
            </w:r>
            <w:r>
              <w:rPr>
                <w:noProof/>
                <w:webHidden/>
              </w:rPr>
              <w:fldChar w:fldCharType="begin"/>
            </w:r>
            <w:r>
              <w:rPr>
                <w:noProof/>
                <w:webHidden/>
              </w:rPr>
              <w:instrText xml:space="preserve"> PAGEREF _Toc512176255 \h </w:instrText>
            </w:r>
            <w:r>
              <w:rPr>
                <w:noProof/>
                <w:webHidden/>
              </w:rPr>
            </w:r>
            <w:r>
              <w:rPr>
                <w:noProof/>
                <w:webHidden/>
              </w:rPr>
              <w:fldChar w:fldCharType="separate"/>
            </w:r>
            <w:r>
              <w:rPr>
                <w:noProof/>
                <w:webHidden/>
              </w:rPr>
              <w:t>36</w:t>
            </w:r>
            <w:r>
              <w:rPr>
                <w:noProof/>
                <w:webHidden/>
              </w:rPr>
              <w:fldChar w:fldCharType="end"/>
            </w:r>
          </w:hyperlink>
        </w:p>
        <w:p w14:paraId="51870389" w14:textId="104EA763" w:rsidR="00971B49" w:rsidRDefault="00971B49">
          <w:pPr>
            <w:pStyle w:val="TOC3"/>
            <w:tabs>
              <w:tab w:val="left" w:pos="880"/>
              <w:tab w:val="right" w:leader="dot" w:pos="9016"/>
            </w:tabs>
            <w:rPr>
              <w:rFonts w:eastAsiaTheme="minorEastAsia"/>
              <w:noProof/>
              <w:szCs w:val="22"/>
              <w:lang w:eastAsia="en-GB" w:bidi="ar-SA"/>
            </w:rPr>
          </w:pPr>
          <w:hyperlink w:anchor="_Toc512176256" w:history="1">
            <w:r w:rsidRPr="00390F44">
              <w:rPr>
                <w:rStyle w:val="Hyperlink"/>
                <w:noProof/>
              </w:rPr>
              <w:t>1.</w:t>
            </w:r>
            <w:r>
              <w:rPr>
                <w:rFonts w:eastAsiaTheme="minorEastAsia"/>
                <w:noProof/>
                <w:szCs w:val="22"/>
                <w:lang w:eastAsia="en-GB" w:bidi="ar-SA"/>
              </w:rPr>
              <w:tab/>
            </w:r>
            <w:r w:rsidRPr="00390F44">
              <w:rPr>
                <w:rStyle w:val="Hyperlink"/>
                <w:noProof/>
              </w:rPr>
              <w:t>Project Set up and Data Dictionary</w:t>
            </w:r>
            <w:r>
              <w:rPr>
                <w:noProof/>
                <w:webHidden/>
              </w:rPr>
              <w:tab/>
            </w:r>
            <w:r>
              <w:rPr>
                <w:noProof/>
                <w:webHidden/>
              </w:rPr>
              <w:fldChar w:fldCharType="begin"/>
            </w:r>
            <w:r>
              <w:rPr>
                <w:noProof/>
                <w:webHidden/>
              </w:rPr>
              <w:instrText xml:space="preserve"> PAGEREF _Toc512176256 \h </w:instrText>
            </w:r>
            <w:r>
              <w:rPr>
                <w:noProof/>
                <w:webHidden/>
              </w:rPr>
            </w:r>
            <w:r>
              <w:rPr>
                <w:noProof/>
                <w:webHidden/>
              </w:rPr>
              <w:fldChar w:fldCharType="separate"/>
            </w:r>
            <w:r>
              <w:rPr>
                <w:noProof/>
                <w:webHidden/>
              </w:rPr>
              <w:t>36</w:t>
            </w:r>
            <w:r>
              <w:rPr>
                <w:noProof/>
                <w:webHidden/>
              </w:rPr>
              <w:fldChar w:fldCharType="end"/>
            </w:r>
          </w:hyperlink>
        </w:p>
        <w:p w14:paraId="439F84E6" w14:textId="79EB69D3" w:rsidR="00971B49" w:rsidRDefault="00971B49">
          <w:pPr>
            <w:pStyle w:val="TOC3"/>
            <w:tabs>
              <w:tab w:val="left" w:pos="880"/>
              <w:tab w:val="right" w:leader="dot" w:pos="9016"/>
            </w:tabs>
            <w:rPr>
              <w:rFonts w:eastAsiaTheme="minorEastAsia"/>
              <w:noProof/>
              <w:szCs w:val="22"/>
              <w:lang w:eastAsia="en-GB" w:bidi="ar-SA"/>
            </w:rPr>
          </w:pPr>
          <w:hyperlink w:anchor="_Toc512176257" w:history="1">
            <w:r w:rsidRPr="00390F44">
              <w:rPr>
                <w:rStyle w:val="Hyperlink"/>
                <w:noProof/>
              </w:rPr>
              <w:t>2.</w:t>
            </w:r>
            <w:r>
              <w:rPr>
                <w:rFonts w:eastAsiaTheme="minorEastAsia"/>
                <w:noProof/>
                <w:szCs w:val="22"/>
                <w:lang w:eastAsia="en-GB" w:bidi="ar-SA"/>
              </w:rPr>
              <w:tab/>
            </w:r>
            <w:r w:rsidRPr="00390F44">
              <w:rPr>
                <w:rStyle w:val="Hyperlink"/>
                <w:noProof/>
              </w:rPr>
              <w:t>Data Pre-processing and Preparation</w:t>
            </w:r>
            <w:r>
              <w:rPr>
                <w:noProof/>
                <w:webHidden/>
              </w:rPr>
              <w:tab/>
            </w:r>
            <w:r>
              <w:rPr>
                <w:noProof/>
                <w:webHidden/>
              </w:rPr>
              <w:fldChar w:fldCharType="begin"/>
            </w:r>
            <w:r>
              <w:rPr>
                <w:noProof/>
                <w:webHidden/>
              </w:rPr>
              <w:instrText xml:space="preserve"> PAGEREF _Toc512176257 \h </w:instrText>
            </w:r>
            <w:r>
              <w:rPr>
                <w:noProof/>
                <w:webHidden/>
              </w:rPr>
            </w:r>
            <w:r>
              <w:rPr>
                <w:noProof/>
                <w:webHidden/>
              </w:rPr>
              <w:fldChar w:fldCharType="separate"/>
            </w:r>
            <w:r>
              <w:rPr>
                <w:noProof/>
                <w:webHidden/>
              </w:rPr>
              <w:t>37</w:t>
            </w:r>
            <w:r>
              <w:rPr>
                <w:noProof/>
                <w:webHidden/>
              </w:rPr>
              <w:fldChar w:fldCharType="end"/>
            </w:r>
          </w:hyperlink>
        </w:p>
        <w:p w14:paraId="59BA3522" w14:textId="568FEBD9" w:rsidR="00971B49" w:rsidRDefault="00971B49">
          <w:pPr>
            <w:pStyle w:val="TOC3"/>
            <w:tabs>
              <w:tab w:val="left" w:pos="880"/>
              <w:tab w:val="right" w:leader="dot" w:pos="9016"/>
            </w:tabs>
            <w:rPr>
              <w:rFonts w:eastAsiaTheme="minorEastAsia"/>
              <w:noProof/>
              <w:szCs w:val="22"/>
              <w:lang w:eastAsia="en-GB" w:bidi="ar-SA"/>
            </w:rPr>
          </w:pPr>
          <w:hyperlink w:anchor="_Toc512176258" w:history="1">
            <w:r w:rsidRPr="00390F44">
              <w:rPr>
                <w:rStyle w:val="Hyperlink"/>
                <w:noProof/>
              </w:rPr>
              <w:t>3.</w:t>
            </w:r>
            <w:r>
              <w:rPr>
                <w:rFonts w:eastAsiaTheme="minorEastAsia"/>
                <w:noProof/>
                <w:szCs w:val="22"/>
                <w:lang w:eastAsia="en-GB" w:bidi="ar-SA"/>
              </w:rPr>
              <w:tab/>
            </w:r>
            <w:r w:rsidRPr="00390F44">
              <w:rPr>
                <w:rStyle w:val="Hyperlink"/>
                <w:noProof/>
              </w:rPr>
              <w:t>Data Exploration and Visualisation</w:t>
            </w:r>
            <w:r>
              <w:rPr>
                <w:noProof/>
                <w:webHidden/>
              </w:rPr>
              <w:tab/>
            </w:r>
            <w:r>
              <w:rPr>
                <w:noProof/>
                <w:webHidden/>
              </w:rPr>
              <w:fldChar w:fldCharType="begin"/>
            </w:r>
            <w:r>
              <w:rPr>
                <w:noProof/>
                <w:webHidden/>
              </w:rPr>
              <w:instrText xml:space="preserve"> PAGEREF _Toc512176258 \h </w:instrText>
            </w:r>
            <w:r>
              <w:rPr>
                <w:noProof/>
                <w:webHidden/>
              </w:rPr>
            </w:r>
            <w:r>
              <w:rPr>
                <w:noProof/>
                <w:webHidden/>
              </w:rPr>
              <w:fldChar w:fldCharType="separate"/>
            </w:r>
            <w:r>
              <w:rPr>
                <w:noProof/>
                <w:webHidden/>
              </w:rPr>
              <w:t>37</w:t>
            </w:r>
            <w:r>
              <w:rPr>
                <w:noProof/>
                <w:webHidden/>
              </w:rPr>
              <w:fldChar w:fldCharType="end"/>
            </w:r>
          </w:hyperlink>
        </w:p>
        <w:p w14:paraId="5795416D" w14:textId="718B2881" w:rsidR="00971B49" w:rsidRDefault="00971B49">
          <w:pPr>
            <w:pStyle w:val="TOC3"/>
            <w:tabs>
              <w:tab w:val="left" w:pos="880"/>
              <w:tab w:val="right" w:leader="dot" w:pos="9016"/>
            </w:tabs>
            <w:rPr>
              <w:rFonts w:eastAsiaTheme="minorEastAsia"/>
              <w:noProof/>
              <w:szCs w:val="22"/>
              <w:lang w:eastAsia="en-GB" w:bidi="ar-SA"/>
            </w:rPr>
          </w:pPr>
          <w:hyperlink w:anchor="_Toc512176259" w:history="1">
            <w:r w:rsidRPr="00390F44">
              <w:rPr>
                <w:rStyle w:val="Hyperlink"/>
                <w:noProof/>
              </w:rPr>
              <w:t>4.</w:t>
            </w:r>
            <w:r>
              <w:rPr>
                <w:rFonts w:eastAsiaTheme="minorEastAsia"/>
                <w:noProof/>
                <w:szCs w:val="22"/>
                <w:lang w:eastAsia="en-GB" w:bidi="ar-SA"/>
              </w:rPr>
              <w:tab/>
            </w:r>
            <w:r w:rsidRPr="00390F44">
              <w:rPr>
                <w:rStyle w:val="Hyperlink"/>
                <w:noProof/>
              </w:rPr>
              <w:t>Testing</w:t>
            </w:r>
            <w:r>
              <w:rPr>
                <w:noProof/>
                <w:webHidden/>
              </w:rPr>
              <w:tab/>
            </w:r>
            <w:r>
              <w:rPr>
                <w:noProof/>
                <w:webHidden/>
              </w:rPr>
              <w:fldChar w:fldCharType="begin"/>
            </w:r>
            <w:r>
              <w:rPr>
                <w:noProof/>
                <w:webHidden/>
              </w:rPr>
              <w:instrText xml:space="preserve"> PAGEREF _Toc512176259 \h </w:instrText>
            </w:r>
            <w:r>
              <w:rPr>
                <w:noProof/>
                <w:webHidden/>
              </w:rPr>
            </w:r>
            <w:r>
              <w:rPr>
                <w:noProof/>
                <w:webHidden/>
              </w:rPr>
              <w:fldChar w:fldCharType="separate"/>
            </w:r>
            <w:r>
              <w:rPr>
                <w:noProof/>
                <w:webHidden/>
              </w:rPr>
              <w:t>39</w:t>
            </w:r>
            <w:r>
              <w:rPr>
                <w:noProof/>
                <w:webHidden/>
              </w:rPr>
              <w:fldChar w:fldCharType="end"/>
            </w:r>
          </w:hyperlink>
        </w:p>
        <w:p w14:paraId="13FBD7E7" w14:textId="56970547" w:rsidR="00971B49" w:rsidRDefault="00971B49">
          <w:pPr>
            <w:pStyle w:val="TOC1"/>
            <w:tabs>
              <w:tab w:val="right" w:leader="dot" w:pos="9016"/>
            </w:tabs>
            <w:rPr>
              <w:rFonts w:eastAsiaTheme="minorEastAsia"/>
              <w:noProof/>
              <w:szCs w:val="22"/>
              <w:lang w:eastAsia="en-GB" w:bidi="ar-SA"/>
            </w:rPr>
          </w:pPr>
          <w:hyperlink w:anchor="_Toc512176260" w:history="1">
            <w:r w:rsidRPr="00390F44">
              <w:rPr>
                <w:rStyle w:val="Hyperlink"/>
                <w:noProof/>
              </w:rPr>
              <w:t>References</w:t>
            </w:r>
            <w:r>
              <w:rPr>
                <w:noProof/>
                <w:webHidden/>
              </w:rPr>
              <w:tab/>
            </w:r>
            <w:r>
              <w:rPr>
                <w:noProof/>
                <w:webHidden/>
              </w:rPr>
              <w:fldChar w:fldCharType="begin"/>
            </w:r>
            <w:r>
              <w:rPr>
                <w:noProof/>
                <w:webHidden/>
              </w:rPr>
              <w:instrText xml:space="preserve"> PAGEREF _Toc512176260 \h </w:instrText>
            </w:r>
            <w:r>
              <w:rPr>
                <w:noProof/>
                <w:webHidden/>
              </w:rPr>
            </w:r>
            <w:r>
              <w:rPr>
                <w:noProof/>
                <w:webHidden/>
              </w:rPr>
              <w:fldChar w:fldCharType="separate"/>
            </w:r>
            <w:r>
              <w:rPr>
                <w:noProof/>
                <w:webHidden/>
              </w:rPr>
              <w:t>39</w:t>
            </w:r>
            <w:r>
              <w:rPr>
                <w:noProof/>
                <w:webHidden/>
              </w:rPr>
              <w:fldChar w:fldCharType="end"/>
            </w:r>
          </w:hyperlink>
        </w:p>
        <w:p w14:paraId="44B7DD2E" w14:textId="3A52220E" w:rsidR="00BA5D18" w:rsidRDefault="00A51DD2" w:rsidP="00BA5D18">
          <w:pPr>
            <w:rPr>
              <w:b/>
              <w:bCs/>
              <w:noProof/>
            </w:rPr>
          </w:pPr>
          <w:r>
            <w:rPr>
              <w:b/>
              <w:bCs/>
              <w:noProof/>
            </w:rPr>
            <w:fldChar w:fldCharType="end"/>
          </w:r>
        </w:p>
      </w:sdtContent>
    </w:sdt>
    <w:p w14:paraId="0F3B1387" w14:textId="6B976A82" w:rsidR="00786CAA" w:rsidRDefault="00786CAA" w:rsidP="00BA5D18"/>
    <w:p w14:paraId="2ADDF62A" w14:textId="717FFAE4" w:rsidR="00786CAA" w:rsidRDefault="000565D4" w:rsidP="00BA5D18">
      <w:r>
        <w:t>Word Count : 8685</w:t>
      </w:r>
      <w:bookmarkStart w:id="0" w:name="_GoBack"/>
      <w:bookmarkEnd w:id="0"/>
    </w:p>
    <w:p w14:paraId="28EE7D1E" w14:textId="6042B0A7" w:rsidR="00786CAA" w:rsidRDefault="00786CAA" w:rsidP="00BA5D18"/>
    <w:p w14:paraId="797FDED1" w14:textId="3993E433" w:rsidR="00786CAA" w:rsidRDefault="00786CAA" w:rsidP="00BA5D18"/>
    <w:p w14:paraId="79A63E22" w14:textId="79AA94BC" w:rsidR="00786CAA" w:rsidRDefault="00786CAA" w:rsidP="00BA5D18"/>
    <w:p w14:paraId="2018F034" w14:textId="77C3B0C3" w:rsidR="00786CAA" w:rsidRDefault="00786CAA" w:rsidP="00BA5D18"/>
    <w:p w14:paraId="296119AF" w14:textId="0D231755" w:rsidR="00786CAA" w:rsidRDefault="00786CAA" w:rsidP="00BA5D18"/>
    <w:p w14:paraId="1642D9AB" w14:textId="1DA53B08" w:rsidR="00786CAA" w:rsidRDefault="00786CAA" w:rsidP="00BA5D18"/>
    <w:p w14:paraId="66D66770" w14:textId="4A4B231B" w:rsidR="00786CAA" w:rsidRDefault="00786CAA" w:rsidP="00BA5D18"/>
    <w:p w14:paraId="3F8EA078" w14:textId="5DAEF761" w:rsidR="00786CAA" w:rsidRDefault="00786CAA" w:rsidP="00BA5D18"/>
    <w:p w14:paraId="70408336" w14:textId="26086DC8" w:rsidR="00786CAA" w:rsidRDefault="00786CAA" w:rsidP="00BA5D18"/>
    <w:p w14:paraId="01EDB976" w14:textId="562684E9" w:rsidR="00BA5D18" w:rsidRDefault="00BA5D18" w:rsidP="00696A20">
      <w:pPr>
        <w:pStyle w:val="Heading1"/>
      </w:pPr>
    </w:p>
    <w:p w14:paraId="1EC5B963" w14:textId="77777777" w:rsidR="004107E4" w:rsidRPr="004107E4" w:rsidRDefault="004107E4" w:rsidP="004107E4"/>
    <w:p w14:paraId="4C31BD1F" w14:textId="1941799E" w:rsidR="00370D60" w:rsidRDefault="001D24FF" w:rsidP="00696A20">
      <w:pPr>
        <w:pStyle w:val="Heading1"/>
      </w:pPr>
      <w:bookmarkStart w:id="1" w:name="_Toc512176157"/>
      <w:bookmarkStart w:id="2" w:name="_Toc512176209"/>
      <w:r>
        <w:lastRenderedPageBreak/>
        <w:t>Abstract</w:t>
      </w:r>
      <w:bookmarkEnd w:id="1"/>
      <w:bookmarkEnd w:id="2"/>
    </w:p>
    <w:p w14:paraId="267F02D2" w14:textId="77777777" w:rsidR="009156CF" w:rsidRDefault="009156CF" w:rsidP="009156CF">
      <w:pPr>
        <w:rPr>
          <w:noProof/>
        </w:rPr>
      </w:pPr>
      <w:r>
        <w:t xml:space="preserve">This report focuses on the aspects of data science and machine learning to feature engineer a dataset to develop a predictive model the can be implemented into a Clinical Decision Support System(CDSS). It will outline typical workflows and methodologies of analysis and development of classification models using a </w:t>
      </w:r>
      <w:r w:rsidRPr="003043D9">
        <w:rPr>
          <w:noProof/>
        </w:rPr>
        <w:t>common data</w:t>
      </w:r>
      <w:r w:rsidRPr="009D25BE">
        <w:rPr>
          <w:noProof/>
        </w:rPr>
        <w:t xml:space="preserve"> science</w:t>
      </w:r>
      <w:r>
        <w:t xml:space="preserve"> stack. </w:t>
      </w:r>
      <w:r>
        <w:rPr>
          <w:noProof/>
        </w:rPr>
        <w:t>A f</w:t>
      </w:r>
      <w:r w:rsidRPr="007222DB">
        <w:rPr>
          <w:noProof/>
        </w:rPr>
        <w:t>urther</w:t>
      </w:r>
      <w:r>
        <w:rPr>
          <w:noProof/>
        </w:rPr>
        <w:t xml:space="preserve"> reason for attempting this project is that it could provide insight into how data science and AI can give a </w:t>
      </w:r>
      <w:r w:rsidRPr="007222DB">
        <w:rPr>
          <w:noProof/>
        </w:rPr>
        <w:t>much</w:t>
      </w:r>
      <w:r>
        <w:rPr>
          <w:noProof/>
        </w:rPr>
        <w:t>-</w:t>
      </w:r>
      <w:r w:rsidRPr="007222DB">
        <w:rPr>
          <w:noProof/>
        </w:rPr>
        <w:t>needed</w:t>
      </w:r>
      <w:r>
        <w:rPr>
          <w:noProof/>
        </w:rPr>
        <w:t xml:space="preserve"> boost to efficiency in diagnostics. Furthermore, finding out how these systems might be diffused or are diffusing into society will be part of </w:t>
      </w:r>
      <w:r w:rsidRPr="00962267">
        <w:rPr>
          <w:noProof/>
        </w:rPr>
        <w:t xml:space="preserve">the </w:t>
      </w:r>
      <w:r>
        <w:rPr>
          <w:noProof/>
        </w:rPr>
        <w:t>success of the final system.</w:t>
      </w:r>
    </w:p>
    <w:p w14:paraId="4A535835" w14:textId="06E454DA" w:rsidR="0004597A" w:rsidRDefault="0004597A" w:rsidP="0004597A">
      <w:pPr>
        <w:pStyle w:val="Heading1"/>
      </w:pPr>
      <w:bookmarkStart w:id="3" w:name="_Toc510456723"/>
      <w:bookmarkStart w:id="4" w:name="_Toc511516089"/>
      <w:bookmarkStart w:id="5" w:name="_Toc511771845"/>
      <w:bookmarkStart w:id="6" w:name="_Toc511871641"/>
      <w:bookmarkStart w:id="7" w:name="_Toc512176158"/>
      <w:bookmarkStart w:id="8" w:name="_Toc512176210"/>
      <w:r>
        <w:t>Introduction</w:t>
      </w:r>
      <w:bookmarkEnd w:id="3"/>
      <w:bookmarkEnd w:id="4"/>
      <w:bookmarkEnd w:id="5"/>
      <w:bookmarkEnd w:id="6"/>
      <w:bookmarkEnd w:id="7"/>
      <w:bookmarkEnd w:id="8"/>
    </w:p>
    <w:p w14:paraId="3CE2C5D4" w14:textId="6EFE0F13" w:rsidR="0078724C" w:rsidRDefault="009156CF" w:rsidP="007A1C2E">
      <w:pPr>
        <w:rPr>
          <w:noProof/>
        </w:rPr>
      </w:pPr>
      <w:r>
        <w:rPr>
          <w:noProof/>
        </w:rPr>
        <w:t>Main t</w:t>
      </w:r>
      <w:r w:rsidR="00EA2469">
        <w:rPr>
          <w:noProof/>
        </w:rPr>
        <w:t xml:space="preserve">echniques explored are </w:t>
      </w:r>
      <w:r w:rsidR="00F50509">
        <w:rPr>
          <w:noProof/>
        </w:rPr>
        <w:t xml:space="preserve">within </w:t>
      </w:r>
      <w:r w:rsidR="00EA2469" w:rsidRPr="00EA2469">
        <w:rPr>
          <w:noProof/>
        </w:rPr>
        <w:t>Explor</w:t>
      </w:r>
      <w:r w:rsidR="00EA2469">
        <w:rPr>
          <w:noProof/>
        </w:rPr>
        <w:t>a</w:t>
      </w:r>
      <w:r w:rsidR="00EA2469" w:rsidRPr="00EA2469">
        <w:rPr>
          <w:noProof/>
        </w:rPr>
        <w:t>tory</w:t>
      </w:r>
      <w:r w:rsidR="00EA2469">
        <w:rPr>
          <w:noProof/>
        </w:rPr>
        <w:t xml:space="preserve"> Data Analysis(EDA)</w:t>
      </w:r>
      <w:r w:rsidR="00740FBE">
        <w:rPr>
          <w:noProof/>
        </w:rPr>
        <w:t xml:space="preserve"> or </w:t>
      </w:r>
      <w:r w:rsidR="00CE3838">
        <w:rPr>
          <w:noProof/>
        </w:rPr>
        <w:t xml:space="preserve">“data </w:t>
      </w:r>
      <w:r w:rsidR="00740FBE">
        <w:rPr>
          <w:noProof/>
        </w:rPr>
        <w:t>understanding</w:t>
      </w:r>
      <w:r w:rsidR="00CE3838">
        <w:rPr>
          <w:noProof/>
        </w:rPr>
        <w:t>”</w:t>
      </w:r>
      <w:r w:rsidR="00740FBE">
        <w:rPr>
          <w:noProof/>
        </w:rPr>
        <w:t>,</w:t>
      </w:r>
      <w:r w:rsidR="00E752F4">
        <w:rPr>
          <w:noProof/>
        </w:rPr>
        <w:t xml:space="preserve"> of which includes</w:t>
      </w:r>
      <w:r w:rsidR="00EA2469">
        <w:rPr>
          <w:noProof/>
        </w:rPr>
        <w:t xml:space="preserve"> </w:t>
      </w:r>
      <w:r w:rsidR="00EA2469" w:rsidRPr="00EA2469">
        <w:rPr>
          <w:noProof/>
        </w:rPr>
        <w:t>visualisation</w:t>
      </w:r>
      <w:r w:rsidR="00E752F4">
        <w:rPr>
          <w:noProof/>
        </w:rPr>
        <w:t xml:space="preserve"> of the data to obtain </w:t>
      </w:r>
      <w:r w:rsidR="00E752F4" w:rsidRPr="00E752F4">
        <w:rPr>
          <w:noProof/>
        </w:rPr>
        <w:t xml:space="preserve">insights into what </w:t>
      </w:r>
      <w:r w:rsidR="00E752F4">
        <w:rPr>
          <w:noProof/>
        </w:rPr>
        <w:t xml:space="preserve">types of machine learning </w:t>
      </w:r>
      <w:r w:rsidR="00E752F4" w:rsidRPr="00E752F4">
        <w:rPr>
          <w:noProof/>
        </w:rPr>
        <w:t xml:space="preserve">algorithms </w:t>
      </w:r>
      <w:r w:rsidR="00E752F4">
        <w:rPr>
          <w:noProof/>
        </w:rPr>
        <w:t xml:space="preserve">might </w:t>
      </w:r>
      <w:r w:rsidR="005D50A1">
        <w:rPr>
          <w:noProof/>
        </w:rPr>
        <w:t xml:space="preserve">be </w:t>
      </w:r>
      <w:r w:rsidR="00E752F4">
        <w:rPr>
          <w:noProof/>
        </w:rPr>
        <w:t>suitable</w:t>
      </w:r>
      <w:r w:rsidR="00740FBE">
        <w:rPr>
          <w:noProof/>
        </w:rPr>
        <w:t>(or not)</w:t>
      </w:r>
      <w:r w:rsidR="00E752F4">
        <w:rPr>
          <w:noProof/>
        </w:rPr>
        <w:t xml:space="preserve"> for the problem</w:t>
      </w:r>
      <w:r w:rsidR="00962267">
        <w:rPr>
          <w:noProof/>
        </w:rPr>
        <w:t xml:space="preserve"> and</w:t>
      </w:r>
      <w:r w:rsidR="00E752F4">
        <w:rPr>
          <w:noProof/>
        </w:rPr>
        <w:t xml:space="preserve"> </w:t>
      </w:r>
      <w:r w:rsidR="00962267">
        <w:rPr>
          <w:noProof/>
        </w:rPr>
        <w:t>w</w:t>
      </w:r>
      <w:r w:rsidR="00E752F4">
        <w:rPr>
          <w:noProof/>
        </w:rPr>
        <w:t>hat features are the most relevant to</w:t>
      </w:r>
      <w:r w:rsidR="008F3CC4">
        <w:rPr>
          <w:noProof/>
        </w:rPr>
        <w:t xml:space="preserve"> the</w:t>
      </w:r>
      <w:r w:rsidR="00E752F4">
        <w:rPr>
          <w:noProof/>
        </w:rPr>
        <w:t xml:space="preserve"> </w:t>
      </w:r>
      <w:r w:rsidR="00E752F4" w:rsidRPr="008F3CC4">
        <w:rPr>
          <w:noProof/>
        </w:rPr>
        <w:t>identification</w:t>
      </w:r>
      <w:r w:rsidR="00E752F4">
        <w:rPr>
          <w:noProof/>
        </w:rPr>
        <w:t xml:space="preserve"> of to cancer</w:t>
      </w:r>
      <w:r w:rsidR="008F3CC4">
        <w:rPr>
          <w:noProof/>
        </w:rPr>
        <w:t xml:space="preserve"> by looking at </w:t>
      </w:r>
      <w:r w:rsidR="008F3CC4" w:rsidRPr="008F3CC4">
        <w:rPr>
          <w:noProof/>
        </w:rPr>
        <w:t>sep</w:t>
      </w:r>
      <w:r w:rsidR="008F3CC4">
        <w:rPr>
          <w:noProof/>
        </w:rPr>
        <w:t>a</w:t>
      </w:r>
      <w:r w:rsidR="008F3CC4" w:rsidRPr="008F3CC4">
        <w:rPr>
          <w:noProof/>
        </w:rPr>
        <w:t>rations</w:t>
      </w:r>
      <w:r w:rsidR="008F3CC4">
        <w:rPr>
          <w:noProof/>
        </w:rPr>
        <w:t xml:space="preserve"> between each class of cancer and seeing if there might be any underlying considerations </w:t>
      </w:r>
      <w:r w:rsidR="008F3CC4" w:rsidRPr="00C65275">
        <w:rPr>
          <w:noProof/>
        </w:rPr>
        <w:t>needed.</w:t>
      </w:r>
      <w:r w:rsidR="00E219D3">
        <w:rPr>
          <w:noProof/>
        </w:rPr>
        <w:t xml:space="preserve"> Data </w:t>
      </w:r>
      <w:r w:rsidR="00E219D3" w:rsidRPr="00E219D3">
        <w:rPr>
          <w:noProof/>
        </w:rPr>
        <w:t>prep</w:t>
      </w:r>
      <w:r w:rsidR="00E219D3">
        <w:rPr>
          <w:noProof/>
        </w:rPr>
        <w:t>a</w:t>
      </w:r>
      <w:r w:rsidR="00E219D3" w:rsidRPr="00E219D3">
        <w:rPr>
          <w:noProof/>
        </w:rPr>
        <w:t>ration</w:t>
      </w:r>
      <w:r w:rsidR="00E219D3">
        <w:rPr>
          <w:noProof/>
        </w:rPr>
        <w:t xml:space="preserve">, where the data is cleaned and </w:t>
      </w:r>
      <w:r w:rsidR="00E219D3" w:rsidRPr="00E219D3">
        <w:rPr>
          <w:noProof/>
        </w:rPr>
        <w:t>fo</w:t>
      </w:r>
      <w:r w:rsidR="00E219D3">
        <w:rPr>
          <w:noProof/>
        </w:rPr>
        <w:t>r</w:t>
      </w:r>
      <w:r w:rsidR="00E219D3" w:rsidRPr="00E219D3">
        <w:rPr>
          <w:noProof/>
        </w:rPr>
        <w:t>matted</w:t>
      </w:r>
      <w:r w:rsidR="00E219D3">
        <w:rPr>
          <w:noProof/>
        </w:rPr>
        <w:t xml:space="preserve">. </w:t>
      </w:r>
      <w:r w:rsidR="006E7CC7" w:rsidRPr="006E7CC7">
        <w:rPr>
          <w:noProof/>
        </w:rPr>
        <w:t>Processes</w:t>
      </w:r>
      <w:r w:rsidR="006E7CC7">
        <w:rPr>
          <w:noProof/>
        </w:rPr>
        <w:t xml:space="preserve"> include </w:t>
      </w:r>
      <w:r w:rsidR="00E219D3">
        <w:rPr>
          <w:noProof/>
        </w:rPr>
        <w:t>scaling and normalising</w:t>
      </w:r>
      <w:r w:rsidR="005D50A1">
        <w:rPr>
          <w:noProof/>
        </w:rPr>
        <w:t xml:space="preserve"> for accurate </w:t>
      </w:r>
      <w:r w:rsidR="005D50A1" w:rsidRPr="005D50A1">
        <w:rPr>
          <w:noProof/>
        </w:rPr>
        <w:t>corr</w:t>
      </w:r>
      <w:r w:rsidR="005D50A1">
        <w:rPr>
          <w:noProof/>
        </w:rPr>
        <w:t>e</w:t>
      </w:r>
      <w:r w:rsidR="005D50A1" w:rsidRPr="005D50A1">
        <w:rPr>
          <w:noProof/>
        </w:rPr>
        <w:t>lations</w:t>
      </w:r>
      <w:r w:rsidR="005D50A1">
        <w:rPr>
          <w:noProof/>
        </w:rPr>
        <w:t>.</w:t>
      </w:r>
      <w:r w:rsidR="00E219D3">
        <w:rPr>
          <w:noProof/>
        </w:rPr>
        <w:t xml:space="preserve"> </w:t>
      </w:r>
      <w:r w:rsidR="005D50A1">
        <w:rPr>
          <w:noProof/>
        </w:rPr>
        <w:t>F</w:t>
      </w:r>
      <w:r w:rsidR="00E219D3">
        <w:rPr>
          <w:noProof/>
        </w:rPr>
        <w:t>eature selection and engineering after further EDA, this includes dropping irrelevant features</w:t>
      </w:r>
      <w:r w:rsidR="005D50A1">
        <w:rPr>
          <w:noProof/>
        </w:rPr>
        <w:t>. S</w:t>
      </w:r>
      <w:r w:rsidR="00E219D3" w:rsidRPr="005D50A1">
        <w:rPr>
          <w:noProof/>
        </w:rPr>
        <w:t>pli</w:t>
      </w:r>
      <w:r w:rsidR="005D50A1">
        <w:rPr>
          <w:noProof/>
        </w:rPr>
        <w:t>t</w:t>
      </w:r>
      <w:r w:rsidR="00E219D3" w:rsidRPr="005D50A1">
        <w:rPr>
          <w:noProof/>
        </w:rPr>
        <w:t>ting</w:t>
      </w:r>
      <w:r w:rsidR="00E219D3">
        <w:rPr>
          <w:noProof/>
        </w:rPr>
        <w:t xml:space="preserve"> </w:t>
      </w:r>
      <w:r w:rsidR="005D50A1">
        <w:rPr>
          <w:noProof/>
        </w:rPr>
        <w:t xml:space="preserve">the data into a training and test set for supervised machine learning and looking at </w:t>
      </w:r>
      <w:r w:rsidR="005D50A1" w:rsidRPr="005D50A1">
        <w:rPr>
          <w:noProof/>
        </w:rPr>
        <w:t>cross</w:t>
      </w:r>
      <w:r w:rsidR="005D50A1">
        <w:rPr>
          <w:noProof/>
        </w:rPr>
        <w:t>-</w:t>
      </w:r>
      <w:r w:rsidR="005D50A1" w:rsidRPr="005D50A1">
        <w:rPr>
          <w:noProof/>
        </w:rPr>
        <w:t>validation</w:t>
      </w:r>
      <w:r w:rsidR="005D50A1">
        <w:rPr>
          <w:noProof/>
        </w:rPr>
        <w:t xml:space="preserve"> for improved </w:t>
      </w:r>
      <w:r w:rsidR="00D43B1E" w:rsidRPr="00D43B1E">
        <w:rPr>
          <w:noProof/>
        </w:rPr>
        <w:t>reliab</w:t>
      </w:r>
      <w:r w:rsidR="00D43B1E">
        <w:rPr>
          <w:noProof/>
        </w:rPr>
        <w:t>ili</w:t>
      </w:r>
      <w:r w:rsidR="00D43B1E" w:rsidRPr="00D43B1E">
        <w:rPr>
          <w:noProof/>
        </w:rPr>
        <w:t>ty</w:t>
      </w:r>
      <w:r w:rsidR="005D50A1">
        <w:rPr>
          <w:noProof/>
        </w:rPr>
        <w:t>.</w:t>
      </w:r>
    </w:p>
    <w:p w14:paraId="4C3B2E6A" w14:textId="579E1B5D" w:rsidR="0078724C" w:rsidRDefault="00C465BB" w:rsidP="007A1C2E">
      <w:pPr>
        <w:rPr>
          <w:noProof/>
        </w:rPr>
      </w:pPr>
      <w:r w:rsidRPr="00255CD9">
        <w:rPr>
          <w:noProof/>
        </w:rPr>
        <w:t>In</w:t>
      </w:r>
      <w:r w:rsidR="00255CD9">
        <w:rPr>
          <w:noProof/>
        </w:rPr>
        <w:t>i</w:t>
      </w:r>
      <w:r w:rsidRPr="00255CD9">
        <w:rPr>
          <w:noProof/>
        </w:rPr>
        <w:t>tial</w:t>
      </w:r>
      <w:r>
        <w:t xml:space="preserve"> o</w:t>
      </w:r>
      <w:r w:rsidR="0078724C">
        <w:t>bjectiv</w:t>
      </w:r>
      <w:r w:rsidR="00A732E0">
        <w:t>es</w:t>
      </w:r>
      <w:r w:rsidR="0078724C">
        <w:t xml:space="preserve"> of the project </w:t>
      </w:r>
      <w:r>
        <w:t>encompass</w:t>
      </w:r>
      <w:r w:rsidR="0078724C">
        <w:t xml:space="preserve"> build</w:t>
      </w:r>
      <w:r>
        <w:t>ing</w:t>
      </w:r>
      <w:r w:rsidR="0078724C">
        <w:t xml:space="preserve"> a </w:t>
      </w:r>
      <w:r w:rsidR="0078724C" w:rsidRPr="005C5767">
        <w:rPr>
          <w:noProof/>
        </w:rPr>
        <w:t>machine</w:t>
      </w:r>
      <w:r w:rsidR="0078724C">
        <w:rPr>
          <w:noProof/>
        </w:rPr>
        <w:t>-</w:t>
      </w:r>
      <w:r w:rsidR="0078724C" w:rsidRPr="005C5767">
        <w:rPr>
          <w:noProof/>
        </w:rPr>
        <w:t>learned</w:t>
      </w:r>
      <w:r w:rsidR="0078724C">
        <w:t xml:space="preserve"> binary classification model to predict whether a breast </w:t>
      </w:r>
      <w:r w:rsidR="0078724C" w:rsidRPr="00C67CE7">
        <w:rPr>
          <w:noProof/>
        </w:rPr>
        <w:t>tumo</w:t>
      </w:r>
      <w:r w:rsidR="0078724C">
        <w:rPr>
          <w:noProof/>
        </w:rPr>
        <w:t>u</w:t>
      </w:r>
      <w:r w:rsidR="0078724C" w:rsidRPr="00C67CE7">
        <w:rPr>
          <w:noProof/>
        </w:rPr>
        <w:t>r</w:t>
      </w:r>
      <w:r w:rsidR="0078724C">
        <w:t xml:space="preserve"> growth is Malignant or Benign using the characteristics and features of the cell </w:t>
      </w:r>
      <w:r w:rsidR="0078724C" w:rsidRPr="005C5767">
        <w:rPr>
          <w:noProof/>
        </w:rPr>
        <w:t>nucl</w:t>
      </w:r>
      <w:r w:rsidR="0078724C">
        <w:rPr>
          <w:noProof/>
        </w:rPr>
        <w:t>ei present in a screening image</w:t>
      </w:r>
      <w:r w:rsidR="00B03143">
        <w:rPr>
          <w:noProof/>
        </w:rPr>
        <w:t xml:space="preserve"> i.e the finding of the EDA process</w:t>
      </w:r>
      <w:r w:rsidR="0078724C">
        <w:rPr>
          <w:noProof/>
        </w:rPr>
        <w:t xml:space="preserve">. The process involves various data science </w:t>
      </w:r>
      <w:r w:rsidR="0078724C" w:rsidRPr="005C5767">
        <w:rPr>
          <w:noProof/>
        </w:rPr>
        <w:t>tech</w:t>
      </w:r>
      <w:r w:rsidR="0078724C">
        <w:rPr>
          <w:noProof/>
        </w:rPr>
        <w:t>ni</w:t>
      </w:r>
      <w:r w:rsidR="0078724C" w:rsidRPr="005C5767">
        <w:rPr>
          <w:noProof/>
        </w:rPr>
        <w:t>ques</w:t>
      </w:r>
      <w:r w:rsidR="0078724C">
        <w:rPr>
          <w:noProof/>
        </w:rPr>
        <w:t xml:space="preserve"> to explore the data and understand its features, </w:t>
      </w:r>
      <w:r w:rsidR="0078724C" w:rsidRPr="005C5767">
        <w:rPr>
          <w:noProof/>
        </w:rPr>
        <w:t>meta</w:t>
      </w:r>
      <w:r w:rsidR="0078724C">
        <w:rPr>
          <w:noProof/>
        </w:rPr>
        <w:t>-</w:t>
      </w:r>
      <w:r w:rsidR="0078724C" w:rsidRPr="005C5767">
        <w:rPr>
          <w:noProof/>
        </w:rPr>
        <w:t>features</w:t>
      </w:r>
      <w:r w:rsidR="0078724C">
        <w:rPr>
          <w:noProof/>
        </w:rPr>
        <w:t xml:space="preserve"> and structure in order to produce </w:t>
      </w:r>
      <w:r w:rsidR="0078724C" w:rsidRPr="005C5767">
        <w:rPr>
          <w:noProof/>
        </w:rPr>
        <w:t>a reliable</w:t>
      </w:r>
      <w:r w:rsidR="0078724C">
        <w:rPr>
          <w:noProof/>
        </w:rPr>
        <w:t xml:space="preserve"> automated predictive analysis that has potential to aid diagnosis.</w:t>
      </w:r>
    </w:p>
    <w:p w14:paraId="5A1A0077" w14:textId="4F8FE2C9" w:rsidR="007A1C2E" w:rsidRDefault="007E18CD" w:rsidP="00454A5C">
      <w:pPr>
        <w:rPr>
          <w:noProof/>
        </w:rPr>
      </w:pPr>
      <w:r>
        <w:rPr>
          <w:noProof/>
        </w:rPr>
        <w:t xml:space="preserve">Further </w:t>
      </w:r>
      <w:r w:rsidR="007A1C2E" w:rsidRPr="00D43B1E">
        <w:rPr>
          <w:noProof/>
        </w:rPr>
        <w:t>objective</w:t>
      </w:r>
      <w:r>
        <w:rPr>
          <w:noProof/>
        </w:rPr>
        <w:t>s</w:t>
      </w:r>
      <w:r w:rsidR="007A1C2E">
        <w:rPr>
          <w:noProof/>
        </w:rPr>
        <w:t xml:space="preserve"> </w:t>
      </w:r>
      <w:r>
        <w:rPr>
          <w:noProof/>
        </w:rPr>
        <w:t>are</w:t>
      </w:r>
      <w:r w:rsidR="00BA27B6">
        <w:rPr>
          <w:noProof/>
        </w:rPr>
        <w:t xml:space="preserve"> </w:t>
      </w:r>
      <w:r w:rsidR="007A1C2E" w:rsidRPr="005701FB">
        <w:rPr>
          <w:noProof/>
        </w:rPr>
        <w:t>identifying</w:t>
      </w:r>
      <w:r w:rsidR="007A1C2E">
        <w:rPr>
          <w:noProof/>
        </w:rPr>
        <w:t xml:space="preserve"> the potential use cases of the model</w:t>
      </w:r>
      <w:r w:rsidR="00C55AD3">
        <w:rPr>
          <w:noProof/>
        </w:rPr>
        <w:t>. This is</w:t>
      </w:r>
      <w:r w:rsidR="007A1C2E">
        <w:rPr>
          <w:noProof/>
        </w:rPr>
        <w:t xml:space="preserve"> critical in accessing risk factors that might come with the </w:t>
      </w:r>
      <w:r w:rsidR="007A1C2E" w:rsidRPr="005701FB">
        <w:rPr>
          <w:noProof/>
        </w:rPr>
        <w:t>automated</w:t>
      </w:r>
      <w:r w:rsidR="007A1C2E">
        <w:rPr>
          <w:noProof/>
        </w:rPr>
        <w:t xml:space="preserve"> diagnosis using the </w:t>
      </w:r>
      <w:r w:rsidR="007A1C2E" w:rsidRPr="00FB0C10">
        <w:rPr>
          <w:noProof/>
        </w:rPr>
        <w:t>appropri</w:t>
      </w:r>
      <w:r w:rsidR="007A1C2E">
        <w:rPr>
          <w:noProof/>
        </w:rPr>
        <w:t>a</w:t>
      </w:r>
      <w:r w:rsidR="007A1C2E" w:rsidRPr="00FB0C10">
        <w:rPr>
          <w:noProof/>
        </w:rPr>
        <w:t>te</w:t>
      </w:r>
      <w:r w:rsidR="007A1C2E">
        <w:rPr>
          <w:noProof/>
        </w:rPr>
        <w:t xml:space="preserve"> metrics</w:t>
      </w:r>
      <w:r w:rsidR="00D93F17">
        <w:rPr>
          <w:noProof/>
        </w:rPr>
        <w:t xml:space="preserve"> and</w:t>
      </w:r>
      <w:r w:rsidR="0060759C">
        <w:rPr>
          <w:noProof/>
        </w:rPr>
        <w:t xml:space="preserve"> morals</w:t>
      </w:r>
      <w:r w:rsidR="007A1C2E" w:rsidRPr="00FB0C10">
        <w:rPr>
          <w:noProof/>
        </w:rPr>
        <w:t>.</w:t>
      </w:r>
      <w:r w:rsidR="007A1C2E">
        <w:rPr>
          <w:noProof/>
        </w:rPr>
        <w:t xml:space="preserve"> This includes the ethics of using computer models to </w:t>
      </w:r>
      <w:r w:rsidR="00D55963" w:rsidRPr="00D55963">
        <w:rPr>
          <w:noProof/>
        </w:rPr>
        <w:t>ass</w:t>
      </w:r>
      <w:r w:rsidR="007A1C2E" w:rsidRPr="00D55963">
        <w:rPr>
          <w:noProof/>
        </w:rPr>
        <w:t>e</w:t>
      </w:r>
      <w:r w:rsidR="00D55963">
        <w:rPr>
          <w:noProof/>
        </w:rPr>
        <w:t>s</w:t>
      </w:r>
      <w:r w:rsidR="007A1C2E" w:rsidRPr="00D55963">
        <w:rPr>
          <w:noProof/>
        </w:rPr>
        <w:t>s</w:t>
      </w:r>
      <w:r w:rsidR="007A1C2E">
        <w:rPr>
          <w:noProof/>
        </w:rPr>
        <w:t xml:space="preserve"> the risk of human life based on the </w:t>
      </w:r>
      <w:r w:rsidR="007A1C2E" w:rsidRPr="00FB0C10">
        <w:rPr>
          <w:noProof/>
        </w:rPr>
        <w:t>model</w:t>
      </w:r>
      <w:r w:rsidR="007A1C2E">
        <w:rPr>
          <w:noProof/>
        </w:rPr>
        <w:t>'</w:t>
      </w:r>
      <w:r w:rsidR="007A1C2E" w:rsidRPr="00FB0C10">
        <w:rPr>
          <w:noProof/>
        </w:rPr>
        <w:t>s</w:t>
      </w:r>
      <w:r w:rsidR="007A1C2E">
        <w:rPr>
          <w:noProof/>
        </w:rPr>
        <w:t xml:space="preserve"> </w:t>
      </w:r>
      <w:r w:rsidR="007A1C2E" w:rsidRPr="00FB0C10">
        <w:rPr>
          <w:noProof/>
        </w:rPr>
        <w:t>effectiv</w:t>
      </w:r>
      <w:r w:rsidR="007A1C2E">
        <w:rPr>
          <w:noProof/>
        </w:rPr>
        <w:t>e</w:t>
      </w:r>
      <w:r w:rsidR="007A1C2E" w:rsidRPr="00FB0C10">
        <w:rPr>
          <w:noProof/>
        </w:rPr>
        <w:t>ness</w:t>
      </w:r>
      <w:r w:rsidR="007A1C2E">
        <w:rPr>
          <w:noProof/>
        </w:rPr>
        <w:t xml:space="preserve"> </w:t>
      </w:r>
      <w:r w:rsidR="00C86636">
        <w:rPr>
          <w:noProof/>
        </w:rPr>
        <w:t>using a varie</w:t>
      </w:r>
      <w:r w:rsidR="00856EBD">
        <w:rPr>
          <w:noProof/>
        </w:rPr>
        <w:t>ty of metrics such as</w:t>
      </w:r>
      <w:r w:rsidR="007A1C2E">
        <w:rPr>
          <w:noProof/>
        </w:rPr>
        <w:t xml:space="preserve"> </w:t>
      </w:r>
      <w:r w:rsidR="007A1C2E" w:rsidRPr="00FB0C10">
        <w:rPr>
          <w:noProof/>
        </w:rPr>
        <w:t>predictive</w:t>
      </w:r>
      <w:r w:rsidR="007A1C2E">
        <w:rPr>
          <w:noProof/>
        </w:rPr>
        <w:t xml:space="preserve"> accuracy, </w:t>
      </w:r>
      <w:r w:rsidR="007A1C2E" w:rsidRPr="00FB0C10">
        <w:rPr>
          <w:noProof/>
        </w:rPr>
        <w:t>preci</w:t>
      </w:r>
      <w:r w:rsidR="007A1C2E">
        <w:rPr>
          <w:noProof/>
        </w:rPr>
        <w:t>s</w:t>
      </w:r>
      <w:r w:rsidR="007A1C2E" w:rsidRPr="00FB0C10">
        <w:rPr>
          <w:noProof/>
        </w:rPr>
        <w:t>ion</w:t>
      </w:r>
      <w:r w:rsidR="007A34C4">
        <w:rPr>
          <w:noProof/>
        </w:rPr>
        <w:t xml:space="preserve">, </w:t>
      </w:r>
      <w:r w:rsidR="007A1C2E">
        <w:rPr>
          <w:noProof/>
        </w:rPr>
        <w:t>recall</w:t>
      </w:r>
      <w:r w:rsidR="00496757">
        <w:rPr>
          <w:noProof/>
        </w:rPr>
        <w:t xml:space="preserve"> an</w:t>
      </w:r>
      <w:r w:rsidR="00FB464B">
        <w:rPr>
          <w:noProof/>
        </w:rPr>
        <w:t>d</w:t>
      </w:r>
      <w:r w:rsidR="007A34C4">
        <w:rPr>
          <w:noProof/>
        </w:rPr>
        <w:t xml:space="preserve"> </w:t>
      </w:r>
      <w:r w:rsidR="007A1C2E" w:rsidRPr="00FB0C10">
        <w:rPr>
          <w:i/>
          <w:noProof/>
        </w:rPr>
        <w:t>f</w:t>
      </w:r>
      <w:r w:rsidR="00496757">
        <w:rPr>
          <w:i/>
          <w:noProof/>
        </w:rPr>
        <w:t>1</w:t>
      </w:r>
      <w:r w:rsidR="007A1C2E">
        <w:rPr>
          <w:noProof/>
        </w:rPr>
        <w:t xml:space="preserve">-scores. This is an attempt to enlighten </w:t>
      </w:r>
      <w:r w:rsidR="007A1C2E" w:rsidRPr="00147A14">
        <w:rPr>
          <w:noProof/>
        </w:rPr>
        <w:t>ben</w:t>
      </w:r>
      <w:r w:rsidR="007A1C2E">
        <w:rPr>
          <w:noProof/>
        </w:rPr>
        <w:t>eficia</w:t>
      </w:r>
      <w:r w:rsidR="007A1C2E" w:rsidRPr="00147A14">
        <w:rPr>
          <w:noProof/>
        </w:rPr>
        <w:t>ries</w:t>
      </w:r>
      <w:r w:rsidR="007A1C2E">
        <w:rPr>
          <w:noProof/>
        </w:rPr>
        <w:t xml:space="preserve"> and stakeholders to the usage of machine learning and data science.</w:t>
      </w:r>
      <w:r w:rsidR="00D93F17">
        <w:rPr>
          <w:noProof/>
        </w:rPr>
        <w:t xml:space="preserve"> For example, hospital directors might wish to see the benefits and drawbacks to applying these types of </w:t>
      </w:r>
      <w:r w:rsidR="005D5C4B">
        <w:rPr>
          <w:noProof/>
        </w:rPr>
        <w:t>models</w:t>
      </w:r>
      <w:r w:rsidR="006740DF">
        <w:rPr>
          <w:noProof/>
        </w:rPr>
        <w:t xml:space="preserve"> and also perhap</w:t>
      </w:r>
      <w:r w:rsidR="00D51920">
        <w:rPr>
          <w:noProof/>
        </w:rPr>
        <w:t xml:space="preserve">s show how it could be applied not just to cancer diagnostics but other areas </w:t>
      </w:r>
      <w:r w:rsidR="00D51920" w:rsidRPr="00255CD9">
        <w:rPr>
          <w:noProof/>
        </w:rPr>
        <w:t>as</w:t>
      </w:r>
      <w:r w:rsidR="00255CD9">
        <w:rPr>
          <w:noProof/>
        </w:rPr>
        <w:t xml:space="preserve"> </w:t>
      </w:r>
      <w:r w:rsidR="00D51920" w:rsidRPr="00255CD9">
        <w:rPr>
          <w:noProof/>
        </w:rPr>
        <w:t>well</w:t>
      </w:r>
      <w:r w:rsidR="00D93F17">
        <w:rPr>
          <w:noProof/>
        </w:rPr>
        <w:t>.</w:t>
      </w:r>
    </w:p>
    <w:p w14:paraId="7A6BC33D" w14:textId="1AE5ECAC" w:rsidR="0004597A" w:rsidRDefault="00AF31AD" w:rsidP="0004597A">
      <w:pPr>
        <w:pStyle w:val="Heading1"/>
      </w:pPr>
      <w:bookmarkStart w:id="9" w:name="_Toc510456724"/>
      <w:bookmarkStart w:id="10" w:name="_Toc511516090"/>
      <w:bookmarkStart w:id="11" w:name="_Toc511771846"/>
      <w:bookmarkStart w:id="12" w:name="_Toc511871642"/>
      <w:bookmarkStart w:id="13" w:name="_Toc512176159"/>
      <w:bookmarkStart w:id="14" w:name="_Toc512176211"/>
      <w:r>
        <w:t xml:space="preserve">1. </w:t>
      </w:r>
      <w:r w:rsidR="00B616DD">
        <w:t>L</w:t>
      </w:r>
      <w:r w:rsidR="00562CCC">
        <w:t xml:space="preserve">iterature review </w:t>
      </w:r>
      <w:r w:rsidR="002D4047">
        <w:t>o</w:t>
      </w:r>
      <w:r w:rsidR="006865D0">
        <w:t>n</w:t>
      </w:r>
      <w:r w:rsidR="002D4047">
        <w:t xml:space="preserve"> </w:t>
      </w:r>
      <w:r w:rsidR="006865D0">
        <w:t>Machine Learning Principles and Applications.</w:t>
      </w:r>
      <w:bookmarkEnd w:id="9"/>
      <w:bookmarkEnd w:id="10"/>
      <w:bookmarkEnd w:id="11"/>
      <w:bookmarkEnd w:id="12"/>
      <w:bookmarkEnd w:id="13"/>
      <w:bookmarkEnd w:id="14"/>
    </w:p>
    <w:p w14:paraId="0FEDFCE8" w14:textId="7F5AC6D8" w:rsidR="00C95055" w:rsidRDefault="00AF31AD" w:rsidP="00AF31AD">
      <w:pPr>
        <w:pStyle w:val="Heading2"/>
        <w:rPr>
          <w:noProof/>
        </w:rPr>
      </w:pPr>
      <w:bookmarkStart w:id="15" w:name="_Toc510456725"/>
      <w:bookmarkStart w:id="16" w:name="_Toc511516091"/>
      <w:bookmarkStart w:id="17" w:name="_Toc511771847"/>
      <w:bookmarkStart w:id="18" w:name="_Toc511871643"/>
      <w:bookmarkStart w:id="19" w:name="_Toc512176160"/>
      <w:bookmarkStart w:id="20" w:name="_Toc512176212"/>
      <w:r>
        <w:rPr>
          <w:noProof/>
        </w:rPr>
        <w:t>1.1 Applications</w:t>
      </w:r>
      <w:r w:rsidR="00A46775">
        <w:rPr>
          <w:noProof/>
        </w:rPr>
        <w:t xml:space="preserve"> of Machine Learning</w:t>
      </w:r>
      <w:bookmarkEnd w:id="15"/>
      <w:bookmarkEnd w:id="16"/>
      <w:bookmarkEnd w:id="17"/>
      <w:bookmarkEnd w:id="18"/>
      <w:bookmarkEnd w:id="19"/>
      <w:bookmarkEnd w:id="20"/>
    </w:p>
    <w:p w14:paraId="6333E045" w14:textId="252B79D7" w:rsidR="00F52AF6" w:rsidRDefault="00DE44B0" w:rsidP="00F52AF6">
      <w:pPr>
        <w:rPr>
          <w:noProof/>
        </w:rPr>
      </w:pPr>
      <w:r>
        <w:rPr>
          <w:noProof/>
        </w:rPr>
        <w:t>One of the biggest topics of recent times</w:t>
      </w:r>
      <w:r w:rsidR="00E903C0">
        <w:rPr>
          <w:noProof/>
        </w:rPr>
        <w:t xml:space="preserve"> is the </w:t>
      </w:r>
      <w:r w:rsidR="00E903C0" w:rsidRPr="00E903C0">
        <w:rPr>
          <w:noProof/>
        </w:rPr>
        <w:t>use</w:t>
      </w:r>
      <w:r w:rsidR="00E903C0">
        <w:rPr>
          <w:noProof/>
        </w:rPr>
        <w:t xml:space="preserve"> of computers to make predictions </w:t>
      </w:r>
      <w:r w:rsidR="00657B98">
        <w:rPr>
          <w:noProof/>
        </w:rPr>
        <w:t xml:space="preserve">that might </w:t>
      </w:r>
      <w:r w:rsidR="00C61FAA">
        <w:rPr>
          <w:noProof/>
        </w:rPr>
        <w:t xml:space="preserve">make the lives of people easier. </w:t>
      </w:r>
      <w:r w:rsidR="007B2FBE">
        <w:rPr>
          <w:noProof/>
        </w:rPr>
        <w:t xml:space="preserve">Machine </w:t>
      </w:r>
      <w:r w:rsidR="007B2FBE" w:rsidRPr="00EF5A14">
        <w:rPr>
          <w:noProof/>
        </w:rPr>
        <w:t>Lear</w:t>
      </w:r>
      <w:r w:rsidR="00EF5A14">
        <w:rPr>
          <w:noProof/>
        </w:rPr>
        <w:t>n</w:t>
      </w:r>
      <w:r w:rsidR="007B2FBE" w:rsidRPr="00EF5A14">
        <w:rPr>
          <w:noProof/>
        </w:rPr>
        <w:t>ing</w:t>
      </w:r>
      <w:r w:rsidR="007B2FBE">
        <w:rPr>
          <w:noProof/>
        </w:rPr>
        <w:t xml:space="preserve"> is a major buzzword </w:t>
      </w:r>
      <w:r w:rsidR="00EF5A14">
        <w:rPr>
          <w:noProof/>
        </w:rPr>
        <w:t xml:space="preserve">that has been thrown about </w:t>
      </w:r>
      <w:r w:rsidR="00AE769F">
        <w:rPr>
          <w:noProof/>
        </w:rPr>
        <w:t>in many industries looking to improve services</w:t>
      </w:r>
      <w:r w:rsidR="001F33E7">
        <w:rPr>
          <w:noProof/>
        </w:rPr>
        <w:t>, profits</w:t>
      </w:r>
      <w:r w:rsidR="005219A3">
        <w:rPr>
          <w:noProof/>
        </w:rPr>
        <w:t xml:space="preserve"> and</w:t>
      </w:r>
      <w:r w:rsidR="001F33E7">
        <w:rPr>
          <w:noProof/>
        </w:rPr>
        <w:t xml:space="preserve"> scien</w:t>
      </w:r>
      <w:r w:rsidR="005219A3">
        <w:rPr>
          <w:noProof/>
        </w:rPr>
        <w:t>tific pursuits</w:t>
      </w:r>
      <w:r w:rsidR="00F52AF6">
        <w:rPr>
          <w:noProof/>
        </w:rPr>
        <w:t xml:space="preserve"> </w:t>
      </w:r>
      <w:r w:rsidR="00F52AF6" w:rsidRPr="00BD3590">
        <w:rPr>
          <w:noProof/>
        </w:rPr>
        <w:t>These indust</w:t>
      </w:r>
      <w:r w:rsidR="00F52AF6">
        <w:rPr>
          <w:noProof/>
        </w:rPr>
        <w:t>ries include but are not limited to:</w:t>
      </w:r>
    </w:p>
    <w:p w14:paraId="582FA343" w14:textId="77777777" w:rsidR="00F52AF6" w:rsidRDefault="00F52AF6" w:rsidP="00F52AF6">
      <w:pPr>
        <w:pStyle w:val="ListParagraph"/>
        <w:numPr>
          <w:ilvl w:val="0"/>
          <w:numId w:val="2"/>
        </w:numPr>
        <w:rPr>
          <w:noProof/>
        </w:rPr>
      </w:pPr>
      <w:r>
        <w:rPr>
          <w:noProof/>
        </w:rPr>
        <w:t>Data Security</w:t>
      </w:r>
    </w:p>
    <w:p w14:paraId="36972645" w14:textId="77777777" w:rsidR="00F52AF6" w:rsidRDefault="00F52AF6" w:rsidP="00F52AF6">
      <w:pPr>
        <w:pStyle w:val="ListParagraph"/>
        <w:numPr>
          <w:ilvl w:val="0"/>
          <w:numId w:val="2"/>
        </w:numPr>
        <w:rPr>
          <w:noProof/>
        </w:rPr>
      </w:pPr>
      <w:r>
        <w:rPr>
          <w:noProof/>
        </w:rPr>
        <w:t>Personal Security</w:t>
      </w:r>
    </w:p>
    <w:p w14:paraId="5FA3F23E" w14:textId="77777777" w:rsidR="00F52AF6" w:rsidRDefault="00F52AF6" w:rsidP="00F52AF6">
      <w:pPr>
        <w:pStyle w:val="ListParagraph"/>
        <w:numPr>
          <w:ilvl w:val="0"/>
          <w:numId w:val="2"/>
        </w:numPr>
        <w:rPr>
          <w:noProof/>
        </w:rPr>
      </w:pPr>
      <w:r>
        <w:rPr>
          <w:noProof/>
        </w:rPr>
        <w:t>Finacial Trading</w:t>
      </w:r>
    </w:p>
    <w:p w14:paraId="2F9111CF" w14:textId="77777777" w:rsidR="00F52AF6" w:rsidRDefault="00F52AF6" w:rsidP="00F52AF6">
      <w:pPr>
        <w:pStyle w:val="ListParagraph"/>
        <w:numPr>
          <w:ilvl w:val="0"/>
          <w:numId w:val="2"/>
        </w:numPr>
        <w:rPr>
          <w:noProof/>
        </w:rPr>
      </w:pPr>
      <w:r>
        <w:rPr>
          <w:noProof/>
        </w:rPr>
        <w:t>Healthcare</w:t>
      </w:r>
    </w:p>
    <w:p w14:paraId="6B651181" w14:textId="77777777" w:rsidR="00F52AF6" w:rsidRDefault="00F52AF6" w:rsidP="00F52AF6">
      <w:pPr>
        <w:pStyle w:val="ListParagraph"/>
        <w:numPr>
          <w:ilvl w:val="0"/>
          <w:numId w:val="2"/>
        </w:numPr>
        <w:rPr>
          <w:noProof/>
        </w:rPr>
      </w:pPr>
      <w:r>
        <w:rPr>
          <w:noProof/>
        </w:rPr>
        <w:t>Marketing Personalisation</w:t>
      </w:r>
    </w:p>
    <w:p w14:paraId="1F5D83DE" w14:textId="77777777" w:rsidR="00F52AF6" w:rsidRDefault="00F52AF6" w:rsidP="00F52AF6">
      <w:pPr>
        <w:pStyle w:val="ListParagraph"/>
        <w:numPr>
          <w:ilvl w:val="0"/>
          <w:numId w:val="2"/>
        </w:numPr>
        <w:rPr>
          <w:noProof/>
        </w:rPr>
      </w:pPr>
      <w:r>
        <w:rPr>
          <w:noProof/>
        </w:rPr>
        <w:lastRenderedPageBreak/>
        <w:t>Fraud Detection</w:t>
      </w:r>
    </w:p>
    <w:p w14:paraId="619894D1" w14:textId="77777777" w:rsidR="00F52AF6" w:rsidRDefault="00F52AF6" w:rsidP="00F52AF6">
      <w:pPr>
        <w:pStyle w:val="ListParagraph"/>
        <w:numPr>
          <w:ilvl w:val="0"/>
          <w:numId w:val="2"/>
        </w:numPr>
        <w:rPr>
          <w:noProof/>
        </w:rPr>
      </w:pPr>
      <w:r>
        <w:rPr>
          <w:noProof/>
        </w:rPr>
        <w:t>Online Recommendations</w:t>
      </w:r>
    </w:p>
    <w:p w14:paraId="35920678" w14:textId="77777777" w:rsidR="00F52AF6" w:rsidRDefault="00F52AF6" w:rsidP="00F52AF6">
      <w:pPr>
        <w:pStyle w:val="ListParagraph"/>
        <w:numPr>
          <w:ilvl w:val="0"/>
          <w:numId w:val="2"/>
        </w:numPr>
        <w:rPr>
          <w:noProof/>
        </w:rPr>
      </w:pPr>
      <w:r>
        <w:rPr>
          <w:noProof/>
        </w:rPr>
        <w:t>Online Searching</w:t>
      </w:r>
    </w:p>
    <w:p w14:paraId="3E0EFCB1" w14:textId="77777777" w:rsidR="00F52AF6" w:rsidRDefault="00F52AF6" w:rsidP="00F52AF6">
      <w:pPr>
        <w:pStyle w:val="ListParagraph"/>
        <w:numPr>
          <w:ilvl w:val="0"/>
          <w:numId w:val="2"/>
        </w:numPr>
        <w:rPr>
          <w:noProof/>
        </w:rPr>
      </w:pPr>
      <w:r>
        <w:rPr>
          <w:noProof/>
        </w:rPr>
        <w:t>Natural Language Processing(NLP)</w:t>
      </w:r>
    </w:p>
    <w:p w14:paraId="6000D6A2" w14:textId="77777777" w:rsidR="00F52AF6" w:rsidRDefault="00F52AF6" w:rsidP="00F52AF6">
      <w:pPr>
        <w:pStyle w:val="ListParagraph"/>
        <w:numPr>
          <w:ilvl w:val="0"/>
          <w:numId w:val="2"/>
        </w:numPr>
        <w:rPr>
          <w:noProof/>
        </w:rPr>
      </w:pPr>
      <w:r>
        <w:rPr>
          <w:noProof/>
        </w:rPr>
        <w:t>Smart Cars(Automation)</w:t>
      </w:r>
    </w:p>
    <w:p w14:paraId="5FDBFC5B" w14:textId="62A82FB5" w:rsidR="007127DC" w:rsidRDefault="00F52AF6" w:rsidP="00F93D7E">
      <w:pPr>
        <w:rPr>
          <w:noProof/>
        </w:rPr>
      </w:pPr>
      <w:r>
        <w:t>Machine Learning is extracting knowledge from data and producing predictive models without explicitly programming them</w:t>
      </w:r>
      <w:r w:rsidRPr="00017CC4">
        <w:rPr>
          <w:noProof/>
        </w:rPr>
        <w:t>.</w:t>
      </w:r>
      <w:r>
        <w:t xml:space="preserve"> Synonyms include </w:t>
      </w:r>
      <w:r w:rsidRPr="00E2617F">
        <w:rPr>
          <w:noProof/>
        </w:rPr>
        <w:t>predictive</w:t>
      </w:r>
      <w:r>
        <w:t xml:space="preserve"> analytics or </w:t>
      </w:r>
      <w:r w:rsidRPr="00E2617F">
        <w:rPr>
          <w:noProof/>
        </w:rPr>
        <w:t>statistical lear</w:t>
      </w:r>
      <w:r>
        <w:rPr>
          <w:noProof/>
        </w:rPr>
        <w:t>n</w:t>
      </w:r>
      <w:r w:rsidRPr="00E2617F">
        <w:rPr>
          <w:noProof/>
        </w:rPr>
        <w:t>ing</w:t>
      </w:r>
      <w:r>
        <w:rPr>
          <w:noProof/>
        </w:rPr>
        <w:t xml:space="preserve">. The field </w:t>
      </w:r>
      <w:r w:rsidRPr="00F75D53">
        <w:rPr>
          <w:noProof/>
        </w:rPr>
        <w:t>intersec</w:t>
      </w:r>
      <w:r>
        <w:rPr>
          <w:noProof/>
        </w:rPr>
        <w:t>t</w:t>
      </w:r>
      <w:r w:rsidRPr="00F75D53">
        <w:rPr>
          <w:noProof/>
        </w:rPr>
        <w:t>s</w:t>
      </w:r>
      <w:r>
        <w:rPr>
          <w:noProof/>
        </w:rPr>
        <w:t xml:space="preserve"> between statistics, </w:t>
      </w:r>
      <w:r w:rsidRPr="00F75D53">
        <w:rPr>
          <w:noProof/>
        </w:rPr>
        <w:t>artific</w:t>
      </w:r>
      <w:r>
        <w:rPr>
          <w:noProof/>
        </w:rPr>
        <w:t>i</w:t>
      </w:r>
      <w:r w:rsidRPr="00F75D53">
        <w:rPr>
          <w:noProof/>
        </w:rPr>
        <w:t>al</w:t>
      </w:r>
      <w:r>
        <w:rPr>
          <w:noProof/>
        </w:rPr>
        <w:t xml:space="preserve"> intelligence and computer science. Real world examples of </w:t>
      </w:r>
      <w:r w:rsidRPr="009564F8">
        <w:rPr>
          <w:noProof/>
        </w:rPr>
        <w:t>impl</w:t>
      </w:r>
      <w:r>
        <w:rPr>
          <w:noProof/>
        </w:rPr>
        <w:t>e</w:t>
      </w:r>
      <w:r w:rsidRPr="009564F8">
        <w:rPr>
          <w:noProof/>
        </w:rPr>
        <w:t>mentations</w:t>
      </w:r>
      <w:r>
        <w:rPr>
          <w:noProof/>
        </w:rPr>
        <w:t xml:space="preserve"> include Netflix’s movie </w:t>
      </w:r>
      <w:r w:rsidRPr="00DB00E7">
        <w:rPr>
          <w:noProof/>
        </w:rPr>
        <w:t>recomme</w:t>
      </w:r>
      <w:r>
        <w:rPr>
          <w:noProof/>
        </w:rPr>
        <w:t>n</w:t>
      </w:r>
      <w:r w:rsidRPr="00DB00E7">
        <w:rPr>
          <w:noProof/>
        </w:rPr>
        <w:t>dation</w:t>
      </w:r>
      <w:r>
        <w:rPr>
          <w:noProof/>
        </w:rPr>
        <w:t xml:space="preserve"> system, Amazon’s product recommendation system and Google Ads.</w:t>
      </w:r>
      <w:r w:rsidR="00A22321">
        <w:rPr>
          <w:noProof/>
        </w:rPr>
        <w:fldChar w:fldCharType="begin"/>
      </w:r>
      <w:r w:rsidR="008B5FFB">
        <w:rPr>
          <w:noProof/>
        </w:rPr>
        <w:instrText xml:space="preserve"> ADDIN ZOTERO_ITEM CSL_CITATION {"citationID":"ale4qrufak","properties":{"formattedCitation":"(Marr, 2016)","plainCitation":"(Marr, 2016)","noteIndex":0},"citationItems":[{"id":198,"uris":["http://zotero.org/users/4754574/items/VJXW3E3U"],"uri":["http://zotero.org/users/4754574/items/VJXW3E3U"],"itemData":{"id":198,"type":"webpage","title":"The Top 10 AI And Machine Learning Use Cases Everyone Should Know About","container-title":"Forbes","abstract":"The implications of this are wide and varied, and data scientists are coming up with new use cases for machine learning every day, but these are some of the top, most interesting use cases currently being explored.","URL":"https://www.forbes.com/sites/bernardmarr/2016/09/30/what-are-the-top-10-use-cases-for-machine-learning-and-ai/#346ff39b94c9","language":"en","author":[{"family":"Marr","given":"Bernard"}],"issued":{"date-parts":[["2016",9,30]]},"accessed":{"date-parts":[["2018",3,16]]}}}],"schema":"https://github.com/citation-style-language/schema/raw/master/csl-citation.json"} </w:instrText>
      </w:r>
      <w:r w:rsidR="00A22321">
        <w:rPr>
          <w:noProof/>
        </w:rPr>
        <w:fldChar w:fldCharType="separate"/>
      </w:r>
      <w:r w:rsidR="00C0187E" w:rsidRPr="00C0187E">
        <w:rPr>
          <w:rFonts w:ascii="Calibri" w:hAnsi="Calibri" w:cs="Calibri"/>
        </w:rPr>
        <w:t>(Marr, 2016)</w:t>
      </w:r>
      <w:r w:rsidR="00A22321">
        <w:rPr>
          <w:noProof/>
        </w:rPr>
        <w:fldChar w:fldCharType="end"/>
      </w:r>
      <w:r w:rsidR="00BB12B9">
        <w:rPr>
          <w:noProof/>
        </w:rPr>
        <w:t>.</w:t>
      </w:r>
    </w:p>
    <w:p w14:paraId="19808AC3" w14:textId="5DCDD2D9" w:rsidR="00AF31AD" w:rsidRDefault="00A46775" w:rsidP="00A46775">
      <w:pPr>
        <w:pStyle w:val="Heading2"/>
        <w:rPr>
          <w:noProof/>
        </w:rPr>
      </w:pPr>
      <w:bookmarkStart w:id="21" w:name="_Toc510456726"/>
      <w:bookmarkStart w:id="22" w:name="_Toc511516092"/>
      <w:bookmarkStart w:id="23" w:name="_Toc511771848"/>
      <w:bookmarkStart w:id="24" w:name="_Toc511871644"/>
      <w:bookmarkStart w:id="25" w:name="_Toc512176161"/>
      <w:bookmarkStart w:id="26" w:name="_Toc512176213"/>
      <w:r>
        <w:rPr>
          <w:noProof/>
        </w:rPr>
        <w:t xml:space="preserve">1.2 The </w:t>
      </w:r>
      <w:r w:rsidR="00C87559">
        <w:rPr>
          <w:noProof/>
        </w:rPr>
        <w:t>P</w:t>
      </w:r>
      <w:r>
        <w:rPr>
          <w:noProof/>
        </w:rPr>
        <w:t xml:space="preserve">roject </w:t>
      </w:r>
      <w:r w:rsidR="00C87559">
        <w:rPr>
          <w:noProof/>
        </w:rPr>
        <w:t>C</w:t>
      </w:r>
      <w:r>
        <w:rPr>
          <w:noProof/>
        </w:rPr>
        <w:t>ontext and Application</w:t>
      </w:r>
      <w:bookmarkEnd w:id="21"/>
      <w:bookmarkEnd w:id="22"/>
      <w:r w:rsidR="00465D3D">
        <w:rPr>
          <w:noProof/>
        </w:rPr>
        <w:t xml:space="preserve"> to a Business</w:t>
      </w:r>
      <w:bookmarkEnd w:id="23"/>
      <w:bookmarkEnd w:id="24"/>
      <w:bookmarkEnd w:id="25"/>
      <w:bookmarkEnd w:id="26"/>
    </w:p>
    <w:p w14:paraId="679AB08F" w14:textId="34D11BFF" w:rsidR="00692EB4" w:rsidRDefault="006F4DF0" w:rsidP="00CD2EDC">
      <w:pPr>
        <w:rPr>
          <w:noProof/>
        </w:rPr>
      </w:pPr>
      <w:r>
        <w:rPr>
          <w:noProof/>
        </w:rPr>
        <w:t>The context of this project is healthcare, specifically how machine learning</w:t>
      </w:r>
      <w:r w:rsidR="00A66049">
        <w:rPr>
          <w:noProof/>
        </w:rPr>
        <w:t xml:space="preserve"> is used to develop models for </w:t>
      </w:r>
      <w:r w:rsidR="0012070F">
        <w:t>Clinical Decision Support System (</w:t>
      </w:r>
      <w:r w:rsidR="00A66049">
        <w:rPr>
          <w:noProof/>
        </w:rPr>
        <w:t>CDSS</w:t>
      </w:r>
      <w:r w:rsidR="0012070F">
        <w:rPr>
          <w:noProof/>
        </w:rPr>
        <w:t>)</w:t>
      </w:r>
      <w:r w:rsidR="001B2E89">
        <w:rPr>
          <w:noProof/>
        </w:rPr>
        <w:t xml:space="preserve">. </w:t>
      </w:r>
      <w:r w:rsidR="00D66597">
        <w:rPr>
          <w:noProof/>
        </w:rPr>
        <w:t>The</w:t>
      </w:r>
      <w:r w:rsidR="001B2E89">
        <w:rPr>
          <w:noProof/>
        </w:rPr>
        <w:t xml:space="preserve"> </w:t>
      </w:r>
      <w:r w:rsidR="00F03B7A">
        <w:t>l</w:t>
      </w:r>
      <w:r w:rsidR="006E7C91">
        <w:t>iterature</w:t>
      </w:r>
      <w:r w:rsidR="00F65EC8">
        <w:t xml:space="preserve"> </w:t>
      </w:r>
      <w:r w:rsidR="00D66597">
        <w:t>used</w:t>
      </w:r>
      <w:r w:rsidR="00F03B7A">
        <w:t xml:space="preserve"> for</w:t>
      </w:r>
      <w:r w:rsidR="00F65EC8">
        <w:t xml:space="preserve"> </w:t>
      </w:r>
      <w:r w:rsidR="006E7C91">
        <w:t>b</w:t>
      </w:r>
      <w:r w:rsidR="00CD2EDC" w:rsidRPr="00CD2EDC">
        <w:t>usiness understanding</w:t>
      </w:r>
      <w:r w:rsidR="00CD2EDC">
        <w:t xml:space="preserve"> look</w:t>
      </w:r>
      <w:r w:rsidR="006E7C91">
        <w:t xml:space="preserve">ed </w:t>
      </w:r>
      <w:r w:rsidR="00CD2EDC">
        <w:t>at who might be interested in using the system and what requirements need to be met</w:t>
      </w:r>
      <w:r w:rsidR="00CD2EDC">
        <w:fldChar w:fldCharType="begin"/>
      </w:r>
      <w:r w:rsidR="008B5FFB">
        <w:instrText xml:space="preserve"> ADDIN ZOTERO_ITEM CSL_CITATION {"citationID":"a26jkarp0sl","properties":{"formattedCitation":"(Wirth, 2000)","plainCitation":"(Wirth, 2000)","dontUpdate":true,"noteIndex":0},"citationItems":[{"id":161,"uris":["http://zotero.org/users/4754574/items/ABIFG2HM"],"uri":["http://zotero.org/users/4754574/items/ABIFG2HM"],"itemData":{"id":161,"type":"paper-conference","title":"CRISP-DM: Towards a standard process model for data mining","container-title":"Proceedings of the Fourth International Conference on the Practical Application of Knowledge Discovery and Data Mining","page":"29–39","source":"CiteSeer","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 1","shortTitle":"CRISP-DM","author":[{"family":"Wirth","given":"Rüdiger"}],"issued":{"date-parts":[["2000"]]}}}],"schema":"https://github.com/citation-style-language/schema/raw/master/csl-citation.json"} </w:instrText>
      </w:r>
      <w:r w:rsidR="00CD2EDC">
        <w:fldChar w:fldCharType="end"/>
      </w:r>
      <w:r w:rsidR="00CD2EDC">
        <w:t xml:space="preserve">. The model that is being built would demonstrate a fundamental component of a CDSS that could aid healthcare professionals to more effectively classify tumours needing further assessment. This hopefully can help </w:t>
      </w:r>
      <w:r w:rsidR="00CB0087">
        <w:t>better</w:t>
      </w:r>
      <w:r w:rsidR="00CD2EDC">
        <w:t xml:space="preserve"> the </w:t>
      </w:r>
      <w:r w:rsidR="00CD2EDC" w:rsidRPr="009342C4">
        <w:rPr>
          <w:noProof/>
        </w:rPr>
        <w:t>precious</w:t>
      </w:r>
      <w:r w:rsidR="00CD2EDC">
        <w:t xml:space="preserve"> time that patients may </w:t>
      </w:r>
      <w:r w:rsidR="00CD2EDC" w:rsidRPr="005E6262">
        <w:rPr>
          <w:noProof/>
        </w:rPr>
        <w:t xml:space="preserve">need </w:t>
      </w:r>
      <w:r w:rsidR="00CD2EDC">
        <w:rPr>
          <w:noProof/>
        </w:rPr>
        <w:t xml:space="preserve">and relieve pressure from medical </w:t>
      </w:r>
      <w:r w:rsidR="00CD2EDC" w:rsidRPr="00B0163C">
        <w:rPr>
          <w:noProof/>
        </w:rPr>
        <w:t>practi</w:t>
      </w:r>
      <w:r w:rsidR="00B0163C">
        <w:rPr>
          <w:noProof/>
        </w:rPr>
        <w:t>se</w:t>
      </w:r>
      <w:r w:rsidR="00CD2EDC">
        <w:rPr>
          <w:noProof/>
        </w:rPr>
        <w:t xml:space="preserve">. </w:t>
      </w:r>
    </w:p>
    <w:p w14:paraId="2872310C" w14:textId="3B83E305" w:rsidR="00BD3E7E" w:rsidRDefault="00CD2EDC" w:rsidP="00CD2EDC">
      <w:r>
        <w:rPr>
          <w:noProof/>
        </w:rPr>
        <w:t xml:space="preserve">The </w:t>
      </w:r>
      <w:r w:rsidRPr="006C169D">
        <w:rPr>
          <w:noProof/>
        </w:rPr>
        <w:t>precu</w:t>
      </w:r>
      <w:r>
        <w:rPr>
          <w:noProof/>
        </w:rPr>
        <w:t>r</w:t>
      </w:r>
      <w:r w:rsidRPr="006C169D">
        <w:rPr>
          <w:noProof/>
        </w:rPr>
        <w:t>sor</w:t>
      </w:r>
      <w:r>
        <w:rPr>
          <w:noProof/>
        </w:rPr>
        <w:t xml:space="preserve"> to these types of systems started in </w:t>
      </w:r>
      <w:r w:rsidRPr="00F5542A">
        <w:rPr>
          <w:noProof/>
        </w:rPr>
        <w:t>1972</w:t>
      </w:r>
      <w:r>
        <w:rPr>
          <w:noProof/>
        </w:rPr>
        <w:t xml:space="preserve"> to support clinical decisions around the cause of acute </w:t>
      </w:r>
      <w:r w:rsidRPr="00F5542A">
        <w:rPr>
          <w:noProof/>
        </w:rPr>
        <w:t>abdom</w:t>
      </w:r>
      <w:r>
        <w:rPr>
          <w:noProof/>
        </w:rPr>
        <w:t>ina</w:t>
      </w:r>
      <w:r w:rsidRPr="00F5542A">
        <w:rPr>
          <w:noProof/>
        </w:rPr>
        <w:t>l</w:t>
      </w:r>
      <w:r>
        <w:rPr>
          <w:noProof/>
        </w:rPr>
        <w:t xml:space="preserve"> pain. The system was called AAPHelp and was developed in the UK </w:t>
      </w:r>
      <w:r w:rsidRPr="009B35EE">
        <w:rPr>
          <w:noProof/>
        </w:rPr>
        <w:t xml:space="preserve">but </w:t>
      </w:r>
      <w:r>
        <w:rPr>
          <w:noProof/>
        </w:rPr>
        <w:t xml:space="preserve">such systems </w:t>
      </w:r>
      <w:r w:rsidRPr="009B35EE">
        <w:rPr>
          <w:noProof/>
        </w:rPr>
        <w:t>w</w:t>
      </w:r>
      <w:r>
        <w:rPr>
          <w:noProof/>
        </w:rPr>
        <w:t>ere never put into mainstream service.</w:t>
      </w:r>
      <w:r w:rsidRPr="00117FD0">
        <w:rPr>
          <w:noProof/>
        </w:rPr>
        <w:t xml:space="preserve"> </w:t>
      </w:r>
      <w:r>
        <w:rPr>
          <w:noProof/>
        </w:rPr>
        <w:t xml:space="preserve">The system ran on 1970s hardware which took a </w:t>
      </w:r>
      <w:r w:rsidRPr="00B0163C">
        <w:rPr>
          <w:noProof/>
        </w:rPr>
        <w:t>substa</w:t>
      </w:r>
      <w:r w:rsidR="00B0163C">
        <w:rPr>
          <w:noProof/>
        </w:rPr>
        <w:t>n</w:t>
      </w:r>
      <w:r w:rsidRPr="00B0163C">
        <w:rPr>
          <w:noProof/>
        </w:rPr>
        <w:t>tial</w:t>
      </w:r>
      <w:r>
        <w:rPr>
          <w:noProof/>
        </w:rPr>
        <w:t xml:space="preserve"> amount of processing time for a single diagnosis but did outclass in accuracy with a 8.2% error rate as opposed to a senior </w:t>
      </w:r>
      <w:r w:rsidRPr="00B0163C">
        <w:rPr>
          <w:noProof/>
        </w:rPr>
        <w:t>clini</w:t>
      </w:r>
      <w:r w:rsidR="00B0163C">
        <w:rPr>
          <w:noProof/>
        </w:rPr>
        <w:t>cia</w:t>
      </w:r>
      <w:r w:rsidRPr="00B0163C">
        <w:rPr>
          <w:noProof/>
        </w:rPr>
        <w:t>ns</w:t>
      </w:r>
      <w:r>
        <w:rPr>
          <w:noProof/>
        </w:rPr>
        <w:t xml:space="preserve"> 20.4%</w:t>
      </w:r>
      <w:r w:rsidRPr="009B35EE">
        <w:rPr>
          <w:noProof/>
        </w:rPr>
        <w:t xml:space="preserve"> </w:t>
      </w:r>
      <w:r>
        <w:rPr>
          <w:noProof/>
        </w:rPr>
        <w:t>Showing statistical promise</w:t>
      </w:r>
      <w:r>
        <w:rPr>
          <w:noProof/>
        </w:rPr>
        <w:fldChar w:fldCharType="begin"/>
      </w:r>
      <w:r w:rsidR="00C0187E">
        <w:rPr>
          <w:noProof/>
        </w:rPr>
        <w:instrText xml:space="preserve"> ADDIN ZOTERO_ITEM CSL_CITATION {"citationID":"a2ou0nes8cc","properties":{"formattedCitation":"(Dombal, de et al., 1972)","plainCitation":"(Dombal, de et al., 1972)","noteIndex":0},"citationItems":[{"id":277,"uris":["http://zotero.org/users/4754574/items/XRDTSUQJ"],"uri":["http://zotero.org/users/4754574/items/XRDTSUQJ"],"itemData":{"id":277,"type":"article-journal","title":"Computer-aided Diagnosis of Acute Abdominal Pain","container-title":"British Medical Journal","page":"9-13","volume":"2","issue":"5804","source":"PubMed Central","abstract":"This paper reports a controlled prospective unselected real-time comparison of human and computer-aided diagnosis in a series of 304 patients suffering from abdominal pain of acute onset., The computing system's overall diagnostic accuracy (91·8%) was significantly higher than that of the most senior member of the clinical team to see each case (79·6%). It is suggested as a result of these studies that the provision of such a system to aid the clinician is both feasible in a real-time clinical setting, and likely to be of practical value, albeit in a small percentage of cases.","ISSN":"0007-1447","note":"PMID: 4552594\nPMCID: PMC1789017","journalAbbreviation":"Br Med J","author":[{"family":"Dombal","given":"F. T.","non-dropping-particle":"de"},{"family":"Leaper","given":"D. J."},{"family":"Staniland","given":"J. R."},{"family":"McCann","given":"A. P."},{"family":"Horrocks","given":"Jane C."}],"issued":{"date-parts":[["1972",4,1]]}}}],"schema":"https://github.com/citation-style-language/schema/raw/master/csl-citation.json"} </w:instrText>
      </w:r>
      <w:r>
        <w:rPr>
          <w:noProof/>
        </w:rPr>
        <w:fldChar w:fldCharType="separate"/>
      </w:r>
      <w:r w:rsidR="00C0187E" w:rsidRPr="00C0187E">
        <w:rPr>
          <w:rFonts w:ascii="Calibri" w:hAnsi="Calibri" w:cs="Calibri"/>
        </w:rPr>
        <w:t>(Dombal, de et al., 1972)</w:t>
      </w:r>
      <w:r>
        <w:rPr>
          <w:noProof/>
        </w:rPr>
        <w:fldChar w:fldCharType="end"/>
      </w:r>
      <w:r>
        <w:rPr>
          <w:noProof/>
        </w:rPr>
        <w:t xml:space="preserve">, which leads on to the </w:t>
      </w:r>
      <w:r>
        <w:t xml:space="preserve">consideration that the system should be highly accurate. It should attempt to capture all instances that may pose a risk, as to minimise </w:t>
      </w:r>
      <w:r w:rsidR="00C700E3">
        <w:t>nega</w:t>
      </w:r>
      <w:r w:rsidR="00585F5E">
        <w:t xml:space="preserve">tive </w:t>
      </w:r>
      <w:r>
        <w:t xml:space="preserve">misdiagnosis. Better certainty is crucial to make better decisions.  This will help the patient comfortable being assessed by a computer as one could feel like a statistic rather than a patient needing care. </w:t>
      </w:r>
      <w:r w:rsidR="00B0163C">
        <w:rPr>
          <w:noProof/>
        </w:rPr>
        <w:t>The s</w:t>
      </w:r>
      <w:r w:rsidRPr="00B0163C">
        <w:rPr>
          <w:noProof/>
        </w:rPr>
        <w:t>ystem</w:t>
      </w:r>
      <w:r>
        <w:t xml:space="preserve"> needs to outperform clinicians in correctly diagnosing issues but should be treated as an aid to the clinician otherwise the system is rendered useless and unappealing</w:t>
      </w:r>
      <w:r>
        <w:fldChar w:fldCharType="begin"/>
      </w:r>
      <w:r w:rsidR="008B5FFB">
        <w:instrText xml:space="preserve"> ADDIN ZOTERO_ITEM CSL_CITATION {"citationID":"a2dq1ff7jou","properties":{"formattedCitation":"(Johnson, 2016)","plainCitation":"(Johnson, 2016)","noteIndex":0},"citationItems":[{"id":200,"uris":["http://zotero.org/users/4754574/items/Q76Q9JUM"],"uri":["http://zotero.org/users/4754574/items/Q76Q9JUM"],"itemData":{"id":200,"type":"webpage","title":"AI can excel at medical diagnosis, but the harder task is to win hearts and minds first","container-title":"The Conversation","abstract":"Computer-aided decision-making has been shown to help in clinical contexts. But winning over doctors and patients is a different matter.","URL":"http://theconversation.com/ai-can-excel-at-medical-diagnosis-but-the-harder-task-is-to-win-hearts-and-minds-first-63782","language":"en","author":[{"family":"Johnson","given":"Owen A."}],"issued":{"date-parts":[["2016",8,12]]},"accessed":{"date-parts":[["2018",3,18]]}}}],"schema":"https://github.com/citation-style-language/schema/raw/master/csl-citation.json"} </w:instrText>
      </w:r>
      <w:r>
        <w:fldChar w:fldCharType="separate"/>
      </w:r>
      <w:r w:rsidR="00C0187E" w:rsidRPr="00C0187E">
        <w:rPr>
          <w:rFonts w:ascii="Calibri" w:hAnsi="Calibri" w:cs="Calibri"/>
        </w:rPr>
        <w:t>(Johnson, 2016)</w:t>
      </w:r>
      <w:r>
        <w:fldChar w:fldCharType="end"/>
      </w:r>
      <w:r>
        <w:t xml:space="preserve">. </w:t>
      </w:r>
    </w:p>
    <w:p w14:paraId="3005DEA8" w14:textId="66AC5456" w:rsidR="00CD2EDC" w:rsidRPr="003C4899" w:rsidRDefault="00742229" w:rsidP="00CD2EDC">
      <w:pPr>
        <w:rPr>
          <w:noProof/>
        </w:rPr>
      </w:pPr>
      <w:r>
        <w:t xml:space="preserve">The book </w:t>
      </w:r>
      <w:r w:rsidR="003C4899">
        <w:rPr>
          <w:b/>
        </w:rPr>
        <w:t xml:space="preserve">Guide to Health Informatics </w:t>
      </w:r>
      <w:r w:rsidR="003C4899">
        <w:t xml:space="preserve">provides a </w:t>
      </w:r>
      <w:r w:rsidR="00DC685A">
        <w:t xml:space="preserve">contextual grounding for why these </w:t>
      </w:r>
      <w:r w:rsidR="00DC685A" w:rsidRPr="00B0163C">
        <w:rPr>
          <w:noProof/>
        </w:rPr>
        <w:t>system</w:t>
      </w:r>
      <w:r w:rsidR="00B0163C">
        <w:rPr>
          <w:noProof/>
        </w:rPr>
        <w:t>s</w:t>
      </w:r>
      <w:r w:rsidR="00DC685A">
        <w:t xml:space="preserve"> </w:t>
      </w:r>
      <w:r w:rsidR="00DC685A" w:rsidRPr="00B0163C">
        <w:rPr>
          <w:i/>
          <w:noProof/>
        </w:rPr>
        <w:t>are</w:t>
      </w:r>
      <w:r w:rsidR="00DC685A">
        <w:t xml:space="preserve"> </w:t>
      </w:r>
      <w:r w:rsidR="00DC685A" w:rsidRPr="00B94394">
        <w:rPr>
          <w:noProof/>
        </w:rPr>
        <w:t>use</w:t>
      </w:r>
      <w:r w:rsidR="00B94394">
        <w:rPr>
          <w:noProof/>
        </w:rPr>
        <w:t>d</w:t>
      </w:r>
      <w:r w:rsidR="00DC685A">
        <w:t xml:space="preserve"> and how one goes about </w:t>
      </w:r>
      <w:r w:rsidR="00292AF1">
        <w:t xml:space="preserve">accessing and using healthcare </w:t>
      </w:r>
      <w:r w:rsidR="005F5396">
        <w:t>data</w:t>
      </w:r>
      <w:r w:rsidR="00292AF1">
        <w:t xml:space="preserve"> to build CDSSs</w:t>
      </w:r>
      <w:r w:rsidR="00E26A5E">
        <w:fldChar w:fldCharType="begin"/>
      </w:r>
      <w:r w:rsidR="008B5FFB">
        <w:instrText xml:space="preserve"> ADDIN ZOTERO_ITEM CSL_CITATION {"citationID":"s2Zltvau","properties":{"formattedCitation":"(Coiera, 2015)","plainCitation":"(Coiera, 2015)","noteIndex":0},"citationItems":[{"id":284,"uris":["http://zotero.org/users/4754574/items/335X3VDV"],"uri":["http://zotero.org/users/4754574/items/335X3VDV"],"itemData":{"id":284,"type":"chapter","title":"Clinical Decision Support and Analytics","container-title":"Guide To Health Infomatics","publisher":"CRC Press","page":"417-472","edition":"Third","ISBN":"978-1-4441-7049-8","author":[{"family":"Coiera","given":"Enrico"}],"issued":{"date-parts":[["2015",1,28]]}}}],"schema":"https://github.com/citation-style-language/schema/raw/master/csl-citation.json"} </w:instrText>
      </w:r>
      <w:r w:rsidR="00E26A5E">
        <w:fldChar w:fldCharType="separate"/>
      </w:r>
      <w:r w:rsidR="00C0187E" w:rsidRPr="00C0187E">
        <w:rPr>
          <w:rFonts w:ascii="Calibri" w:hAnsi="Calibri" w:cs="Calibri"/>
        </w:rPr>
        <w:t>(Coiera, 2015)</w:t>
      </w:r>
      <w:r w:rsidR="00E26A5E">
        <w:fldChar w:fldCharType="end"/>
      </w:r>
      <w:r w:rsidR="00292AF1">
        <w:t>.</w:t>
      </w:r>
      <w:r w:rsidR="009B26CC">
        <w:t xml:space="preserve"> It goes on to talk about how CDSSs are aids to a human </w:t>
      </w:r>
      <w:r w:rsidR="009B26CC" w:rsidRPr="00B0163C">
        <w:rPr>
          <w:noProof/>
        </w:rPr>
        <w:t>counterpart</w:t>
      </w:r>
      <w:r w:rsidR="00710FDD">
        <w:t xml:space="preserve"> that can allow for more confident decisions</w:t>
      </w:r>
      <w:r w:rsidR="003D23FD">
        <w:t xml:space="preserve"> with regards to </w:t>
      </w:r>
      <w:r w:rsidR="00DC5EB0">
        <w:t>making sure patients get the right care, discovering new patterns in data that might previously have been unknown</w:t>
      </w:r>
      <w:r w:rsidR="000055AA">
        <w:t xml:space="preserve"> </w:t>
      </w:r>
      <w:r w:rsidR="00110D18">
        <w:t>that could be of relevance</w:t>
      </w:r>
      <w:r w:rsidR="00E7095B">
        <w:t xml:space="preserve"> to better diagnosis</w:t>
      </w:r>
      <w:r w:rsidR="000055AA">
        <w:t xml:space="preserve"> and allowing more efficient </w:t>
      </w:r>
      <w:r w:rsidR="00F04324">
        <w:t>pathways of care in an establishment.</w:t>
      </w:r>
    </w:p>
    <w:p w14:paraId="075337C3" w14:textId="7087CF7B" w:rsidR="005C59D9" w:rsidRDefault="00E17F22" w:rsidP="003C6A8E">
      <w:pPr>
        <w:pStyle w:val="Heading2"/>
        <w:rPr>
          <w:noProof/>
        </w:rPr>
      </w:pPr>
      <w:bookmarkStart w:id="27" w:name="_Toc510456727"/>
      <w:bookmarkStart w:id="28" w:name="_Toc511516093"/>
      <w:bookmarkStart w:id="29" w:name="_Toc511771849"/>
      <w:bookmarkStart w:id="30" w:name="_Toc511871645"/>
      <w:bookmarkStart w:id="31" w:name="_Toc512176162"/>
      <w:bookmarkStart w:id="32" w:name="_Toc512176214"/>
      <w:r>
        <w:rPr>
          <w:noProof/>
        </w:rPr>
        <w:t xml:space="preserve">1.3 </w:t>
      </w:r>
      <w:r w:rsidR="003C6A8E" w:rsidRPr="003C6A8E">
        <w:rPr>
          <w:noProof/>
        </w:rPr>
        <w:t>Impleme</w:t>
      </w:r>
      <w:r w:rsidR="003C6A8E">
        <w:rPr>
          <w:noProof/>
        </w:rPr>
        <w:t>n</w:t>
      </w:r>
      <w:r w:rsidR="003C6A8E" w:rsidRPr="003C6A8E">
        <w:rPr>
          <w:noProof/>
        </w:rPr>
        <w:t>tation</w:t>
      </w:r>
      <w:r w:rsidR="003C6A8E">
        <w:rPr>
          <w:noProof/>
        </w:rPr>
        <w:t xml:space="preserve"> of Analysis </w:t>
      </w:r>
      <w:r w:rsidR="00F41D73">
        <w:rPr>
          <w:noProof/>
        </w:rPr>
        <w:t xml:space="preserve">From </w:t>
      </w:r>
      <w:r w:rsidR="003C6A8E">
        <w:rPr>
          <w:noProof/>
        </w:rPr>
        <w:t>Using Visualisation Techniques</w:t>
      </w:r>
      <w:bookmarkEnd w:id="27"/>
      <w:bookmarkEnd w:id="28"/>
      <w:bookmarkEnd w:id="29"/>
      <w:bookmarkEnd w:id="30"/>
      <w:bookmarkEnd w:id="31"/>
      <w:bookmarkEnd w:id="32"/>
    </w:p>
    <w:p w14:paraId="38AA78EE" w14:textId="191092A3" w:rsidR="008A30C1" w:rsidRDefault="00FF50EE" w:rsidP="00F93D7E">
      <w:pPr>
        <w:rPr>
          <w:noProof/>
        </w:rPr>
      </w:pPr>
      <w:r>
        <w:rPr>
          <w:noProof/>
        </w:rPr>
        <w:t xml:space="preserve">On </w:t>
      </w:r>
      <w:r w:rsidR="006C07E7">
        <w:rPr>
          <w:noProof/>
        </w:rPr>
        <w:t>the topic of implementation, t</w:t>
      </w:r>
      <w:r w:rsidR="009F6FE0">
        <w:rPr>
          <w:noProof/>
        </w:rPr>
        <w:t xml:space="preserve">o produce a viable </w:t>
      </w:r>
      <w:r w:rsidR="003F5B52" w:rsidRPr="00B94394">
        <w:rPr>
          <w:noProof/>
        </w:rPr>
        <w:t>machine</w:t>
      </w:r>
      <w:r w:rsidR="00B94394">
        <w:rPr>
          <w:noProof/>
        </w:rPr>
        <w:t>-</w:t>
      </w:r>
      <w:r w:rsidR="003F5B52" w:rsidRPr="00B94394">
        <w:rPr>
          <w:noProof/>
        </w:rPr>
        <w:t>learned</w:t>
      </w:r>
      <w:r w:rsidR="003F5B52">
        <w:rPr>
          <w:noProof/>
        </w:rPr>
        <w:t xml:space="preserve"> model, </w:t>
      </w:r>
      <w:r w:rsidR="003F5B52" w:rsidRPr="00B94394">
        <w:rPr>
          <w:noProof/>
        </w:rPr>
        <w:t>visu</w:t>
      </w:r>
      <w:r w:rsidR="00B94394">
        <w:rPr>
          <w:noProof/>
        </w:rPr>
        <w:t>al</w:t>
      </w:r>
      <w:r w:rsidR="003F5B52" w:rsidRPr="00B94394">
        <w:rPr>
          <w:noProof/>
        </w:rPr>
        <w:t>isation</w:t>
      </w:r>
      <w:r w:rsidR="003F5B52">
        <w:rPr>
          <w:noProof/>
        </w:rPr>
        <w:t xml:space="preserve"> become</w:t>
      </w:r>
      <w:r w:rsidR="004934DC">
        <w:rPr>
          <w:noProof/>
        </w:rPr>
        <w:t>s</w:t>
      </w:r>
      <w:r w:rsidR="003F5B52">
        <w:rPr>
          <w:noProof/>
        </w:rPr>
        <w:t xml:space="preserve"> </w:t>
      </w:r>
      <w:r w:rsidR="00C373DC">
        <w:rPr>
          <w:noProof/>
        </w:rPr>
        <w:t xml:space="preserve">a fundamental part of </w:t>
      </w:r>
      <w:r w:rsidR="00C373DC" w:rsidRPr="00B94394">
        <w:rPr>
          <w:noProof/>
        </w:rPr>
        <w:t>understa</w:t>
      </w:r>
      <w:r w:rsidR="00B94394">
        <w:rPr>
          <w:noProof/>
        </w:rPr>
        <w:t>n</w:t>
      </w:r>
      <w:r w:rsidR="00C373DC" w:rsidRPr="00B94394">
        <w:rPr>
          <w:noProof/>
        </w:rPr>
        <w:t>ding</w:t>
      </w:r>
      <w:r w:rsidR="00C373DC">
        <w:rPr>
          <w:noProof/>
        </w:rPr>
        <w:t xml:space="preserve"> how the data may be used(or not used)</w:t>
      </w:r>
      <w:r w:rsidR="004934DC">
        <w:rPr>
          <w:noProof/>
        </w:rPr>
        <w:t xml:space="preserve">. In other words, they </w:t>
      </w:r>
      <w:r w:rsidR="00671CFE" w:rsidRPr="00B94394">
        <w:rPr>
          <w:noProof/>
        </w:rPr>
        <w:t>allow</w:t>
      </w:r>
      <w:r w:rsidR="00671CFE">
        <w:rPr>
          <w:noProof/>
        </w:rPr>
        <w:t xml:space="preserve"> for </w:t>
      </w:r>
      <w:r w:rsidR="00B94394">
        <w:rPr>
          <w:noProof/>
        </w:rPr>
        <w:t xml:space="preserve">the </w:t>
      </w:r>
      <w:r w:rsidR="00671CFE" w:rsidRPr="00B94394">
        <w:rPr>
          <w:noProof/>
        </w:rPr>
        <w:t>easy</w:t>
      </w:r>
      <w:r w:rsidR="00671CFE">
        <w:rPr>
          <w:noProof/>
        </w:rPr>
        <w:t xml:space="preserve"> digestion of data so that an individual can deduce </w:t>
      </w:r>
      <w:r w:rsidR="00F87A53">
        <w:rPr>
          <w:noProof/>
        </w:rPr>
        <w:t xml:space="preserve">relevant information on complex </w:t>
      </w:r>
      <w:r w:rsidR="007420F7">
        <w:rPr>
          <w:noProof/>
        </w:rPr>
        <w:t xml:space="preserve">and/or large amounts of data. The main book that has been a core component of the </w:t>
      </w:r>
      <w:r w:rsidR="00632D2C">
        <w:rPr>
          <w:noProof/>
        </w:rPr>
        <w:t xml:space="preserve">research is </w:t>
      </w:r>
      <w:r w:rsidR="0012445A" w:rsidRPr="0012445A">
        <w:rPr>
          <w:b/>
          <w:noProof/>
        </w:rPr>
        <w:t>Data analysis with open source tools: a hands-on guide for programmers and data scientists</w:t>
      </w:r>
      <w:r w:rsidR="0029667E">
        <w:rPr>
          <w:b/>
          <w:noProof/>
        </w:rPr>
        <w:fldChar w:fldCharType="begin"/>
      </w:r>
      <w:r w:rsidR="008B5FFB">
        <w:rPr>
          <w:b/>
          <w:noProof/>
        </w:rPr>
        <w:instrText xml:space="preserve"> ADDIN ZOTERO_ITEM CSL_CITATION {"citationID":"GoCTlYFC","properties":{"formattedCitation":"(Janert, 2011)","plainCitation":"(Janert, 2011)","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schema":"https://github.com/citation-style-language/schema/raw/master/csl-citation.json"} </w:instrText>
      </w:r>
      <w:r w:rsidR="0029667E">
        <w:rPr>
          <w:b/>
          <w:noProof/>
        </w:rPr>
        <w:fldChar w:fldCharType="separate"/>
      </w:r>
      <w:r w:rsidR="00C0187E" w:rsidRPr="00C0187E">
        <w:rPr>
          <w:rFonts w:ascii="Calibri" w:hAnsi="Calibri" w:cs="Calibri"/>
        </w:rPr>
        <w:t>(Janert, 2011)</w:t>
      </w:r>
      <w:r w:rsidR="0029667E">
        <w:rPr>
          <w:b/>
          <w:noProof/>
        </w:rPr>
        <w:fldChar w:fldCharType="end"/>
      </w:r>
      <w:r w:rsidR="0029667E">
        <w:rPr>
          <w:b/>
          <w:noProof/>
        </w:rPr>
        <w:t>.</w:t>
      </w:r>
      <w:r w:rsidR="00F8240E">
        <w:rPr>
          <w:b/>
          <w:noProof/>
        </w:rPr>
        <w:t xml:space="preserve"> </w:t>
      </w:r>
      <w:r w:rsidR="00F8240E">
        <w:rPr>
          <w:noProof/>
        </w:rPr>
        <w:t xml:space="preserve">It has provided </w:t>
      </w:r>
      <w:r w:rsidR="003050D0">
        <w:rPr>
          <w:noProof/>
        </w:rPr>
        <w:t xml:space="preserve">information on what types of visualisations are suitable for </w:t>
      </w:r>
      <w:r w:rsidR="00D85F78">
        <w:rPr>
          <w:noProof/>
        </w:rPr>
        <w:t xml:space="preserve">many different </w:t>
      </w:r>
      <w:r w:rsidR="00D85F78" w:rsidRPr="00B94394">
        <w:rPr>
          <w:noProof/>
        </w:rPr>
        <w:t>s</w:t>
      </w:r>
      <w:r w:rsidR="00B94394">
        <w:rPr>
          <w:noProof/>
        </w:rPr>
        <w:t>ce</w:t>
      </w:r>
      <w:r w:rsidR="00D85F78" w:rsidRPr="00B94394">
        <w:rPr>
          <w:noProof/>
        </w:rPr>
        <w:t>narios</w:t>
      </w:r>
      <w:r w:rsidR="00D85F78">
        <w:rPr>
          <w:noProof/>
        </w:rPr>
        <w:t xml:space="preserve">. </w:t>
      </w:r>
      <w:r w:rsidR="0006074A">
        <w:rPr>
          <w:noProof/>
        </w:rPr>
        <w:t xml:space="preserve">Specifically, It has provided </w:t>
      </w:r>
      <w:r w:rsidR="0006074A" w:rsidRPr="00B94394">
        <w:rPr>
          <w:noProof/>
        </w:rPr>
        <w:t>insi</w:t>
      </w:r>
      <w:r w:rsidR="00B94394">
        <w:rPr>
          <w:noProof/>
        </w:rPr>
        <w:t>ght</w:t>
      </w:r>
      <w:r w:rsidR="0006074A">
        <w:rPr>
          <w:noProof/>
        </w:rPr>
        <w:t xml:space="preserve"> into </w:t>
      </w:r>
      <w:r w:rsidR="00920050">
        <w:rPr>
          <w:noProof/>
        </w:rPr>
        <w:t xml:space="preserve">particular </w:t>
      </w:r>
      <w:r w:rsidR="00920050" w:rsidRPr="00B94394">
        <w:rPr>
          <w:noProof/>
        </w:rPr>
        <w:t>techniques</w:t>
      </w:r>
      <w:r w:rsidR="00920050">
        <w:rPr>
          <w:noProof/>
        </w:rPr>
        <w:t xml:space="preserve"> deployed</w:t>
      </w:r>
      <w:r w:rsidR="005E6BCD">
        <w:rPr>
          <w:noProof/>
        </w:rPr>
        <w:t xml:space="preserve"> </w:t>
      </w:r>
      <w:r w:rsidR="00C06E1B">
        <w:rPr>
          <w:noProof/>
        </w:rPr>
        <w:t>by</w:t>
      </w:r>
      <w:r w:rsidR="005E6BCD">
        <w:rPr>
          <w:noProof/>
        </w:rPr>
        <w:t xml:space="preserve"> data analysts and </w:t>
      </w:r>
      <w:r w:rsidR="005E6BCD" w:rsidRPr="00B94394">
        <w:rPr>
          <w:noProof/>
        </w:rPr>
        <w:t>scientist</w:t>
      </w:r>
      <w:r w:rsidR="00DE02C7">
        <w:rPr>
          <w:noProof/>
        </w:rPr>
        <w:t>s</w:t>
      </w:r>
      <w:r w:rsidR="00920050">
        <w:rPr>
          <w:noProof/>
        </w:rPr>
        <w:t xml:space="preserve"> for</w:t>
      </w:r>
      <w:r w:rsidR="00051FBC">
        <w:rPr>
          <w:noProof/>
        </w:rPr>
        <w:t xml:space="preserve"> an analysis </w:t>
      </w:r>
      <w:r w:rsidR="00277E4C">
        <w:rPr>
          <w:noProof/>
        </w:rPr>
        <w:t xml:space="preserve">for a project </w:t>
      </w:r>
      <w:r w:rsidR="00051FBC">
        <w:rPr>
          <w:noProof/>
        </w:rPr>
        <w:t>of this kind</w:t>
      </w:r>
      <w:r w:rsidR="0067170D">
        <w:rPr>
          <w:noProof/>
        </w:rPr>
        <w:t xml:space="preserve">. This includes </w:t>
      </w:r>
      <w:r w:rsidR="00051FBC" w:rsidRPr="00DE02C7">
        <w:rPr>
          <w:noProof/>
        </w:rPr>
        <w:t>Princi</w:t>
      </w:r>
      <w:r w:rsidR="00DE02C7">
        <w:rPr>
          <w:noProof/>
        </w:rPr>
        <w:t>pal</w:t>
      </w:r>
      <w:r w:rsidR="00051FBC">
        <w:rPr>
          <w:noProof/>
        </w:rPr>
        <w:t xml:space="preserve"> Component Analysis</w:t>
      </w:r>
      <w:r w:rsidR="00E75B6C">
        <w:rPr>
          <w:noProof/>
        </w:rPr>
        <w:t>, Histograms</w:t>
      </w:r>
      <w:r w:rsidR="00692A1C">
        <w:rPr>
          <w:noProof/>
        </w:rPr>
        <w:t xml:space="preserve"> </w:t>
      </w:r>
      <w:r w:rsidR="002C64CE">
        <w:rPr>
          <w:noProof/>
        </w:rPr>
        <w:t xml:space="preserve">scatter plots and </w:t>
      </w:r>
      <w:r w:rsidR="00E75B6C">
        <w:rPr>
          <w:noProof/>
        </w:rPr>
        <w:t>correlation heatmaps</w:t>
      </w:r>
      <w:r w:rsidR="00C42C67">
        <w:rPr>
          <w:noProof/>
        </w:rPr>
        <w:t>/</w:t>
      </w:r>
      <w:r w:rsidR="00C42C67" w:rsidRPr="00DE02C7">
        <w:rPr>
          <w:noProof/>
        </w:rPr>
        <w:t>matrices</w:t>
      </w:r>
      <w:r w:rsidR="00692A1C">
        <w:rPr>
          <w:noProof/>
        </w:rPr>
        <w:t>.</w:t>
      </w:r>
      <w:r w:rsidR="003500FC">
        <w:rPr>
          <w:noProof/>
        </w:rPr>
        <w:t xml:space="preserve"> </w:t>
      </w:r>
      <w:r w:rsidR="003500FC" w:rsidRPr="00DE02C7">
        <w:rPr>
          <w:noProof/>
        </w:rPr>
        <w:t>Supplement</w:t>
      </w:r>
      <w:r w:rsidR="00DE02C7">
        <w:rPr>
          <w:noProof/>
        </w:rPr>
        <w:t>a</w:t>
      </w:r>
      <w:r w:rsidR="003500FC" w:rsidRPr="00DE02C7">
        <w:rPr>
          <w:noProof/>
        </w:rPr>
        <w:t>ry</w:t>
      </w:r>
      <w:r w:rsidR="003500FC">
        <w:rPr>
          <w:noProof/>
        </w:rPr>
        <w:t xml:space="preserve"> to this</w:t>
      </w:r>
      <w:r w:rsidR="004525C1">
        <w:rPr>
          <w:noProof/>
        </w:rPr>
        <w:t>,</w:t>
      </w:r>
      <w:r w:rsidR="00034343" w:rsidRPr="00034343">
        <w:t xml:space="preserve"> </w:t>
      </w:r>
      <w:r w:rsidR="00DC1698">
        <w:rPr>
          <w:noProof/>
        </w:rPr>
        <w:t xml:space="preserve">the </w:t>
      </w:r>
      <w:r w:rsidR="00ED0B2C">
        <w:rPr>
          <w:noProof/>
        </w:rPr>
        <w:t xml:space="preserve">book </w:t>
      </w:r>
      <w:r w:rsidR="00ED0B2C" w:rsidRPr="002F51F3">
        <w:rPr>
          <w:b/>
          <w:noProof/>
        </w:rPr>
        <w:t>Exploratory Data Analysis</w:t>
      </w:r>
      <w:r w:rsidR="00C35459">
        <w:rPr>
          <w:noProof/>
        </w:rPr>
        <w:fldChar w:fldCharType="begin"/>
      </w:r>
      <w:r w:rsidR="008B5FFB">
        <w:rPr>
          <w:noProof/>
        </w:rPr>
        <w:instrText xml:space="preserve"> ADDIN ZOTERO_ITEM CSL_CITATION {"citationID":"BCEw6vlP","properties":{"formattedCitation":"(Tukey, 1977)","plainCitation":"(Tukey, 1977)","noteIndex":0},"citationItems":[{"id":141,"uris":["http://zotero.org/users/4754574/items/2UXSIPZA"],"uri":["http://zotero.org/users/4754574/items/2UXSIPZA"],"itemData":{"id":141,"type":"book","title":"Exploratory data analysis","collection-title":"Addison-Wesley series in behavioral science","publisher":"Addison-Wesley Pub. Co","publisher-place":"Reading, Mass","number-of-pages":"688","source":"Library of Congress ISBN","event-place":"Reading, Mass","ISBN":"978-0-201-07616-5","call-number":"HA29 .T783","author":[{"family":"Tukey","given":"John Wilder"}],"issued":{"date-parts":[["1977"]]}}}],"schema":"https://github.com/citation-style-language/schema/raw/master/csl-citation.json"} </w:instrText>
      </w:r>
      <w:r w:rsidR="00C35459">
        <w:rPr>
          <w:noProof/>
        </w:rPr>
        <w:fldChar w:fldCharType="separate"/>
      </w:r>
      <w:r w:rsidR="00C0187E" w:rsidRPr="00C0187E">
        <w:rPr>
          <w:rFonts w:ascii="Calibri" w:hAnsi="Calibri" w:cs="Calibri"/>
        </w:rPr>
        <w:t>(Tukey, 1977)</w:t>
      </w:r>
      <w:r w:rsidR="00C35459">
        <w:rPr>
          <w:noProof/>
        </w:rPr>
        <w:fldChar w:fldCharType="end"/>
      </w:r>
      <w:r w:rsidR="00ED0B2C">
        <w:rPr>
          <w:noProof/>
        </w:rPr>
        <w:t xml:space="preserve"> has </w:t>
      </w:r>
      <w:r w:rsidR="00D1419D">
        <w:rPr>
          <w:noProof/>
        </w:rPr>
        <w:t xml:space="preserve">given a grounding idea of how to conduct </w:t>
      </w:r>
      <w:r w:rsidR="003627B0">
        <w:rPr>
          <w:noProof/>
        </w:rPr>
        <w:lastRenderedPageBreak/>
        <w:t xml:space="preserve">such </w:t>
      </w:r>
      <w:r w:rsidR="00876E9F" w:rsidRPr="00DE02C7">
        <w:rPr>
          <w:noProof/>
        </w:rPr>
        <w:t>visu</w:t>
      </w:r>
      <w:r w:rsidR="00DE02C7">
        <w:rPr>
          <w:noProof/>
        </w:rPr>
        <w:t>al</w:t>
      </w:r>
      <w:r w:rsidR="00876E9F">
        <w:rPr>
          <w:noProof/>
        </w:rPr>
        <w:t xml:space="preserve"> </w:t>
      </w:r>
      <w:r w:rsidR="00C35459">
        <w:rPr>
          <w:noProof/>
        </w:rPr>
        <w:t xml:space="preserve">elements of the project and the importance </w:t>
      </w:r>
      <w:r w:rsidR="003627B0" w:rsidRPr="00DE02C7">
        <w:rPr>
          <w:noProof/>
        </w:rPr>
        <w:t>the</w:t>
      </w:r>
      <w:r w:rsidR="00DE02C7">
        <w:rPr>
          <w:noProof/>
        </w:rPr>
        <w:t>ir</w:t>
      </w:r>
      <w:r w:rsidR="003627B0">
        <w:rPr>
          <w:noProof/>
        </w:rPr>
        <w:t xml:space="preserve"> importance</w:t>
      </w:r>
      <w:r w:rsidR="00D77BFF">
        <w:rPr>
          <w:noProof/>
        </w:rPr>
        <w:t xml:space="preserve"> when looking at a data structure or lack of.</w:t>
      </w:r>
    </w:p>
    <w:p w14:paraId="106C8A1F" w14:textId="62B5E9B7" w:rsidR="00A71208" w:rsidRPr="0044613A" w:rsidRDefault="000C7DE2" w:rsidP="00F93D7E">
      <w:pPr>
        <w:rPr>
          <w:noProof/>
        </w:rPr>
      </w:pPr>
      <w:r>
        <w:rPr>
          <w:noProof/>
        </w:rPr>
        <w:t xml:space="preserve">For the process of the project and the technical </w:t>
      </w:r>
      <w:r w:rsidRPr="00520F28">
        <w:rPr>
          <w:noProof/>
        </w:rPr>
        <w:t>aspect</w:t>
      </w:r>
      <w:r w:rsidR="00520F28">
        <w:rPr>
          <w:noProof/>
        </w:rPr>
        <w:t>,</w:t>
      </w:r>
      <w:r w:rsidR="0087010F">
        <w:rPr>
          <w:noProof/>
        </w:rPr>
        <w:t xml:space="preserve"> </w:t>
      </w:r>
      <w:r w:rsidR="009E7AFC">
        <w:rPr>
          <w:noProof/>
        </w:rPr>
        <w:t>two</w:t>
      </w:r>
      <w:r w:rsidR="0087010F">
        <w:rPr>
          <w:noProof/>
        </w:rPr>
        <w:t xml:space="preserve"> </w:t>
      </w:r>
      <w:r w:rsidR="0087010F" w:rsidRPr="00520F28">
        <w:rPr>
          <w:noProof/>
        </w:rPr>
        <w:t>book</w:t>
      </w:r>
      <w:r w:rsidR="00520F28">
        <w:rPr>
          <w:noProof/>
        </w:rPr>
        <w:t>s</w:t>
      </w:r>
      <w:r w:rsidR="0087010F">
        <w:rPr>
          <w:noProof/>
        </w:rPr>
        <w:t xml:space="preserve"> have been </w:t>
      </w:r>
      <w:r w:rsidR="0087010F" w:rsidRPr="00520F28">
        <w:rPr>
          <w:noProof/>
        </w:rPr>
        <w:t>inst</w:t>
      </w:r>
      <w:r w:rsidR="00520F28">
        <w:rPr>
          <w:noProof/>
        </w:rPr>
        <w:t>r</w:t>
      </w:r>
      <w:r w:rsidR="0087010F" w:rsidRPr="00520F28">
        <w:rPr>
          <w:noProof/>
        </w:rPr>
        <w:t>umental</w:t>
      </w:r>
      <w:r w:rsidR="0087010F">
        <w:rPr>
          <w:noProof/>
        </w:rPr>
        <w:t xml:space="preserve"> to </w:t>
      </w:r>
      <w:r w:rsidR="008A77FA">
        <w:rPr>
          <w:noProof/>
        </w:rPr>
        <w:t xml:space="preserve">understand </w:t>
      </w:r>
      <w:r w:rsidR="00520F28">
        <w:rPr>
          <w:noProof/>
        </w:rPr>
        <w:t xml:space="preserve">Python and its core </w:t>
      </w:r>
      <w:r w:rsidR="003E0105">
        <w:rPr>
          <w:noProof/>
        </w:rPr>
        <w:t xml:space="preserve">machine learning </w:t>
      </w:r>
      <w:r w:rsidR="00520F28">
        <w:rPr>
          <w:noProof/>
        </w:rPr>
        <w:t>components</w:t>
      </w:r>
      <w:r w:rsidR="003E0105">
        <w:rPr>
          <w:noProof/>
        </w:rPr>
        <w:t xml:space="preserve">. The </w:t>
      </w:r>
      <w:r w:rsidR="009E7AFC">
        <w:rPr>
          <w:noProof/>
        </w:rPr>
        <w:t xml:space="preserve">first book to mention </w:t>
      </w:r>
      <w:r w:rsidR="00C652F0">
        <w:rPr>
          <w:noProof/>
        </w:rPr>
        <w:t>is</w:t>
      </w:r>
      <w:r w:rsidR="00C652F0" w:rsidRPr="006A56E5">
        <w:rPr>
          <w:b/>
          <w:noProof/>
        </w:rPr>
        <w:t xml:space="preserve"> Introduction </w:t>
      </w:r>
      <w:r w:rsidR="006A56E5" w:rsidRPr="006A56E5">
        <w:rPr>
          <w:b/>
          <w:noProof/>
        </w:rPr>
        <w:t>t</w:t>
      </w:r>
      <w:r w:rsidR="00C652F0" w:rsidRPr="006A56E5">
        <w:rPr>
          <w:b/>
          <w:noProof/>
        </w:rPr>
        <w:t>o Machine Learning</w:t>
      </w:r>
      <w:r w:rsidR="006A56E5" w:rsidRPr="006A56E5">
        <w:rPr>
          <w:b/>
          <w:noProof/>
        </w:rPr>
        <w:t xml:space="preserve"> in </w:t>
      </w:r>
      <w:r w:rsidR="006A56E5" w:rsidRPr="003F07E8">
        <w:rPr>
          <w:b/>
          <w:noProof/>
        </w:rPr>
        <w:t>Python</w:t>
      </w:r>
      <w:r w:rsidR="004F1CAB">
        <w:rPr>
          <w:b/>
          <w:noProof/>
        </w:rPr>
        <w:fldChar w:fldCharType="begin"/>
      </w:r>
      <w:r w:rsidR="00361E8D">
        <w:rPr>
          <w:b/>
          <w:noProof/>
        </w:rPr>
        <w:instrText xml:space="preserve"> ADDIN ZOTERO_ITEM CSL_CITATION {"citationID":"3RSiyNGu","properties":{"formattedCitation":"(M\\uc0\\u252{}ller, 2016)","plainCitation":"(Müller, 2016)","noteIndex":0},"citationItems":[{"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schema":"https://github.com/citation-style-language/schema/raw/master/csl-citation.json"} </w:instrText>
      </w:r>
      <w:r w:rsidR="004F1CAB">
        <w:rPr>
          <w:b/>
          <w:noProof/>
        </w:rPr>
        <w:fldChar w:fldCharType="separate"/>
      </w:r>
      <w:r w:rsidR="00C0187E" w:rsidRPr="00C0187E">
        <w:rPr>
          <w:rFonts w:ascii="Calibri" w:hAnsi="Calibri" w:cs="Calibri"/>
          <w:szCs w:val="24"/>
        </w:rPr>
        <w:t>(Müller, 2016)</w:t>
      </w:r>
      <w:r w:rsidR="004F1CAB">
        <w:rPr>
          <w:b/>
          <w:noProof/>
        </w:rPr>
        <w:fldChar w:fldCharType="end"/>
      </w:r>
      <w:r w:rsidR="000D5B4F" w:rsidRPr="003F07E8">
        <w:rPr>
          <w:noProof/>
        </w:rPr>
        <w:t xml:space="preserve"> and</w:t>
      </w:r>
      <w:r w:rsidR="000D5B4F">
        <w:rPr>
          <w:noProof/>
        </w:rPr>
        <w:t xml:space="preserve"> the second</w:t>
      </w:r>
      <w:r w:rsidR="00AD449D">
        <w:rPr>
          <w:noProof/>
        </w:rPr>
        <w:t xml:space="preserve"> </w:t>
      </w:r>
      <w:r w:rsidR="00F42F03">
        <w:rPr>
          <w:b/>
          <w:noProof/>
        </w:rPr>
        <w:t xml:space="preserve">Hands-on </w:t>
      </w:r>
      <w:r w:rsidR="00AD449D" w:rsidRPr="00AD449D">
        <w:rPr>
          <w:b/>
          <w:noProof/>
        </w:rPr>
        <w:t xml:space="preserve">Machine Learning with </w:t>
      </w:r>
      <w:r w:rsidR="00AD449D" w:rsidRPr="003F07E8">
        <w:rPr>
          <w:b/>
          <w:noProof/>
        </w:rPr>
        <w:t>Sc</w:t>
      </w:r>
      <w:r w:rsidR="003F07E8" w:rsidRPr="003F07E8">
        <w:rPr>
          <w:b/>
          <w:noProof/>
        </w:rPr>
        <w:t>i</w:t>
      </w:r>
      <w:r w:rsidR="00AD449D" w:rsidRPr="003F07E8">
        <w:rPr>
          <w:b/>
          <w:noProof/>
        </w:rPr>
        <w:t>kit</w:t>
      </w:r>
      <w:r w:rsidR="00AD449D" w:rsidRPr="00AD449D">
        <w:rPr>
          <w:b/>
          <w:noProof/>
        </w:rPr>
        <w:t>-Learn and TensorFlow</w:t>
      </w:r>
      <w:r w:rsidR="003347E4">
        <w:rPr>
          <w:b/>
          <w:noProof/>
        </w:rPr>
        <w:fldChar w:fldCharType="begin"/>
      </w:r>
      <w:r w:rsidR="00361E8D">
        <w:rPr>
          <w:b/>
          <w:noProof/>
        </w:rPr>
        <w:instrText xml:space="preserve"> ADDIN ZOTERO_ITEM CSL_CITATION {"citationID":"dXEjuJ6y","properties":{"formattedCitation":"(G\\uc0\\u233{}ron, 2017)","plainCitation":"(Géron, 2017)","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schema":"https://github.com/citation-style-language/schema/raw/master/csl-citation.json"} </w:instrText>
      </w:r>
      <w:r w:rsidR="003347E4">
        <w:rPr>
          <w:b/>
          <w:noProof/>
        </w:rPr>
        <w:fldChar w:fldCharType="separate"/>
      </w:r>
      <w:r w:rsidR="00C0187E" w:rsidRPr="00C0187E">
        <w:rPr>
          <w:rFonts w:ascii="Calibri" w:hAnsi="Calibri" w:cs="Calibri"/>
          <w:szCs w:val="24"/>
        </w:rPr>
        <w:t>(Géron, 2017)</w:t>
      </w:r>
      <w:r w:rsidR="003347E4">
        <w:rPr>
          <w:b/>
          <w:noProof/>
        </w:rPr>
        <w:fldChar w:fldCharType="end"/>
      </w:r>
      <w:r w:rsidR="00596B2D">
        <w:rPr>
          <w:b/>
          <w:noProof/>
        </w:rPr>
        <w:t>.</w:t>
      </w:r>
      <w:r w:rsidR="00A82D90">
        <w:rPr>
          <w:b/>
          <w:noProof/>
        </w:rPr>
        <w:t xml:space="preserve"> </w:t>
      </w:r>
      <w:r w:rsidR="002F6C28">
        <w:rPr>
          <w:noProof/>
        </w:rPr>
        <w:t xml:space="preserve">They both contain fundamental information on how to approach a </w:t>
      </w:r>
      <w:r w:rsidR="0044613A">
        <w:rPr>
          <w:noProof/>
        </w:rPr>
        <w:t xml:space="preserve">machine learning project with examples of </w:t>
      </w:r>
      <w:r w:rsidR="00712DD6">
        <w:rPr>
          <w:noProof/>
        </w:rPr>
        <w:t xml:space="preserve">how </w:t>
      </w:r>
      <w:r w:rsidR="00FC2EA5">
        <w:rPr>
          <w:noProof/>
        </w:rPr>
        <w:t xml:space="preserve">to </w:t>
      </w:r>
      <w:r w:rsidR="00712DD6" w:rsidRPr="00FC2EA5">
        <w:rPr>
          <w:noProof/>
        </w:rPr>
        <w:t>apply</w:t>
      </w:r>
      <w:r w:rsidR="00712DD6">
        <w:rPr>
          <w:noProof/>
        </w:rPr>
        <w:t xml:space="preserve"> </w:t>
      </w:r>
      <w:r w:rsidR="00D01978">
        <w:rPr>
          <w:noProof/>
        </w:rPr>
        <w:t xml:space="preserve">certain analytical </w:t>
      </w:r>
      <w:r w:rsidR="00645A93">
        <w:rPr>
          <w:noProof/>
        </w:rPr>
        <w:t xml:space="preserve">and machine learning </w:t>
      </w:r>
      <w:r w:rsidR="00D01978">
        <w:rPr>
          <w:noProof/>
        </w:rPr>
        <w:t>methods</w:t>
      </w:r>
      <w:r w:rsidR="00645A93">
        <w:rPr>
          <w:noProof/>
        </w:rPr>
        <w:t xml:space="preserve"> for building intelligent </w:t>
      </w:r>
      <w:r w:rsidR="001A2E77">
        <w:rPr>
          <w:noProof/>
        </w:rPr>
        <w:t>systems</w:t>
      </w:r>
      <w:r w:rsidR="00D01978">
        <w:rPr>
          <w:noProof/>
        </w:rPr>
        <w:t>.</w:t>
      </w:r>
    </w:p>
    <w:p w14:paraId="17221BC8" w14:textId="36F72B12" w:rsidR="003E56BD" w:rsidRPr="008A30C1" w:rsidRDefault="00BE1F00" w:rsidP="001B5B53">
      <w:pPr>
        <w:pStyle w:val="Heading2"/>
        <w:rPr>
          <w:noProof/>
        </w:rPr>
      </w:pPr>
      <w:bookmarkStart w:id="33" w:name="_Toc510456728"/>
      <w:bookmarkStart w:id="34" w:name="_Toc511516094"/>
      <w:bookmarkStart w:id="35" w:name="_Toc511771850"/>
      <w:bookmarkStart w:id="36" w:name="_Toc511871646"/>
      <w:bookmarkStart w:id="37" w:name="_Toc512176163"/>
      <w:bookmarkStart w:id="38" w:name="_Toc512176215"/>
      <w:r>
        <w:rPr>
          <w:noProof/>
        </w:rPr>
        <w:t xml:space="preserve">1.4 </w:t>
      </w:r>
      <w:r w:rsidR="001B5B53">
        <w:rPr>
          <w:noProof/>
        </w:rPr>
        <w:t>Key Terms of Machine Learning</w:t>
      </w:r>
      <w:bookmarkEnd w:id="33"/>
      <w:bookmarkEnd w:id="34"/>
      <w:bookmarkEnd w:id="35"/>
      <w:bookmarkEnd w:id="36"/>
      <w:bookmarkEnd w:id="37"/>
      <w:bookmarkEnd w:id="38"/>
    </w:p>
    <w:p w14:paraId="4BB6DD11" w14:textId="079F55FD" w:rsidR="000F295E" w:rsidRDefault="00A459BD" w:rsidP="00F93D7E">
      <w:pPr>
        <w:rPr>
          <w:noProof/>
        </w:rPr>
      </w:pPr>
      <w:r>
        <w:rPr>
          <w:noProof/>
        </w:rPr>
        <w:t xml:space="preserve">Within the field </w:t>
      </w:r>
      <w:r w:rsidR="00201C50">
        <w:rPr>
          <w:noProof/>
        </w:rPr>
        <w:t xml:space="preserve">there are </w:t>
      </w:r>
      <w:r>
        <w:rPr>
          <w:noProof/>
        </w:rPr>
        <w:t>i</w:t>
      </w:r>
      <w:r w:rsidR="00E52715">
        <w:rPr>
          <w:noProof/>
        </w:rPr>
        <w:t>mportant terms to remember</w:t>
      </w:r>
      <w:r w:rsidR="00201C50">
        <w:rPr>
          <w:noProof/>
        </w:rPr>
        <w:t xml:space="preserve"> such as;</w:t>
      </w:r>
    </w:p>
    <w:p w14:paraId="76CC6028" w14:textId="3B0F226E" w:rsidR="00AC08BA" w:rsidRDefault="008174E8" w:rsidP="00CA5207">
      <w:pPr>
        <w:pStyle w:val="ListParagraph"/>
        <w:numPr>
          <w:ilvl w:val="0"/>
          <w:numId w:val="4"/>
        </w:numPr>
        <w:rPr>
          <w:noProof/>
        </w:rPr>
      </w:pPr>
      <w:r w:rsidRPr="00CA5207">
        <w:rPr>
          <w:b/>
          <w:noProof/>
        </w:rPr>
        <w:t>Features</w:t>
      </w:r>
      <w:r>
        <w:rPr>
          <w:noProof/>
        </w:rPr>
        <w:t xml:space="preserve"> </w:t>
      </w:r>
      <w:r w:rsidR="0094373B">
        <w:rPr>
          <w:noProof/>
        </w:rPr>
        <w:t>–</w:t>
      </w:r>
      <w:r>
        <w:rPr>
          <w:noProof/>
        </w:rPr>
        <w:t xml:space="preserve"> </w:t>
      </w:r>
      <w:r w:rsidR="0094373B">
        <w:rPr>
          <w:noProof/>
        </w:rPr>
        <w:t xml:space="preserve">Depending on the </w:t>
      </w:r>
      <w:r w:rsidR="00396609">
        <w:rPr>
          <w:noProof/>
        </w:rPr>
        <w:t xml:space="preserve">professional </w:t>
      </w:r>
      <w:r w:rsidR="0094373B">
        <w:rPr>
          <w:noProof/>
        </w:rPr>
        <w:t xml:space="preserve">background, </w:t>
      </w:r>
      <w:r w:rsidR="004923D9">
        <w:rPr>
          <w:noProof/>
        </w:rPr>
        <w:t xml:space="preserve">features are </w:t>
      </w:r>
      <w:r w:rsidR="00A50693" w:rsidRPr="00A50693">
        <w:rPr>
          <w:noProof/>
        </w:rPr>
        <w:t>correlative</w:t>
      </w:r>
      <w:r w:rsidR="00CD74CA">
        <w:rPr>
          <w:noProof/>
        </w:rPr>
        <w:t xml:space="preserve"> to </w:t>
      </w:r>
      <w:r w:rsidR="00AF2EA0">
        <w:rPr>
          <w:noProof/>
        </w:rPr>
        <w:t xml:space="preserve">terms </w:t>
      </w:r>
      <w:r w:rsidR="00BB6ED0">
        <w:rPr>
          <w:noProof/>
        </w:rPr>
        <w:t xml:space="preserve">like </w:t>
      </w:r>
      <w:r w:rsidR="00CD74CA">
        <w:rPr>
          <w:noProof/>
        </w:rPr>
        <w:t>fields, colum</w:t>
      </w:r>
      <w:r w:rsidR="00052002">
        <w:rPr>
          <w:noProof/>
        </w:rPr>
        <w:t>n</w:t>
      </w:r>
      <w:r w:rsidR="00CD74CA">
        <w:rPr>
          <w:noProof/>
        </w:rPr>
        <w:t>s</w:t>
      </w:r>
      <w:r w:rsidR="0094590E">
        <w:rPr>
          <w:noProof/>
        </w:rPr>
        <w:t xml:space="preserve"> </w:t>
      </w:r>
      <w:r w:rsidR="00FD6499">
        <w:rPr>
          <w:noProof/>
        </w:rPr>
        <w:t>or</w:t>
      </w:r>
      <w:r w:rsidR="0094590E">
        <w:rPr>
          <w:noProof/>
        </w:rPr>
        <w:t xml:space="preserve"> </w:t>
      </w:r>
      <w:r w:rsidR="00CD74CA">
        <w:rPr>
          <w:noProof/>
        </w:rPr>
        <w:t>attributes</w:t>
      </w:r>
      <w:r w:rsidR="00396609">
        <w:rPr>
          <w:noProof/>
        </w:rPr>
        <w:t xml:space="preserve">. These </w:t>
      </w:r>
      <w:r w:rsidR="00232CE9" w:rsidRPr="00934A4E">
        <w:rPr>
          <w:noProof/>
        </w:rPr>
        <w:t>desc</w:t>
      </w:r>
      <w:r w:rsidR="00934A4E">
        <w:rPr>
          <w:noProof/>
        </w:rPr>
        <w:t>r</w:t>
      </w:r>
      <w:r w:rsidR="00232CE9" w:rsidRPr="00934A4E">
        <w:rPr>
          <w:noProof/>
        </w:rPr>
        <w:t>ibe</w:t>
      </w:r>
      <w:r w:rsidR="00232CE9">
        <w:rPr>
          <w:noProof/>
        </w:rPr>
        <w:t xml:space="preserve"> the characteristics of </w:t>
      </w:r>
      <w:r w:rsidR="00C4162B">
        <w:rPr>
          <w:noProof/>
        </w:rPr>
        <w:t>instances.</w:t>
      </w:r>
    </w:p>
    <w:p w14:paraId="653BDF2B" w14:textId="607A719B" w:rsidR="00C4162B" w:rsidRDefault="00701339" w:rsidP="00CA5207">
      <w:pPr>
        <w:pStyle w:val="ListParagraph"/>
        <w:numPr>
          <w:ilvl w:val="0"/>
          <w:numId w:val="4"/>
        </w:numPr>
        <w:rPr>
          <w:noProof/>
        </w:rPr>
      </w:pPr>
      <w:r w:rsidRPr="00CA5207">
        <w:rPr>
          <w:b/>
          <w:noProof/>
        </w:rPr>
        <w:t>Instances</w:t>
      </w:r>
      <w:r>
        <w:rPr>
          <w:noProof/>
        </w:rPr>
        <w:t xml:space="preserve"> – These are </w:t>
      </w:r>
      <w:r w:rsidRPr="00934A4E">
        <w:rPr>
          <w:noProof/>
        </w:rPr>
        <w:t>corr</w:t>
      </w:r>
      <w:r w:rsidR="00934A4E">
        <w:rPr>
          <w:noProof/>
        </w:rPr>
        <w:t>e</w:t>
      </w:r>
      <w:r w:rsidRPr="00934A4E">
        <w:rPr>
          <w:noProof/>
        </w:rPr>
        <w:t>lative</w:t>
      </w:r>
      <w:r>
        <w:rPr>
          <w:noProof/>
        </w:rPr>
        <w:t xml:space="preserve"> to </w:t>
      </w:r>
      <w:r w:rsidR="00AF2EA0">
        <w:rPr>
          <w:noProof/>
        </w:rPr>
        <w:t>the terms</w:t>
      </w:r>
      <w:r w:rsidR="00BB6ED0">
        <w:rPr>
          <w:noProof/>
        </w:rPr>
        <w:t xml:space="preserve"> like</w:t>
      </w:r>
      <w:r w:rsidR="00AF2EA0">
        <w:rPr>
          <w:noProof/>
        </w:rPr>
        <w:t xml:space="preserve"> </w:t>
      </w:r>
      <w:r w:rsidR="0094590E">
        <w:rPr>
          <w:noProof/>
        </w:rPr>
        <w:t xml:space="preserve">rows, data points, </w:t>
      </w:r>
      <w:r w:rsidR="00032F6F">
        <w:rPr>
          <w:noProof/>
        </w:rPr>
        <w:t xml:space="preserve">observation, case </w:t>
      </w:r>
      <w:r w:rsidR="00FD6499">
        <w:rPr>
          <w:noProof/>
        </w:rPr>
        <w:t>or</w:t>
      </w:r>
      <w:r w:rsidR="00AF2EA0">
        <w:rPr>
          <w:noProof/>
        </w:rPr>
        <w:t xml:space="preserve"> value.</w:t>
      </w:r>
    </w:p>
    <w:p w14:paraId="1C94D94B" w14:textId="1AF40633" w:rsidR="005A12E0" w:rsidRDefault="005A12E0" w:rsidP="00CA5207">
      <w:pPr>
        <w:pStyle w:val="ListParagraph"/>
        <w:numPr>
          <w:ilvl w:val="0"/>
          <w:numId w:val="4"/>
        </w:numPr>
        <w:rPr>
          <w:noProof/>
        </w:rPr>
      </w:pPr>
      <w:r w:rsidRPr="00CA5207">
        <w:rPr>
          <w:b/>
          <w:noProof/>
        </w:rPr>
        <w:t>Target</w:t>
      </w:r>
      <w:r>
        <w:rPr>
          <w:noProof/>
        </w:rPr>
        <w:t xml:space="preserve"> – Th</w:t>
      </w:r>
      <w:r w:rsidR="00187776">
        <w:rPr>
          <w:noProof/>
        </w:rPr>
        <w:t xml:space="preserve">is is </w:t>
      </w:r>
      <w:r w:rsidR="00187776" w:rsidRPr="00934A4E">
        <w:rPr>
          <w:noProof/>
        </w:rPr>
        <w:t>corr</w:t>
      </w:r>
      <w:r w:rsidR="00934A4E">
        <w:rPr>
          <w:noProof/>
        </w:rPr>
        <w:t>e</w:t>
      </w:r>
      <w:r w:rsidR="00187776" w:rsidRPr="00934A4E">
        <w:rPr>
          <w:noProof/>
        </w:rPr>
        <w:t>lative</w:t>
      </w:r>
      <w:r w:rsidR="00187776">
        <w:rPr>
          <w:noProof/>
        </w:rPr>
        <w:t xml:space="preserve"> to the terms </w:t>
      </w:r>
      <w:r w:rsidR="00BA6933" w:rsidRPr="00934A4E">
        <w:rPr>
          <w:noProof/>
        </w:rPr>
        <w:t>p</w:t>
      </w:r>
      <w:r w:rsidR="00187776" w:rsidRPr="00934A4E">
        <w:rPr>
          <w:noProof/>
        </w:rPr>
        <w:t>redict</w:t>
      </w:r>
      <w:r w:rsidR="00934A4E">
        <w:rPr>
          <w:noProof/>
        </w:rPr>
        <w:t>ed</w:t>
      </w:r>
      <w:r w:rsidR="00187776">
        <w:rPr>
          <w:noProof/>
        </w:rPr>
        <w:t xml:space="preserve">, </w:t>
      </w:r>
      <w:r w:rsidR="00187776" w:rsidRPr="00FC129A">
        <w:rPr>
          <w:noProof/>
        </w:rPr>
        <w:t>depend</w:t>
      </w:r>
      <w:r w:rsidR="00FC129A">
        <w:rPr>
          <w:noProof/>
        </w:rPr>
        <w:t>e</w:t>
      </w:r>
      <w:r w:rsidR="00187776" w:rsidRPr="00FC129A">
        <w:rPr>
          <w:noProof/>
        </w:rPr>
        <w:t>nt</w:t>
      </w:r>
      <w:r w:rsidR="00187776">
        <w:rPr>
          <w:noProof/>
        </w:rPr>
        <w:t xml:space="preserve"> variable</w:t>
      </w:r>
      <w:r w:rsidR="003A761A">
        <w:rPr>
          <w:noProof/>
        </w:rPr>
        <w:t xml:space="preserve"> </w:t>
      </w:r>
      <w:r w:rsidR="00FD6499">
        <w:rPr>
          <w:noProof/>
        </w:rPr>
        <w:t>or</w:t>
      </w:r>
      <w:r w:rsidR="003A761A">
        <w:rPr>
          <w:noProof/>
        </w:rPr>
        <w:t xml:space="preserve"> outcome</w:t>
      </w:r>
      <w:r w:rsidR="00187776">
        <w:rPr>
          <w:noProof/>
        </w:rPr>
        <w:t>.</w:t>
      </w:r>
      <w:r w:rsidR="00D6018F">
        <w:rPr>
          <w:noProof/>
        </w:rPr>
        <w:t xml:space="preserve"> These are what determine the class</w:t>
      </w:r>
      <w:r w:rsidR="00895B95">
        <w:rPr>
          <w:noProof/>
        </w:rPr>
        <w:t xml:space="preserve"> of an instance.</w:t>
      </w:r>
    </w:p>
    <w:p w14:paraId="0FD98C0D" w14:textId="5EEECB75" w:rsidR="00D90066" w:rsidRDefault="00D90066" w:rsidP="003E0B56">
      <w:pPr>
        <w:rPr>
          <w:noProof/>
        </w:rPr>
      </w:pPr>
      <w:r>
        <w:rPr>
          <w:noProof/>
        </w:rPr>
        <w:t xml:space="preserve">There are two main types of machine learning, </w:t>
      </w:r>
      <w:r w:rsidRPr="00CA5207">
        <w:rPr>
          <w:b/>
          <w:noProof/>
        </w:rPr>
        <w:t>Supervised</w:t>
      </w:r>
      <w:r>
        <w:rPr>
          <w:noProof/>
        </w:rPr>
        <w:t xml:space="preserve"> and </w:t>
      </w:r>
      <w:r w:rsidR="00331C8F" w:rsidRPr="00CA5207">
        <w:rPr>
          <w:b/>
          <w:noProof/>
        </w:rPr>
        <w:t>U</w:t>
      </w:r>
      <w:r w:rsidRPr="00CA5207">
        <w:rPr>
          <w:b/>
          <w:noProof/>
        </w:rPr>
        <w:t>nsupervised</w:t>
      </w:r>
      <w:r>
        <w:rPr>
          <w:noProof/>
        </w:rPr>
        <w:t>. Both of which have various applications</w:t>
      </w:r>
      <w:r w:rsidR="00D778E0">
        <w:rPr>
          <w:noProof/>
        </w:rPr>
        <w:t>.</w:t>
      </w:r>
    </w:p>
    <w:p w14:paraId="346326DD" w14:textId="77AE38C7" w:rsidR="00C569C6" w:rsidRDefault="00A75891" w:rsidP="00CA5207">
      <w:pPr>
        <w:pStyle w:val="ListParagraph"/>
        <w:numPr>
          <w:ilvl w:val="0"/>
          <w:numId w:val="4"/>
        </w:numPr>
        <w:rPr>
          <w:noProof/>
        </w:rPr>
      </w:pPr>
      <w:r w:rsidRPr="00CA5207">
        <w:rPr>
          <w:b/>
          <w:noProof/>
        </w:rPr>
        <w:t>Supervised</w:t>
      </w:r>
      <w:r w:rsidR="00EC4E13">
        <w:rPr>
          <w:noProof/>
        </w:rPr>
        <w:t xml:space="preserve"> method</w:t>
      </w:r>
      <w:r w:rsidR="00AD5F5D">
        <w:rPr>
          <w:noProof/>
        </w:rPr>
        <w:t>s</w:t>
      </w:r>
      <w:r>
        <w:rPr>
          <w:noProof/>
        </w:rPr>
        <w:t xml:space="preserve"> </w:t>
      </w:r>
      <w:r w:rsidR="00A87730" w:rsidRPr="00A87730">
        <w:rPr>
          <w:noProof/>
        </w:rPr>
        <w:t>desc</w:t>
      </w:r>
      <w:r w:rsidR="00A87730">
        <w:rPr>
          <w:noProof/>
        </w:rPr>
        <w:t>ri</w:t>
      </w:r>
      <w:r w:rsidR="00A87730" w:rsidRPr="00A87730">
        <w:rPr>
          <w:noProof/>
        </w:rPr>
        <w:t>be</w:t>
      </w:r>
      <w:r w:rsidR="00A87730">
        <w:rPr>
          <w:noProof/>
        </w:rPr>
        <w:t xml:space="preserve"> that the algorithm </w:t>
      </w:r>
      <w:r w:rsidR="005A6D55">
        <w:rPr>
          <w:noProof/>
        </w:rPr>
        <w:t xml:space="preserve">expects </w:t>
      </w:r>
      <w:r w:rsidR="002E1D39">
        <w:rPr>
          <w:noProof/>
        </w:rPr>
        <w:t xml:space="preserve">data with </w:t>
      </w:r>
      <w:r w:rsidR="002E1D39" w:rsidRPr="005E7E83">
        <w:rPr>
          <w:noProof/>
        </w:rPr>
        <w:t>features</w:t>
      </w:r>
      <w:r w:rsidR="005A6D55">
        <w:rPr>
          <w:noProof/>
        </w:rPr>
        <w:t xml:space="preserve"> </w:t>
      </w:r>
      <w:r w:rsidR="005A6D55" w:rsidRPr="00CA5207">
        <w:rPr>
          <w:i/>
          <w:noProof/>
        </w:rPr>
        <w:t>and a</w:t>
      </w:r>
      <w:r w:rsidR="005A6D55">
        <w:rPr>
          <w:noProof/>
        </w:rPr>
        <w:t xml:space="preserve"> target</w:t>
      </w:r>
      <w:r w:rsidR="00652CE5">
        <w:rPr>
          <w:noProof/>
        </w:rPr>
        <w:t xml:space="preserve"> to correlate</w:t>
      </w:r>
      <w:r w:rsidR="008A6152">
        <w:rPr>
          <w:noProof/>
        </w:rPr>
        <w:t xml:space="preserve"> </w:t>
      </w:r>
      <w:r w:rsidR="007F3538">
        <w:rPr>
          <w:noProof/>
        </w:rPr>
        <w:t>with</w:t>
      </w:r>
      <w:r w:rsidR="008A6152">
        <w:rPr>
          <w:noProof/>
        </w:rPr>
        <w:t xml:space="preserve"> the attributes</w:t>
      </w:r>
      <w:r w:rsidR="003116D4">
        <w:rPr>
          <w:noProof/>
        </w:rPr>
        <w:t xml:space="preserve"> as input</w:t>
      </w:r>
      <w:r w:rsidR="00652CE5">
        <w:rPr>
          <w:noProof/>
        </w:rPr>
        <w:t>,</w:t>
      </w:r>
      <w:r w:rsidR="00D709D7">
        <w:rPr>
          <w:noProof/>
        </w:rPr>
        <w:t xml:space="preserve"> with the model being the output</w:t>
      </w:r>
      <w:r w:rsidR="009A6E6B">
        <w:rPr>
          <w:noProof/>
        </w:rPr>
        <w:t>(</w:t>
      </w:r>
      <w:r w:rsidR="009A6E6B">
        <w:rPr>
          <w:noProof/>
        </w:rPr>
        <w:fldChar w:fldCharType="begin"/>
      </w:r>
      <w:r w:rsidR="009A6E6B">
        <w:rPr>
          <w:noProof/>
        </w:rPr>
        <w:instrText xml:space="preserve"> REF _Ref505088734 \h </w:instrText>
      </w:r>
      <w:r w:rsidR="009A6E6B">
        <w:rPr>
          <w:noProof/>
        </w:rPr>
      </w:r>
      <w:r w:rsidR="009A6E6B">
        <w:rPr>
          <w:noProof/>
        </w:rPr>
        <w:fldChar w:fldCharType="separate"/>
      </w:r>
      <w:r w:rsidR="009A6E6B">
        <w:t xml:space="preserve">Figure </w:t>
      </w:r>
      <w:r w:rsidR="009A6E6B">
        <w:rPr>
          <w:noProof/>
        </w:rPr>
        <w:t>1</w:t>
      </w:r>
      <w:r w:rsidR="009A6E6B">
        <w:rPr>
          <w:noProof/>
        </w:rPr>
        <w:fldChar w:fldCharType="end"/>
      </w:r>
      <w:r w:rsidR="009A6E6B">
        <w:rPr>
          <w:noProof/>
        </w:rPr>
        <w:t>)</w:t>
      </w:r>
      <w:r w:rsidR="00D709D7">
        <w:rPr>
          <w:noProof/>
        </w:rPr>
        <w:t xml:space="preserve">. </w:t>
      </w:r>
      <w:r w:rsidR="000728AD">
        <w:rPr>
          <w:noProof/>
        </w:rPr>
        <w:t xml:space="preserve">In other words, </w:t>
      </w:r>
      <w:r w:rsidR="002E20D4">
        <w:rPr>
          <w:noProof/>
        </w:rPr>
        <w:t>a dataset that contains the attributes</w:t>
      </w:r>
      <w:r w:rsidR="00CF2B30">
        <w:rPr>
          <w:noProof/>
        </w:rPr>
        <w:t>(features)</w:t>
      </w:r>
      <w:r w:rsidR="002E20D4">
        <w:rPr>
          <w:noProof/>
        </w:rPr>
        <w:t xml:space="preserve"> </w:t>
      </w:r>
      <w:r w:rsidR="00664A59">
        <w:rPr>
          <w:noProof/>
        </w:rPr>
        <w:t>and what class</w:t>
      </w:r>
      <w:r w:rsidR="00CF2B30">
        <w:rPr>
          <w:noProof/>
        </w:rPr>
        <w:t>(label)</w:t>
      </w:r>
      <w:r w:rsidR="00664A59">
        <w:rPr>
          <w:noProof/>
        </w:rPr>
        <w:t xml:space="preserve"> those attributes belong </w:t>
      </w:r>
      <w:r w:rsidR="00664A59" w:rsidRPr="00AC12A3">
        <w:rPr>
          <w:noProof/>
        </w:rPr>
        <w:t>to</w:t>
      </w:r>
      <w:r w:rsidR="0073504D">
        <w:rPr>
          <w:noProof/>
        </w:rPr>
        <w:t xml:space="preserve"> for each instance</w:t>
      </w:r>
      <w:r w:rsidR="00F171FD">
        <w:rPr>
          <w:noProof/>
        </w:rPr>
        <w:t>.</w:t>
      </w:r>
      <w:r w:rsidR="00517F88">
        <w:rPr>
          <w:noProof/>
        </w:rPr>
        <w:t xml:space="preserve"> </w:t>
      </w:r>
      <w:r w:rsidR="00F171FD">
        <w:rPr>
          <w:noProof/>
        </w:rPr>
        <w:t>Such as</w:t>
      </w:r>
      <w:r w:rsidR="00517F88">
        <w:rPr>
          <w:noProof/>
        </w:rPr>
        <w:t xml:space="preserve"> if</w:t>
      </w:r>
      <w:r w:rsidR="00D65493">
        <w:rPr>
          <w:noProof/>
        </w:rPr>
        <w:t xml:space="preserve"> an</w:t>
      </w:r>
      <w:r w:rsidR="00517F88">
        <w:rPr>
          <w:noProof/>
        </w:rPr>
        <w:t xml:space="preserve"> </w:t>
      </w:r>
      <w:r w:rsidR="00517F88" w:rsidRPr="00D65493">
        <w:rPr>
          <w:noProof/>
        </w:rPr>
        <w:t>a</w:t>
      </w:r>
      <w:r w:rsidR="00CF44FD" w:rsidRPr="00D65493">
        <w:rPr>
          <w:noProof/>
        </w:rPr>
        <w:t>nimal</w:t>
      </w:r>
      <w:r w:rsidR="00CF44FD">
        <w:rPr>
          <w:noProof/>
        </w:rPr>
        <w:t xml:space="preserve"> has a trunk</w:t>
      </w:r>
      <w:r w:rsidR="005E755F">
        <w:rPr>
          <w:noProof/>
        </w:rPr>
        <w:t xml:space="preserve">, </w:t>
      </w:r>
      <w:r w:rsidR="001B04EE">
        <w:rPr>
          <w:noProof/>
        </w:rPr>
        <w:t>4</w:t>
      </w:r>
      <w:r w:rsidR="005E755F">
        <w:rPr>
          <w:noProof/>
        </w:rPr>
        <w:t xml:space="preserve"> legs</w:t>
      </w:r>
      <w:r w:rsidR="00776FBC">
        <w:rPr>
          <w:noProof/>
        </w:rPr>
        <w:t xml:space="preserve">, </w:t>
      </w:r>
      <w:r w:rsidR="00C03CCF">
        <w:rPr>
          <w:noProof/>
        </w:rPr>
        <w:t>a weight</w:t>
      </w:r>
      <w:r w:rsidR="001B04EE">
        <w:rPr>
          <w:noProof/>
        </w:rPr>
        <w:t xml:space="preserve"> </w:t>
      </w:r>
      <w:r w:rsidR="0029468A">
        <w:rPr>
          <w:noProof/>
        </w:rPr>
        <w:t>around</w:t>
      </w:r>
      <w:r w:rsidR="001B04EE">
        <w:rPr>
          <w:noProof/>
        </w:rPr>
        <w:t xml:space="preserve"> 5400kg and the class</w:t>
      </w:r>
      <w:r w:rsidR="00A62CD7">
        <w:rPr>
          <w:noProof/>
        </w:rPr>
        <w:t>(target)</w:t>
      </w:r>
      <w:r w:rsidR="001B04EE">
        <w:rPr>
          <w:noProof/>
        </w:rPr>
        <w:t xml:space="preserve"> is Elephant</w:t>
      </w:r>
      <w:r w:rsidR="00867410">
        <w:rPr>
          <w:noProof/>
        </w:rPr>
        <w:t xml:space="preserve">, </w:t>
      </w:r>
      <w:r w:rsidR="00FC6D0D">
        <w:rPr>
          <w:noProof/>
        </w:rPr>
        <w:t xml:space="preserve">the machine would take those inputs and learn that elephants have a trunk, 4 legs and </w:t>
      </w:r>
      <w:r w:rsidR="00BC5D3F">
        <w:rPr>
          <w:noProof/>
        </w:rPr>
        <w:t xml:space="preserve">a </w:t>
      </w:r>
      <w:r w:rsidR="00E5494B">
        <w:rPr>
          <w:noProof/>
        </w:rPr>
        <w:t>general</w:t>
      </w:r>
      <w:r w:rsidR="00BC5D3F">
        <w:rPr>
          <w:noProof/>
        </w:rPr>
        <w:t xml:space="preserve"> </w:t>
      </w:r>
      <w:r w:rsidR="002A4572">
        <w:rPr>
          <w:noProof/>
        </w:rPr>
        <w:t>describe</w:t>
      </w:r>
      <w:r w:rsidR="00E5494B">
        <w:rPr>
          <w:noProof/>
        </w:rPr>
        <w:t xml:space="preserve">d </w:t>
      </w:r>
      <w:r w:rsidR="00BC5D3F">
        <w:rPr>
          <w:noProof/>
        </w:rPr>
        <w:t>weight. The</w:t>
      </w:r>
      <w:r w:rsidR="002F7691">
        <w:rPr>
          <w:noProof/>
        </w:rPr>
        <w:t xml:space="preserve"> output</w:t>
      </w:r>
      <w:r w:rsidR="00BC5D3F">
        <w:rPr>
          <w:noProof/>
        </w:rPr>
        <w:t xml:space="preserve"> model</w:t>
      </w:r>
      <w:r w:rsidR="002F7691">
        <w:rPr>
          <w:noProof/>
        </w:rPr>
        <w:t xml:space="preserve"> </w:t>
      </w:r>
      <w:r w:rsidR="00BB5233">
        <w:rPr>
          <w:noProof/>
        </w:rPr>
        <w:t xml:space="preserve">might </w:t>
      </w:r>
      <w:r w:rsidR="002F7691">
        <w:rPr>
          <w:noProof/>
        </w:rPr>
        <w:t>then be able to predict</w:t>
      </w:r>
      <w:r w:rsidR="009075C3">
        <w:rPr>
          <w:noProof/>
        </w:rPr>
        <w:t xml:space="preserve"> whether</w:t>
      </w:r>
      <w:r w:rsidR="00C9223D">
        <w:rPr>
          <w:noProof/>
        </w:rPr>
        <w:t xml:space="preserve"> </w:t>
      </w:r>
      <w:r w:rsidR="00BB5233">
        <w:rPr>
          <w:noProof/>
        </w:rPr>
        <w:t xml:space="preserve">new </w:t>
      </w:r>
      <w:r w:rsidR="0008575B">
        <w:rPr>
          <w:noProof/>
        </w:rPr>
        <w:t xml:space="preserve">unclassified </w:t>
      </w:r>
      <w:r w:rsidR="0053247E" w:rsidRPr="006E58DE">
        <w:rPr>
          <w:noProof/>
        </w:rPr>
        <w:t>data</w:t>
      </w:r>
      <w:r w:rsidR="006E58DE">
        <w:rPr>
          <w:noProof/>
        </w:rPr>
        <w:t xml:space="preserve"> </w:t>
      </w:r>
      <w:r w:rsidR="0053247E" w:rsidRPr="006E58DE">
        <w:rPr>
          <w:noProof/>
        </w:rPr>
        <w:t>points</w:t>
      </w:r>
      <w:r w:rsidR="00BB5233">
        <w:rPr>
          <w:noProof/>
        </w:rPr>
        <w:t xml:space="preserve"> a</w:t>
      </w:r>
      <w:r w:rsidR="009075C3">
        <w:rPr>
          <w:noProof/>
        </w:rPr>
        <w:t>re</w:t>
      </w:r>
      <w:r w:rsidR="00BB5233">
        <w:rPr>
          <w:noProof/>
        </w:rPr>
        <w:t xml:space="preserve"> Elephants</w:t>
      </w:r>
      <w:r w:rsidR="009075C3">
        <w:rPr>
          <w:noProof/>
        </w:rPr>
        <w:t xml:space="preserve"> or not</w:t>
      </w:r>
      <w:r w:rsidR="00A31777">
        <w:rPr>
          <w:noProof/>
        </w:rPr>
        <w:t xml:space="preserve">. </w:t>
      </w:r>
      <w:r w:rsidR="00325E86">
        <w:rPr>
          <w:noProof/>
        </w:rPr>
        <w:t xml:space="preserve">The same process </w:t>
      </w:r>
      <w:r w:rsidR="00FE10F5">
        <w:rPr>
          <w:noProof/>
        </w:rPr>
        <w:t>could work for</w:t>
      </w:r>
      <w:r w:rsidR="00064B9F">
        <w:rPr>
          <w:noProof/>
        </w:rPr>
        <w:t xml:space="preserve"> predicting</w:t>
      </w:r>
      <w:r w:rsidR="00FE10F5">
        <w:rPr>
          <w:noProof/>
        </w:rPr>
        <w:t xml:space="preserve"> potential drug success based on what drug</w:t>
      </w:r>
      <w:r w:rsidR="00DF6425">
        <w:rPr>
          <w:noProof/>
        </w:rPr>
        <w:t>s</w:t>
      </w:r>
      <w:r w:rsidR="0066489B">
        <w:rPr>
          <w:noProof/>
        </w:rPr>
        <w:t xml:space="preserve"> have been successful </w:t>
      </w:r>
      <w:r w:rsidR="00DF6425">
        <w:rPr>
          <w:noProof/>
        </w:rPr>
        <w:t xml:space="preserve">or not </w:t>
      </w:r>
      <w:r w:rsidR="0066489B">
        <w:rPr>
          <w:noProof/>
        </w:rPr>
        <w:t>in the past</w:t>
      </w:r>
      <w:r w:rsidR="003447CD">
        <w:rPr>
          <w:noProof/>
        </w:rPr>
        <w:t xml:space="preserve"> based on </w:t>
      </w:r>
      <w:r w:rsidR="002B2D90">
        <w:rPr>
          <w:noProof/>
        </w:rPr>
        <w:t>its attributes</w:t>
      </w:r>
      <w:r w:rsidR="009F6605">
        <w:rPr>
          <w:noProof/>
        </w:rPr>
        <w:t>.</w:t>
      </w:r>
    </w:p>
    <w:p w14:paraId="100F6CB9" w14:textId="2670D095" w:rsidR="00C569C6" w:rsidRDefault="00DD0A47" w:rsidP="004751FD">
      <w:pPr>
        <w:pStyle w:val="ListParagraph"/>
        <w:numPr>
          <w:ilvl w:val="0"/>
          <w:numId w:val="4"/>
        </w:numPr>
        <w:rPr>
          <w:noProof/>
        </w:rPr>
      </w:pPr>
      <w:r w:rsidRPr="00CA5207">
        <w:rPr>
          <w:b/>
          <w:noProof/>
        </w:rPr>
        <w:t>Unsupervised</w:t>
      </w:r>
      <w:r>
        <w:rPr>
          <w:noProof/>
        </w:rPr>
        <w:t xml:space="preserve"> method</w:t>
      </w:r>
      <w:r w:rsidR="00EC4E13">
        <w:rPr>
          <w:noProof/>
        </w:rPr>
        <w:t>s</w:t>
      </w:r>
      <w:r w:rsidR="00E9161E">
        <w:rPr>
          <w:noProof/>
        </w:rPr>
        <w:t xml:space="preserve"> </w:t>
      </w:r>
      <w:r w:rsidR="009012ED">
        <w:rPr>
          <w:noProof/>
        </w:rPr>
        <w:t>describe a process that</w:t>
      </w:r>
      <w:r w:rsidR="009C27E3">
        <w:rPr>
          <w:noProof/>
        </w:rPr>
        <w:t xml:space="preserve"> takes data input </w:t>
      </w:r>
      <w:r w:rsidR="009C27E3" w:rsidRPr="00CA5207">
        <w:rPr>
          <w:i/>
          <w:noProof/>
        </w:rPr>
        <w:t>without</w:t>
      </w:r>
      <w:r w:rsidR="009C27E3">
        <w:rPr>
          <w:noProof/>
        </w:rPr>
        <w:t xml:space="preserve"> a target to aim for. </w:t>
      </w:r>
      <w:r w:rsidR="000239C9">
        <w:rPr>
          <w:noProof/>
        </w:rPr>
        <w:t xml:space="preserve">This method </w:t>
      </w:r>
      <w:r w:rsidR="00900585">
        <w:rPr>
          <w:noProof/>
        </w:rPr>
        <w:t xml:space="preserve">relies </w:t>
      </w:r>
      <w:r w:rsidR="00900585" w:rsidRPr="00FC129A">
        <w:rPr>
          <w:noProof/>
        </w:rPr>
        <w:t>pur</w:t>
      </w:r>
      <w:r w:rsidR="00FC129A">
        <w:rPr>
          <w:noProof/>
        </w:rPr>
        <w:t>el</w:t>
      </w:r>
      <w:r w:rsidR="00900585" w:rsidRPr="00FC129A">
        <w:rPr>
          <w:noProof/>
        </w:rPr>
        <w:t>y</w:t>
      </w:r>
      <w:r w:rsidR="00900585">
        <w:rPr>
          <w:noProof/>
        </w:rPr>
        <w:t xml:space="preserve"> on the machine to deduce new information that might not have been previously known. For example, </w:t>
      </w:r>
      <w:r w:rsidR="009F5E75">
        <w:rPr>
          <w:noProof/>
        </w:rPr>
        <w:t>it might be that feeding a</w:t>
      </w:r>
      <w:r w:rsidR="00EC7D6E">
        <w:rPr>
          <w:noProof/>
        </w:rPr>
        <w:t>n unlabeled dataset as input would</w:t>
      </w:r>
      <w:r w:rsidR="00406953">
        <w:rPr>
          <w:noProof/>
        </w:rPr>
        <w:t xml:space="preserve"> </w:t>
      </w:r>
      <w:r w:rsidR="007D770B">
        <w:rPr>
          <w:noProof/>
        </w:rPr>
        <w:t>an</w:t>
      </w:r>
      <w:r w:rsidR="00406953">
        <w:rPr>
          <w:noProof/>
        </w:rPr>
        <w:t xml:space="preserve"> output</w:t>
      </w:r>
      <w:r w:rsidR="00F04FE1">
        <w:rPr>
          <w:noProof/>
        </w:rPr>
        <w:t xml:space="preserve"> </w:t>
      </w:r>
      <w:r w:rsidR="00D64465">
        <w:rPr>
          <w:noProof/>
        </w:rPr>
        <w:t xml:space="preserve">of </w:t>
      </w:r>
      <w:r w:rsidR="00F04FE1">
        <w:rPr>
          <w:noProof/>
        </w:rPr>
        <w:t>previou</w:t>
      </w:r>
      <w:r w:rsidR="004F1881">
        <w:rPr>
          <w:noProof/>
        </w:rPr>
        <w:t>s</w:t>
      </w:r>
      <w:r w:rsidR="00031F35">
        <w:rPr>
          <w:noProof/>
        </w:rPr>
        <w:t>ly</w:t>
      </w:r>
      <w:r w:rsidR="00F04FE1">
        <w:rPr>
          <w:noProof/>
        </w:rPr>
        <w:t xml:space="preserve"> unknown clusters that could</w:t>
      </w:r>
      <w:r w:rsidR="003B4C35">
        <w:rPr>
          <w:noProof/>
        </w:rPr>
        <w:t xml:space="preserve"> infer new possible classifications.</w:t>
      </w:r>
      <w:r w:rsidR="00DE7EE0">
        <w:rPr>
          <w:noProof/>
        </w:rPr>
        <w:t xml:space="preserve"> </w:t>
      </w:r>
      <w:r w:rsidR="00FC129A">
        <w:rPr>
          <w:noProof/>
        </w:rPr>
        <w:t>The u</w:t>
      </w:r>
      <w:r w:rsidR="00873CCA" w:rsidRPr="00FC129A">
        <w:rPr>
          <w:noProof/>
        </w:rPr>
        <w:t>se</w:t>
      </w:r>
      <w:r w:rsidR="00873CCA">
        <w:rPr>
          <w:noProof/>
        </w:rPr>
        <w:t xml:space="preserve"> case for this might be </w:t>
      </w:r>
      <w:r w:rsidR="00324EB2">
        <w:rPr>
          <w:noProof/>
        </w:rPr>
        <w:t xml:space="preserve">that you want to </w:t>
      </w:r>
      <w:r w:rsidR="001C2946">
        <w:rPr>
          <w:noProof/>
        </w:rPr>
        <w:t>find</w:t>
      </w:r>
      <w:r w:rsidR="00324EB2">
        <w:rPr>
          <w:noProof/>
        </w:rPr>
        <w:t xml:space="preserve"> new information about </w:t>
      </w:r>
      <w:r w:rsidR="006C752C">
        <w:rPr>
          <w:noProof/>
        </w:rPr>
        <w:t>something that</w:t>
      </w:r>
      <w:r w:rsidR="004751FD">
        <w:rPr>
          <w:noProof/>
        </w:rPr>
        <w:t xml:space="preserve"> </w:t>
      </w:r>
      <w:r w:rsidR="006C752C">
        <w:rPr>
          <w:noProof/>
        </w:rPr>
        <w:t xml:space="preserve">does not have a current classification, such as </w:t>
      </w:r>
      <w:r w:rsidR="00B51314">
        <w:rPr>
          <w:noProof/>
        </w:rPr>
        <w:t xml:space="preserve">new </w:t>
      </w:r>
      <w:r w:rsidR="006C752C">
        <w:rPr>
          <w:noProof/>
        </w:rPr>
        <w:t>trend patterns.</w:t>
      </w:r>
      <w:r w:rsidR="00F56166">
        <w:rPr>
          <w:noProof/>
        </w:rPr>
        <w:t xml:space="preserve"> </w:t>
      </w:r>
      <w:r w:rsidR="00DA7607">
        <w:rPr>
          <w:noProof/>
        </w:rPr>
        <w:t xml:space="preserve">This new information could be about trying to find new groups of </w:t>
      </w:r>
      <w:r w:rsidR="00757329">
        <w:rPr>
          <w:noProof/>
        </w:rPr>
        <w:t>people</w:t>
      </w:r>
      <w:r w:rsidR="005A6203">
        <w:rPr>
          <w:noProof/>
        </w:rPr>
        <w:t xml:space="preserve"> </w:t>
      </w:r>
      <w:r w:rsidR="00033261">
        <w:rPr>
          <w:noProof/>
        </w:rPr>
        <w:t>for</w:t>
      </w:r>
      <w:r w:rsidR="005A6203">
        <w:rPr>
          <w:noProof/>
        </w:rPr>
        <w:t xml:space="preserve"> target marketing</w:t>
      </w:r>
      <w:r w:rsidR="0069485E">
        <w:rPr>
          <w:noProof/>
        </w:rPr>
        <w:t xml:space="preserve"> by seeing similarities between them </w:t>
      </w:r>
      <w:r w:rsidR="00757329">
        <w:rPr>
          <w:noProof/>
        </w:rPr>
        <w:t xml:space="preserve">that were </w:t>
      </w:r>
      <w:r w:rsidR="0069485E">
        <w:rPr>
          <w:noProof/>
        </w:rPr>
        <w:t>previously unknown.</w:t>
      </w:r>
      <w:r w:rsidR="008D6289">
        <w:rPr>
          <w:noProof/>
        </w:rPr>
        <w:t xml:space="preserve"> This method can also aid in </w:t>
      </w:r>
      <w:r w:rsidR="00347E13">
        <w:rPr>
          <w:noProof/>
        </w:rPr>
        <w:t xml:space="preserve">understanding the data’s </w:t>
      </w:r>
      <w:r w:rsidR="006B4E5E">
        <w:rPr>
          <w:noProof/>
        </w:rPr>
        <w:t xml:space="preserve">structure, allowing for better insight into </w:t>
      </w:r>
      <w:r w:rsidR="004A205A">
        <w:rPr>
          <w:noProof/>
        </w:rPr>
        <w:t>what</w:t>
      </w:r>
      <w:r w:rsidR="00A33299">
        <w:rPr>
          <w:noProof/>
        </w:rPr>
        <w:t xml:space="preserve"> algorithms </w:t>
      </w:r>
      <w:r w:rsidR="00D661C5">
        <w:rPr>
          <w:noProof/>
        </w:rPr>
        <w:t xml:space="preserve">and features </w:t>
      </w:r>
      <w:r w:rsidR="00A33299">
        <w:rPr>
          <w:noProof/>
        </w:rPr>
        <w:t>would best suit the classification problem.</w:t>
      </w:r>
      <w:r w:rsidR="00BF717E">
        <w:rPr>
          <w:noProof/>
        </w:rPr>
        <w:t xml:space="preserve"> This </w:t>
      </w:r>
      <w:r w:rsidR="00E701A8">
        <w:rPr>
          <w:noProof/>
        </w:rPr>
        <w:t xml:space="preserve">is </w:t>
      </w:r>
      <w:r w:rsidR="00E701A8" w:rsidRPr="00A41FC0">
        <w:rPr>
          <w:noProof/>
        </w:rPr>
        <w:t>demo</w:t>
      </w:r>
      <w:r w:rsidR="00A41FC0">
        <w:rPr>
          <w:noProof/>
        </w:rPr>
        <w:t>n</w:t>
      </w:r>
      <w:r w:rsidR="00E701A8" w:rsidRPr="00A41FC0">
        <w:rPr>
          <w:noProof/>
        </w:rPr>
        <w:t>strated</w:t>
      </w:r>
      <w:r w:rsidR="00E701A8">
        <w:rPr>
          <w:noProof/>
        </w:rPr>
        <w:t xml:space="preserve"> later on</w:t>
      </w:r>
      <w:r w:rsidR="00D1426D">
        <w:rPr>
          <w:noProof/>
        </w:rPr>
        <w:t xml:space="preserve"> using a </w:t>
      </w:r>
      <w:r w:rsidR="00D1426D" w:rsidRPr="00406B2E">
        <w:rPr>
          <w:noProof/>
        </w:rPr>
        <w:t>technique</w:t>
      </w:r>
      <w:r w:rsidR="00D1426D">
        <w:rPr>
          <w:noProof/>
        </w:rPr>
        <w:t xml:space="preserve"> called </w:t>
      </w:r>
      <w:r w:rsidR="00D1426D" w:rsidRPr="00406B2E">
        <w:rPr>
          <w:noProof/>
        </w:rPr>
        <w:t>Princi</w:t>
      </w:r>
      <w:r w:rsidR="00406B2E">
        <w:rPr>
          <w:noProof/>
        </w:rPr>
        <w:t>pal</w:t>
      </w:r>
      <w:r w:rsidR="00D1426D">
        <w:rPr>
          <w:noProof/>
        </w:rPr>
        <w:t xml:space="preserve"> Component Analysis(PCA)</w:t>
      </w:r>
      <w:r w:rsidR="00E701A8">
        <w:rPr>
          <w:noProof/>
        </w:rPr>
        <w:t>.</w:t>
      </w:r>
    </w:p>
    <w:p w14:paraId="49D3F38D" w14:textId="06D2655B" w:rsidR="003F40F0" w:rsidRDefault="00C54CEF" w:rsidP="00207930">
      <w:pPr>
        <w:keepNext/>
        <w:jc w:val="center"/>
      </w:pPr>
      <w:r>
        <w:rPr>
          <w:noProof/>
        </w:rPr>
        <w:lastRenderedPageBreak/>
        <w:drawing>
          <wp:inline distT="0" distB="0" distL="0" distR="0" wp14:anchorId="19891EA2" wp14:editId="3ADE2B66">
            <wp:extent cx="3899139" cy="2717647"/>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48093" cy="2751767"/>
                    </a:xfrm>
                    <a:prstGeom prst="rect">
                      <a:avLst/>
                    </a:prstGeom>
                  </pic:spPr>
                </pic:pic>
              </a:graphicData>
            </a:graphic>
          </wp:inline>
        </w:drawing>
      </w:r>
    </w:p>
    <w:p w14:paraId="5087055C" w14:textId="77777777" w:rsidR="00EE41BC" w:rsidRDefault="00EE41BC" w:rsidP="003F40F0">
      <w:pPr>
        <w:keepNext/>
      </w:pPr>
    </w:p>
    <w:p w14:paraId="3FD6A457" w14:textId="699C1A14" w:rsidR="00983633" w:rsidRDefault="003F40F0" w:rsidP="003F40F0">
      <w:pPr>
        <w:pStyle w:val="Caption"/>
      </w:pPr>
      <w:bookmarkStart w:id="39" w:name="_Ref505088734"/>
      <w:r>
        <w:t xml:space="preserve">Figure </w:t>
      </w:r>
      <w:fldSimple w:instr=" SEQ Figure \* ARABIC ">
        <w:r w:rsidR="000C3D6E">
          <w:rPr>
            <w:noProof/>
          </w:rPr>
          <w:t>1</w:t>
        </w:r>
      </w:fldSimple>
      <w:bookmarkEnd w:id="39"/>
      <w:r>
        <w:t xml:space="preserve"> Depicting the difference between traditional programming and machine learning outcomes</w:t>
      </w:r>
      <w:r w:rsidR="00B26B56">
        <w:rPr>
          <w:noProof/>
        </w:rPr>
        <w:t xml:space="preserve"> </w:t>
      </w:r>
      <w:r w:rsidR="00B26B56" w:rsidRPr="003F40F0">
        <w:rPr>
          <w:noProof/>
        </w:rPr>
        <w:t>(Grimson, 2017)</w:t>
      </w:r>
      <w:r>
        <w:t>.</w:t>
      </w:r>
    </w:p>
    <w:p w14:paraId="6C63AF7C" w14:textId="5B936EA3" w:rsidR="00AB499E" w:rsidRPr="00AB499E" w:rsidRDefault="002078FE" w:rsidP="00AB499E">
      <w:pPr>
        <w:pStyle w:val="Heading1"/>
      </w:pPr>
      <w:bookmarkStart w:id="40" w:name="_Toc510456729"/>
      <w:bookmarkStart w:id="41" w:name="_Toc511516095"/>
      <w:bookmarkStart w:id="42" w:name="_Toc511771851"/>
      <w:bookmarkStart w:id="43" w:name="_Toc511871647"/>
      <w:bookmarkStart w:id="44" w:name="_Toc512176164"/>
      <w:bookmarkStart w:id="45" w:name="_Toc512176216"/>
      <w:r>
        <w:t xml:space="preserve">2. </w:t>
      </w:r>
      <w:r w:rsidR="00CE0A7C">
        <w:t xml:space="preserve">Tools </w:t>
      </w:r>
      <w:r w:rsidR="00EB7F90">
        <w:t xml:space="preserve">and Technologies </w:t>
      </w:r>
      <w:r w:rsidR="00CE0A7C">
        <w:t>that are being used for the process</w:t>
      </w:r>
      <w:bookmarkEnd w:id="40"/>
      <w:bookmarkEnd w:id="41"/>
      <w:bookmarkEnd w:id="42"/>
      <w:bookmarkEnd w:id="43"/>
      <w:bookmarkEnd w:id="44"/>
      <w:bookmarkEnd w:id="45"/>
    </w:p>
    <w:p w14:paraId="06762656" w14:textId="009D469C" w:rsidR="007C6E68" w:rsidRPr="007C6E68" w:rsidRDefault="00F04EAB" w:rsidP="00CE6727">
      <w:pPr>
        <w:pStyle w:val="Heading2"/>
      </w:pPr>
      <w:bookmarkStart w:id="46" w:name="_Toc510456730"/>
      <w:bookmarkStart w:id="47" w:name="_Toc511516096"/>
      <w:bookmarkStart w:id="48" w:name="_Toc511771852"/>
      <w:bookmarkStart w:id="49" w:name="_Toc511871648"/>
      <w:bookmarkStart w:id="50" w:name="_Toc512176165"/>
      <w:bookmarkStart w:id="51" w:name="_Toc512176217"/>
      <w:r>
        <w:t xml:space="preserve">2.1 </w:t>
      </w:r>
      <w:r w:rsidR="00CE6727">
        <w:t>Python and Some Other Options</w:t>
      </w:r>
      <w:bookmarkEnd w:id="46"/>
      <w:bookmarkEnd w:id="47"/>
      <w:bookmarkEnd w:id="48"/>
      <w:bookmarkEnd w:id="49"/>
      <w:bookmarkEnd w:id="50"/>
      <w:bookmarkEnd w:id="51"/>
    </w:p>
    <w:p w14:paraId="3CE4B836" w14:textId="7D286033" w:rsidR="004130E0" w:rsidRDefault="00CD4852" w:rsidP="00ED70A8">
      <w:r>
        <w:t xml:space="preserve">There are many choices </w:t>
      </w:r>
      <w:r w:rsidR="00293980">
        <w:t>of technology and software</w:t>
      </w:r>
      <w:r>
        <w:t xml:space="preserve"> </w:t>
      </w:r>
      <w:r w:rsidR="009808B0">
        <w:t>that are available to take on this kind of project</w:t>
      </w:r>
      <w:r w:rsidR="00204425">
        <w:t xml:space="preserve">. </w:t>
      </w:r>
      <w:r w:rsidR="001209BB">
        <w:t>Python</w:t>
      </w:r>
      <w:r w:rsidR="00367D78">
        <w:fldChar w:fldCharType="begin"/>
      </w:r>
      <w:r w:rsidR="008B5FFB">
        <w:instrText xml:space="preserve"> ADDIN ZOTERO_ITEM CSL_CITATION {"citationID":"ZfN1oRn6","properties":{"formattedCitation":"(Rossum, 1995)","plainCitation":"(Rossum, 1995)","noteIndex":0},"citationItems":[{"id":253,"uris":["http://zotero.org/users/4754574/items/XTGM8YMH"],"uri":["http://zotero.org/users/4754574/items/XTGM8YMH"],"itemData":{"id":253,"type":"report","title":"Python Reference Manual","publisher":"CWI (Centre for Mathematics and Computer Science)","publisher-place":"Amsterdam, The Netherlands, The Netherlands","source":"ACM Digital Library","event-place":"Amsterdam, The Netherlands, The Netherlands","abstract":"Python is a simple, yet powerful, interpreted programming language that bridges the gap between C and shell programming, and is thus ideally suited for ``throw-away programming'''' and rapid prototyping. Its syntax is put together from constructs borrowed from a variety of other languages; most prominent are influences from ABC, C, Modula-3 and Icon. The Python interpreter is easily extended with new functions and data types implemented in C. Python is also suitable as an extension language for highly customizable C applications such as editors or window managers. Python is available for various operating systems, amongst which several flavors of UNIX (including Linux), the Apple Macintosh O.S., MS-DOS, MS-Windows 3.1, Windows NT, and OS/2. This reference manual describes the syntax and ``core semantics'''' of the language. It is terse, but attempts to be exact and complete. The semantics of non-essential built-in object types and of the built-in functions and modules are described in the Python Library Reference. For an informal introduction to the language, see the Python Tutorial.","author":[{"family":"Rossum","given":"Guido"}],"issued":{"date-parts":[["1995"]]}}}],"schema":"https://github.com/citation-style-language/schema/raw/master/csl-citation.json"} </w:instrText>
      </w:r>
      <w:r w:rsidR="00367D78">
        <w:fldChar w:fldCharType="separate"/>
      </w:r>
      <w:r w:rsidR="00C0187E" w:rsidRPr="00C0187E">
        <w:rPr>
          <w:rFonts w:ascii="Calibri" w:hAnsi="Calibri" w:cs="Calibri"/>
        </w:rPr>
        <w:t>(Rossum, 1995)</w:t>
      </w:r>
      <w:r w:rsidR="00367D78">
        <w:fldChar w:fldCharType="end"/>
      </w:r>
      <w:r w:rsidR="001209BB">
        <w:t xml:space="preserve">, a </w:t>
      </w:r>
      <w:r w:rsidR="00B32833">
        <w:t>general</w:t>
      </w:r>
      <w:r w:rsidR="002E2EEA">
        <w:t>-</w:t>
      </w:r>
      <w:r w:rsidR="001209BB">
        <w:t xml:space="preserve">purpose </w:t>
      </w:r>
      <w:r w:rsidR="00B32833">
        <w:t xml:space="preserve">programming language has taken up a </w:t>
      </w:r>
      <w:r w:rsidR="00D27CB3">
        <w:t xml:space="preserve">leading position in the data </w:t>
      </w:r>
      <w:r w:rsidR="00FA3F13">
        <w:t xml:space="preserve">science </w:t>
      </w:r>
      <w:r w:rsidR="00D27CB3">
        <w:t>community a</w:t>
      </w:r>
      <w:r w:rsidR="006B0941">
        <w:t xml:space="preserve">nd is considered the “swiss army knife” of </w:t>
      </w:r>
      <w:r w:rsidR="00FA3F13">
        <w:t>the field</w:t>
      </w:r>
      <w:r w:rsidR="002E2EEA">
        <w:t>. This I</w:t>
      </w:r>
      <w:r w:rsidR="00FA3F13">
        <w:t>s</w:t>
      </w:r>
      <w:r w:rsidR="002E2EEA">
        <w:t xml:space="preserve"> because of the </w:t>
      </w:r>
      <w:r w:rsidR="00EA127C">
        <w:t xml:space="preserve">vast amounts of </w:t>
      </w:r>
      <w:r w:rsidR="00FD73F6">
        <w:t>modules</w:t>
      </w:r>
      <w:r w:rsidR="00EA127C">
        <w:t xml:space="preserve"> available</w:t>
      </w:r>
      <w:r w:rsidR="00074C99">
        <w:t xml:space="preserve"> that have been developed </w:t>
      </w:r>
      <w:r w:rsidR="00094627">
        <w:t xml:space="preserve">for handling data and </w:t>
      </w:r>
      <w:r w:rsidR="001E0945">
        <w:t>doing AI</w:t>
      </w:r>
      <w:r w:rsidR="001E0945">
        <w:fldChar w:fldCharType="begin"/>
      </w:r>
      <w:r w:rsidR="008B5FFB">
        <w:instrText xml:space="preserve"> ADDIN ZOTERO_ITEM CSL_CITATION {"citationID":"at0qm1pkd0","properties":{"formattedCitation":"(PyData, n.d.)","plainCitation":"(PyData, n.d.)","noteIndex":0},"citationItems":[{"id":168,"uris":["http://zotero.org/users/4754574/items/RSHUXM59"],"uri":["http://zotero.org/users/4754574/items/RSHUXM59"],"itemData":{"id":168,"type":"motion_picture","title":"Keynote   Jake VanderPlas","source":"YouTube","dimensions":"3029 seconds","URL":"https://www.youtube.com/watch?v=DifMYH3iuFw","author":[{"literal":"PyData"}],"accessed":{"date-parts":[["2018",3,13]]}}}],"schema":"https://github.com/citation-style-language/schema/raw/master/csl-citation.json"} </w:instrText>
      </w:r>
      <w:r w:rsidR="001E0945">
        <w:fldChar w:fldCharType="separate"/>
      </w:r>
      <w:r w:rsidR="00C0187E" w:rsidRPr="00C0187E">
        <w:rPr>
          <w:rFonts w:ascii="Calibri" w:hAnsi="Calibri" w:cs="Calibri"/>
        </w:rPr>
        <w:t>(PyData, n.d.)</w:t>
      </w:r>
      <w:r w:rsidR="001E0945">
        <w:fldChar w:fldCharType="end"/>
      </w:r>
      <w:r w:rsidR="001E0945">
        <w:t>.</w:t>
      </w:r>
      <w:r w:rsidR="009A3BF8">
        <w:t xml:space="preserve"> It has exten</w:t>
      </w:r>
      <w:r w:rsidR="00F35E7A">
        <w:t>sive documentation that makes the language accessible to a broad audience</w:t>
      </w:r>
      <w:r w:rsidR="00A5055F">
        <w:t xml:space="preserve">, allowing not just computer science professionals to </w:t>
      </w:r>
      <w:r w:rsidR="00C71CA8">
        <w:t>use it, but also</w:t>
      </w:r>
      <w:r w:rsidR="00F10D44">
        <w:t xml:space="preserve"> </w:t>
      </w:r>
      <w:r w:rsidR="00C71CA8" w:rsidRPr="00F10D44">
        <w:rPr>
          <w:noProof/>
        </w:rPr>
        <w:t>other professional</w:t>
      </w:r>
      <w:r w:rsidR="00F10D44">
        <w:rPr>
          <w:noProof/>
        </w:rPr>
        <w:t>s</w:t>
      </w:r>
      <w:r w:rsidR="00C71CA8">
        <w:t xml:space="preserve"> in many other fields</w:t>
      </w:r>
      <w:r w:rsidR="00EB38C1">
        <w:t xml:space="preserve"> which can </w:t>
      </w:r>
      <w:r w:rsidR="00406A14">
        <w:t>make for better collaborative work</w:t>
      </w:r>
      <w:r w:rsidR="00E36814">
        <w:t xml:space="preserve"> if necessary</w:t>
      </w:r>
      <w:r w:rsidR="00B54130">
        <w:fldChar w:fldCharType="begin"/>
      </w:r>
      <w:r w:rsidR="008B5FFB">
        <w:instrText xml:space="preserve"> ADDIN ZOTERO_ITEM CSL_CITATION {"citationID":"a1u292em9kc","properties":{"formattedCitation":"(Reymond, 2017)","plainCitation":"(Reymond, 2017)","noteIndex":0},"citationItems":[{"id":259,"uris":["http://zotero.org/users/4754574/items/FUPHX4BL"],"uri":["http://zotero.org/users/4754574/items/FUPHX4BL"],"itemData":{"id":259,"type":"webpage","title":"How To Become A Hacker","URL":"http://www.catb.org/esr/faqs/hacker-howto.html","author":[{"family":"Reymond","given":"Eric S."}],"issued":{"date-parts":[["2017",10,6]]},"accessed":{"date-parts":[["2018",3,23]]}}}],"schema":"https://github.com/citation-style-language/schema/raw/master/csl-citation.json"} </w:instrText>
      </w:r>
      <w:r w:rsidR="00B54130">
        <w:fldChar w:fldCharType="separate"/>
      </w:r>
      <w:r w:rsidR="00C0187E" w:rsidRPr="00C0187E">
        <w:rPr>
          <w:rFonts w:ascii="Calibri" w:hAnsi="Calibri" w:cs="Calibri"/>
        </w:rPr>
        <w:t>(Reymond, 2017)</w:t>
      </w:r>
      <w:r w:rsidR="00B54130">
        <w:fldChar w:fldCharType="end"/>
      </w:r>
      <w:r w:rsidR="00890145">
        <w:t>.</w:t>
      </w:r>
      <w:r w:rsidR="00265E09">
        <w:t xml:space="preserve"> There are other options </w:t>
      </w:r>
      <w:r w:rsidR="00BE39F3">
        <w:t>such as R</w:t>
      </w:r>
      <w:r w:rsidR="008F3331">
        <w:fldChar w:fldCharType="begin"/>
      </w:r>
      <w:r w:rsidR="008B5FFB">
        <w:instrText xml:space="preserve"> ADDIN ZOTERO_ITEM CSL_CITATION {"citationID":"N5GSAJIy","properties":{"formattedCitation":"(R Core Team, 2013)","plainCitation":"(R Core Team, 2013)","noteIndex":0},"citationItems":[{"id":252,"uris":["http://zotero.org/users/4754574/items/XKWDESEG"],"uri":["http://zotero.org/users/4754574/items/XKWDESEG"],"itemData":{"id":252,"type":"book","title":"R: A Language and Environment for Statistical Computing","publisher":"R Foundation for Statistical Computing","publisher-place":"Vienna, Austria","event-place":"Vienna, Austria","URL":"http://www.R-project.org/","author":[{"literal":"R Core Team"}],"issued":{"date-parts":[["2013"]]}}}],"schema":"https://github.com/citation-style-language/schema/raw/master/csl-citation.json"} </w:instrText>
      </w:r>
      <w:r w:rsidR="008F3331">
        <w:fldChar w:fldCharType="separate"/>
      </w:r>
      <w:r w:rsidR="00C0187E" w:rsidRPr="00C0187E">
        <w:rPr>
          <w:rFonts w:ascii="Calibri" w:hAnsi="Calibri" w:cs="Calibri"/>
        </w:rPr>
        <w:t>(R Core Team, 2013)</w:t>
      </w:r>
      <w:r w:rsidR="008F3331">
        <w:fldChar w:fldCharType="end"/>
      </w:r>
      <w:r w:rsidR="00BE39F3">
        <w:t xml:space="preserve">, </w:t>
      </w:r>
      <w:r w:rsidR="00120BC9">
        <w:t>SAS</w:t>
      </w:r>
      <w:r w:rsidR="007F5AF5">
        <w:fldChar w:fldCharType="begin"/>
      </w:r>
      <w:r w:rsidR="008B5FFB">
        <w:instrText xml:space="preserve"> ADDIN ZOTERO_ITEM CSL_CITATION {"citationID":"0H7yGdU4","properties":{"formattedCitation":"(SAS, n.d.)","plainCitation":"(SAS, n.d.)","noteIndex":0},"citationItems":[{"id":237,"uris":["http://zotero.org/users/4754574/items/8BZNPQ5C"],"uri":["http://zotero.org/users/4754574/items/8BZNPQ5C"],"itemData":{"id":237,"type":"webpage","title":"Analytics","URL":"https://www.sas.com/en_gb/software/analytics-overview.html","language":"en-GB","author":[{"family":"SAS","given":""}],"accessed":{"date-parts":[["2018",3,21]]}}}],"schema":"https://github.com/citation-style-language/schema/raw/master/csl-citation.json"} </w:instrText>
      </w:r>
      <w:r w:rsidR="007F5AF5">
        <w:fldChar w:fldCharType="separate"/>
      </w:r>
      <w:r w:rsidR="00C0187E" w:rsidRPr="00C0187E">
        <w:rPr>
          <w:rFonts w:ascii="Calibri" w:hAnsi="Calibri" w:cs="Calibri"/>
        </w:rPr>
        <w:t>(SAS, n.d.)</w:t>
      </w:r>
      <w:r w:rsidR="007F5AF5">
        <w:fldChar w:fldCharType="end"/>
      </w:r>
      <w:r w:rsidR="00441971">
        <w:t xml:space="preserve"> or SPSS</w:t>
      </w:r>
      <w:r w:rsidR="00AB26FB">
        <w:fldChar w:fldCharType="begin"/>
      </w:r>
      <w:r w:rsidR="008B5FFB">
        <w:instrText xml:space="preserve"> ADDIN ZOTERO_ITEM CSL_CITATION {"citationID":"vLRmZnTd","properties":{"formattedCitation":"(IBM, n.d.)","plainCitation":"(IBM, n.d.)","noteIndex":0},"citationItems":[{"id":239,"uris":["http://zotero.org/users/4754574/items/Q5XIYRD8"],"uri":["http://zotero.org/users/4754574/items/Q5XIYRD8"],"itemData":{"id":239,"type":"webpage","title":"IBM SPSS Software | IBM Analytics","URL":"https://www.ibm.com/analytics/data-science/predictive-analytics/spss-statistical-software","author":[{"family":"IBM","given":""}],"accessed":{"date-parts":[["2018",3,21]]}}}],"schema":"https://github.com/citation-style-language/schema/raw/master/csl-citation.json"} </w:instrText>
      </w:r>
      <w:r w:rsidR="00AB26FB">
        <w:fldChar w:fldCharType="separate"/>
      </w:r>
      <w:r w:rsidR="00C0187E" w:rsidRPr="00C0187E">
        <w:rPr>
          <w:rFonts w:ascii="Calibri" w:hAnsi="Calibri" w:cs="Calibri"/>
        </w:rPr>
        <w:t>(IBM, n.d.)</w:t>
      </w:r>
      <w:r w:rsidR="00AB26FB">
        <w:fldChar w:fldCharType="end"/>
      </w:r>
      <w:r w:rsidR="00EF1C06">
        <w:t xml:space="preserve"> that are </w:t>
      </w:r>
      <w:r w:rsidR="00C8668A">
        <w:t>popular,</w:t>
      </w:r>
      <w:r w:rsidR="00884211">
        <w:t xml:space="preserve"> but </w:t>
      </w:r>
      <w:r w:rsidR="009F14F6">
        <w:t>P</w:t>
      </w:r>
      <w:r w:rsidR="00884211">
        <w:t xml:space="preserve">ython </w:t>
      </w:r>
      <w:r w:rsidR="003B40B4">
        <w:t xml:space="preserve">is seen as </w:t>
      </w:r>
      <w:r w:rsidR="00B41437">
        <w:t xml:space="preserve">one of the most accessible and dynamic languages </w:t>
      </w:r>
      <w:r w:rsidR="00A276E0">
        <w:t>used by many data science professional</w:t>
      </w:r>
      <w:r w:rsidR="003F564D">
        <w:t>s</w:t>
      </w:r>
      <w:r w:rsidR="00C8668A">
        <w:t xml:space="preserve"> and that </w:t>
      </w:r>
      <w:r w:rsidR="00176CB2">
        <w:t>user base continues to grow</w:t>
      </w:r>
      <w:r w:rsidR="003F564D">
        <w:fldChar w:fldCharType="begin"/>
      </w:r>
      <w:r w:rsidR="008B5FFB">
        <w:instrText xml:space="preserve"> ADDIN ZOTERO_ITEM CSL_CITATION {"citationID":"a11ak9ps1vh","properties":{"formattedCitation":"(Akiwatkar, 2017)","plainCitation":"(Akiwatkar, 2017)","noteIndex":0},"citationItems":[{"id":231,"uris":["http://zotero.org/users/4754574/items/7MTJA365"],"uri":["http://zotero.org/users/4754574/items/7MTJA365"],"itemData":{"id":231,"type":"webpage","title":"The Most Popular Languages for Data Science - DZone Big Data","container-title":"dzone.com","abstract":"The tools used for extracting value from data science are changing rapidly. Learn about the most data science popular languages like Python, R, Java, and Scala.","URL":"https://dzone.com/articles/which-are-the-popular-languages-for-data-science","language":"en","author":[{"family":"Akiwatkar","given":"Rohit"}],"issued":{"date-parts":[["2017",4,29]]},"accessed":{"date-parts":[["2018",3,21]]}}}],"schema":"https://github.com/citation-style-language/schema/raw/master/csl-citation.json"} </w:instrText>
      </w:r>
      <w:r w:rsidR="003F564D">
        <w:fldChar w:fldCharType="separate"/>
      </w:r>
      <w:r w:rsidR="00C0187E" w:rsidRPr="00C0187E">
        <w:rPr>
          <w:rFonts w:ascii="Calibri" w:hAnsi="Calibri" w:cs="Calibri"/>
        </w:rPr>
        <w:t>(Akiwatkar, 2017)</w:t>
      </w:r>
      <w:r w:rsidR="003F564D">
        <w:fldChar w:fldCharType="end"/>
      </w:r>
      <w:r w:rsidR="00F4013A">
        <w:t xml:space="preserve"> so</w:t>
      </w:r>
      <w:r w:rsidR="00176CB2">
        <w:t xml:space="preserve"> Python</w:t>
      </w:r>
      <w:r w:rsidR="00F4013A">
        <w:t xml:space="preserve"> </w:t>
      </w:r>
      <w:r w:rsidR="00176CB2">
        <w:t xml:space="preserve">seems the most </w:t>
      </w:r>
      <w:r w:rsidR="00354878">
        <w:t xml:space="preserve">suitable </w:t>
      </w:r>
      <w:r w:rsidR="00F4013A">
        <w:t>for the project</w:t>
      </w:r>
      <w:r w:rsidR="00B64DD8">
        <w:t xml:space="preserve"> scope</w:t>
      </w:r>
      <w:r w:rsidR="00F4013A">
        <w:t>.</w:t>
      </w:r>
    </w:p>
    <w:p w14:paraId="113101A3" w14:textId="74233D2C" w:rsidR="000D6C6C" w:rsidRPr="00ED70A8" w:rsidRDefault="00A57E9D" w:rsidP="00A3381F">
      <w:pPr>
        <w:pStyle w:val="Heading2"/>
      </w:pPr>
      <w:bookmarkStart w:id="52" w:name="_Toc510456731"/>
      <w:bookmarkStart w:id="53" w:name="_Toc511516097"/>
      <w:bookmarkStart w:id="54" w:name="_Toc511771853"/>
      <w:bookmarkStart w:id="55" w:name="_Toc511871649"/>
      <w:bookmarkStart w:id="56" w:name="_Toc512176166"/>
      <w:bookmarkStart w:id="57" w:name="_Toc512176218"/>
      <w:r>
        <w:t xml:space="preserve">2.2 </w:t>
      </w:r>
      <w:r w:rsidR="00A3381F">
        <w:t>The Python Data Science Stack</w:t>
      </w:r>
      <w:bookmarkEnd w:id="52"/>
      <w:bookmarkEnd w:id="53"/>
      <w:bookmarkEnd w:id="54"/>
      <w:bookmarkEnd w:id="55"/>
      <w:bookmarkEnd w:id="56"/>
      <w:bookmarkEnd w:id="57"/>
    </w:p>
    <w:p w14:paraId="2623C0DF" w14:textId="0AD3ACDC" w:rsidR="00F4013A" w:rsidRDefault="006141B1" w:rsidP="00EB7F90">
      <w:r>
        <w:t>As mentioned, Python has a bunch of modules that</w:t>
      </w:r>
      <w:r w:rsidR="00C33A77">
        <w:t xml:space="preserve"> can be installed to provide robust data handling functionality. </w:t>
      </w:r>
      <w:r w:rsidR="00F71893">
        <w:t>Because of this, the community has taken</w:t>
      </w:r>
      <w:r w:rsidR="006F0A89">
        <w:t xml:space="preserve"> </w:t>
      </w:r>
      <w:r w:rsidR="007222DB">
        <w:t xml:space="preserve">the </w:t>
      </w:r>
      <w:r w:rsidR="00F71893" w:rsidRPr="007222DB">
        <w:rPr>
          <w:noProof/>
        </w:rPr>
        <w:t>effort</w:t>
      </w:r>
      <w:r w:rsidR="00F71893">
        <w:t xml:space="preserve"> to build </w:t>
      </w:r>
      <w:r w:rsidR="00D401D8">
        <w:t>their</w:t>
      </w:r>
      <w:r w:rsidR="00F71893">
        <w:t xml:space="preserve"> own distributions of python</w:t>
      </w:r>
      <w:r w:rsidR="00145E6E">
        <w:t xml:space="preserve"> specifically tailored to data science and machine learning.</w:t>
      </w:r>
      <w:r w:rsidR="003F516E">
        <w:t xml:space="preserve"> </w:t>
      </w:r>
      <w:r w:rsidR="003F516E" w:rsidRPr="007C5CB3">
        <w:rPr>
          <w:b/>
        </w:rPr>
        <w:t>Anaconda</w:t>
      </w:r>
      <w:r w:rsidR="00F07810">
        <w:fldChar w:fldCharType="begin"/>
      </w:r>
      <w:r w:rsidR="00F07810">
        <w:instrText xml:space="preserve"> ADDIN ZOTERO_ITEM CSL_CITATION {"citationID":"a3kgca2ai6","properties":{"formattedCitation":"(Anaconda, n.d.)","plainCitation":"(Anaconda, n.d.)","noteIndex":0},"citationItems":[{"id":243,"uris":["http://zotero.org/users/4754574/items/HGAK5SWV"],"uri":["http://zotero.org/users/4754574/items/HGAK5SWV"],"itemData":{"id":243,"type":"webpage","title":"Downloads","container-title":"Anaconda","abstract":"Download Anaconda Distribution for 1,000+ Python and R data science packages, a package, environment, and dependency manager, and free community support.","URL":"https://www.anaconda.com/download/","language":"en-US","author":[{"literal":"Anaconda"}],"accessed":{"date-parts":[["2018",3,21]]}}}],"schema":"https://github.com/citation-style-language/schema/raw/master/csl-citation.json"} </w:instrText>
      </w:r>
      <w:r w:rsidR="00F07810">
        <w:fldChar w:fldCharType="separate"/>
      </w:r>
      <w:r w:rsidR="00C0187E" w:rsidRPr="00C0187E">
        <w:rPr>
          <w:rFonts w:ascii="Calibri" w:hAnsi="Calibri" w:cs="Calibri"/>
        </w:rPr>
        <w:t>(Anaconda, n.d.)</w:t>
      </w:r>
      <w:r w:rsidR="00F07810">
        <w:fldChar w:fldCharType="end"/>
      </w:r>
      <w:r w:rsidR="00D401D8">
        <w:t xml:space="preserve"> is one such distribution</w:t>
      </w:r>
      <w:r w:rsidR="005171D7">
        <w:t xml:space="preserve"> that packages the necessary module</w:t>
      </w:r>
      <w:r w:rsidR="008B3129">
        <w:t>s</w:t>
      </w:r>
      <w:r w:rsidR="005171D7">
        <w:t xml:space="preserve"> for doing analytics in python</w:t>
      </w:r>
      <w:r w:rsidR="00C61C06">
        <w:t xml:space="preserve"> and they offer a </w:t>
      </w:r>
      <w:r w:rsidR="00C61C06" w:rsidRPr="006F0A89">
        <w:rPr>
          <w:noProof/>
        </w:rPr>
        <w:t>lightweight</w:t>
      </w:r>
      <w:r w:rsidR="00C61C06">
        <w:t xml:space="preserve"> </w:t>
      </w:r>
      <w:r w:rsidR="003E79CB">
        <w:t xml:space="preserve">version called </w:t>
      </w:r>
      <w:r w:rsidR="003E79CB" w:rsidRPr="007C5CB3">
        <w:rPr>
          <w:b/>
        </w:rPr>
        <w:t>Miniconda</w:t>
      </w:r>
      <w:r w:rsidR="007B1AE2">
        <w:t xml:space="preserve"> which </w:t>
      </w:r>
      <w:r w:rsidR="00CC1BFB">
        <w:t xml:space="preserve">contains </w:t>
      </w:r>
      <w:r w:rsidR="00F01550">
        <w:t xml:space="preserve">the </w:t>
      </w:r>
      <w:r w:rsidR="00B1498D">
        <w:t xml:space="preserve">main </w:t>
      </w:r>
      <w:r w:rsidR="00F01550">
        <w:t xml:space="preserve">package manager </w:t>
      </w:r>
      <w:r w:rsidR="00F01550" w:rsidRPr="001B34B2">
        <w:rPr>
          <w:b/>
        </w:rPr>
        <w:t>Conda</w:t>
      </w:r>
      <w:r w:rsidR="00F01550">
        <w:t xml:space="preserve"> </w:t>
      </w:r>
      <w:r w:rsidR="00840E3D">
        <w:t xml:space="preserve">allowing the user to build their own data </w:t>
      </w:r>
      <w:r w:rsidR="00DE0924">
        <w:t xml:space="preserve">science </w:t>
      </w:r>
      <w:r w:rsidR="00840E3D">
        <w:t>stack</w:t>
      </w:r>
      <w:r w:rsidR="00F426B6">
        <w:t xml:space="preserve"> from the shell</w:t>
      </w:r>
      <w:r w:rsidR="00894D0B">
        <w:t xml:space="preserve">, </w:t>
      </w:r>
      <w:r w:rsidR="00AF391E">
        <w:t xml:space="preserve">this reduces the size and complexity </w:t>
      </w:r>
      <w:r w:rsidR="00CF37AE">
        <w:t>of the files</w:t>
      </w:r>
      <w:r w:rsidR="00C06D55">
        <w:fldChar w:fldCharType="begin"/>
      </w:r>
      <w:r w:rsidR="008B5FFB">
        <w:instrText xml:space="preserve"> ADDIN ZOTERO_ITEM CSL_CITATION {"citationID":"a4kdfmov53","properties":{"formattedCitation":"(Alexander, 2017)","plainCitation":"(Alexander, 2017)","noteIndex":0},"citationItems":[{"id":247,"uris":["http://zotero.org/users/4754574/items/E8DI5LCJ"],"uri":["http://zotero.org/users/4754574/items/E8DI5LCJ"],"itemData":{"id":247,"type":"webpage","title":"python - Anaconda vs miniconda - Stack Overflow","URL":"https://stackoverflow.com/questions/45421163/anaconda-vs-miniconda","author":[{"family":"Alexander","given":""}],"issued":{"date-parts":[["2017",7,31]]},"accessed":{"date-parts":[["2018",3,21]]}}}],"schema":"https://github.com/citation-style-language/schema/raw/master/csl-citation.json"} </w:instrText>
      </w:r>
      <w:r w:rsidR="00C06D55">
        <w:fldChar w:fldCharType="separate"/>
      </w:r>
      <w:r w:rsidR="00C0187E" w:rsidRPr="00C0187E">
        <w:rPr>
          <w:rFonts w:ascii="Calibri" w:hAnsi="Calibri" w:cs="Calibri"/>
        </w:rPr>
        <w:t>(Alexander, 2017)</w:t>
      </w:r>
      <w:r w:rsidR="00C06D55">
        <w:fldChar w:fldCharType="end"/>
      </w:r>
      <w:r w:rsidR="00DD03B2">
        <w:t>.</w:t>
      </w:r>
      <w:r w:rsidR="00AD53F1">
        <w:t xml:space="preserve"> Miniconda was chosen because of this.</w:t>
      </w:r>
    </w:p>
    <w:p w14:paraId="6353DC7E" w14:textId="5B0B45B4" w:rsidR="00752EAB" w:rsidRDefault="004F127D" w:rsidP="00EB7F90">
      <w:r>
        <w:t>The modules used were installed in the command shell</w:t>
      </w:r>
      <w:r w:rsidR="009638CD">
        <w:t xml:space="preserve"> </w:t>
      </w:r>
      <w:r w:rsidR="00120BB5">
        <w:t>(</w:t>
      </w:r>
      <w:r w:rsidR="00CB1CAF">
        <w:fldChar w:fldCharType="begin"/>
      </w:r>
      <w:r w:rsidR="00CB1CAF">
        <w:instrText xml:space="preserve"> REF _Ref509439970 \h </w:instrText>
      </w:r>
      <w:r w:rsidR="00CB1CAF">
        <w:fldChar w:fldCharType="separate"/>
      </w:r>
      <w:r w:rsidR="00A645BB">
        <w:t xml:space="preserve">Figure </w:t>
      </w:r>
      <w:r w:rsidR="00A645BB">
        <w:rPr>
          <w:noProof/>
        </w:rPr>
        <w:t>2</w:t>
      </w:r>
      <w:r w:rsidR="00CB1CAF">
        <w:fldChar w:fldCharType="end"/>
      </w:r>
      <w:r w:rsidR="00120BB5">
        <w:t>)</w:t>
      </w:r>
      <w:r w:rsidR="00CB1CAF">
        <w:t>;</w:t>
      </w:r>
    </w:p>
    <w:p w14:paraId="56E8C40A" w14:textId="77777777" w:rsidR="00542B21" w:rsidRDefault="00120BB5" w:rsidP="00542B21">
      <w:pPr>
        <w:keepNext/>
      </w:pPr>
      <w:r>
        <w:rPr>
          <w:noProof/>
        </w:rPr>
        <w:drawing>
          <wp:inline distT="0" distB="0" distL="0" distR="0" wp14:anchorId="5C19C1C4" wp14:editId="754CC848">
            <wp:extent cx="5731510" cy="2508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50825"/>
                    </a:xfrm>
                    <a:prstGeom prst="rect">
                      <a:avLst/>
                    </a:prstGeom>
                  </pic:spPr>
                </pic:pic>
              </a:graphicData>
            </a:graphic>
          </wp:inline>
        </w:drawing>
      </w:r>
    </w:p>
    <w:p w14:paraId="1E34F8FA" w14:textId="66C215AB" w:rsidR="00CB1CAF" w:rsidRDefault="00542B21" w:rsidP="00CB1CAF">
      <w:pPr>
        <w:pStyle w:val="Caption"/>
        <w:rPr>
          <w:noProof/>
        </w:rPr>
      </w:pPr>
      <w:bookmarkStart w:id="58" w:name="_Ref509439970"/>
      <w:r>
        <w:t xml:space="preserve">Figure </w:t>
      </w:r>
      <w:fldSimple w:instr=" SEQ Figure \* ARABIC ">
        <w:r w:rsidR="000C3D6E">
          <w:rPr>
            <w:noProof/>
          </w:rPr>
          <w:t>2</w:t>
        </w:r>
      </w:fldSimple>
      <w:bookmarkEnd w:id="58"/>
      <w:r>
        <w:t xml:space="preserve"> The </w:t>
      </w:r>
      <w:r w:rsidR="00CB1CAF">
        <w:t>c</w:t>
      </w:r>
      <w:r>
        <w:t>ommand to</w:t>
      </w:r>
      <w:r>
        <w:rPr>
          <w:noProof/>
        </w:rPr>
        <w:t xml:space="preserve"> install the modules that are used in the project</w:t>
      </w:r>
      <w:r w:rsidR="00712739">
        <w:rPr>
          <w:noProof/>
        </w:rPr>
        <w:t>.</w:t>
      </w:r>
    </w:p>
    <w:p w14:paraId="550C7D44" w14:textId="2E659FED" w:rsidR="00E76228" w:rsidRPr="00A35B95" w:rsidRDefault="002C25E7" w:rsidP="00DC333E">
      <w:pPr>
        <w:pStyle w:val="Heading3"/>
      </w:pPr>
      <w:bookmarkStart w:id="59" w:name="_Toc510456732"/>
      <w:bookmarkStart w:id="60" w:name="_Toc511516098"/>
      <w:bookmarkStart w:id="61" w:name="_Toc511771854"/>
      <w:bookmarkStart w:id="62" w:name="_Toc511871650"/>
      <w:bookmarkStart w:id="63" w:name="_Toc512176167"/>
      <w:bookmarkStart w:id="64" w:name="_Toc512176219"/>
      <w:r>
        <w:lastRenderedPageBreak/>
        <w:t xml:space="preserve">2.2.1 </w:t>
      </w:r>
      <w:r w:rsidR="003879C8">
        <w:t xml:space="preserve">Python </w:t>
      </w:r>
      <w:r w:rsidR="007A4005">
        <w:t xml:space="preserve">Data Stack </w:t>
      </w:r>
      <w:r w:rsidR="007A2183">
        <w:t>Module Descriptions</w:t>
      </w:r>
      <w:bookmarkEnd w:id="59"/>
      <w:bookmarkEnd w:id="60"/>
      <w:bookmarkEnd w:id="61"/>
      <w:bookmarkEnd w:id="62"/>
      <w:bookmarkEnd w:id="63"/>
      <w:bookmarkEnd w:id="64"/>
    </w:p>
    <w:p w14:paraId="5B2E896B" w14:textId="5D237BA3" w:rsidR="00E76228" w:rsidRDefault="00E76228" w:rsidP="00E76228">
      <w:pPr>
        <w:pStyle w:val="ListParagraph"/>
        <w:numPr>
          <w:ilvl w:val="0"/>
          <w:numId w:val="3"/>
        </w:numPr>
      </w:pPr>
      <w:r w:rsidRPr="00322332">
        <w:rPr>
          <w:b/>
        </w:rPr>
        <w:t>Num</w:t>
      </w:r>
      <w:r>
        <w:rPr>
          <w:b/>
        </w:rPr>
        <w:t>P</w:t>
      </w:r>
      <w:r w:rsidRPr="00322332">
        <w:rPr>
          <w:b/>
        </w:rPr>
        <w:t>y</w:t>
      </w:r>
      <w:r>
        <w:t xml:space="preserve"> – This module was installed </w:t>
      </w:r>
      <w:r w:rsidRPr="001976C5">
        <w:rPr>
          <w:noProof/>
        </w:rPr>
        <w:t>because</w:t>
      </w:r>
      <w:r>
        <w:rPr>
          <w:noProof/>
        </w:rPr>
        <w:t xml:space="preserve"> of</w:t>
      </w:r>
      <w:r>
        <w:t xml:space="preserve"> </w:t>
      </w:r>
      <w:r w:rsidR="005A43CB">
        <w:t>many</w:t>
      </w:r>
      <w:r>
        <w:t xml:space="preserve"> of the other modules depend on it. NumPy </w:t>
      </w:r>
      <w:r w:rsidRPr="00273A31">
        <w:rPr>
          <w:noProof/>
        </w:rPr>
        <w:t>provide</w:t>
      </w:r>
      <w:r>
        <w:rPr>
          <w:noProof/>
        </w:rPr>
        <w:t>s</w:t>
      </w:r>
      <w:r>
        <w:t xml:space="preserve"> </w:t>
      </w:r>
      <w:r w:rsidRPr="00273A31">
        <w:rPr>
          <w:noProof/>
        </w:rPr>
        <w:t>high</w:t>
      </w:r>
      <w:r>
        <w:rPr>
          <w:noProof/>
        </w:rPr>
        <w:t>-</w:t>
      </w:r>
      <w:r w:rsidRPr="00273A31">
        <w:rPr>
          <w:noProof/>
        </w:rPr>
        <w:t>performance</w:t>
      </w:r>
      <w:r>
        <w:t xml:space="preserve"> </w:t>
      </w:r>
      <w:r w:rsidRPr="00273A31">
        <w:rPr>
          <w:noProof/>
        </w:rPr>
        <w:t>sci</w:t>
      </w:r>
      <w:r>
        <w:rPr>
          <w:noProof/>
        </w:rPr>
        <w:t>en</w:t>
      </w:r>
      <w:r w:rsidRPr="00273A31">
        <w:rPr>
          <w:noProof/>
        </w:rPr>
        <w:t>tific</w:t>
      </w:r>
      <w:r>
        <w:t xml:space="preserve"> </w:t>
      </w:r>
      <w:r w:rsidRPr="00B03CD4">
        <w:rPr>
          <w:noProof/>
        </w:rPr>
        <w:t>computation</w:t>
      </w:r>
      <w:r>
        <w:rPr>
          <w:noProof/>
        </w:rPr>
        <w:t xml:space="preserve"> </w:t>
      </w:r>
      <w:r w:rsidRPr="00273A31">
        <w:rPr>
          <w:noProof/>
        </w:rPr>
        <w:t>fun</w:t>
      </w:r>
      <w:r>
        <w:rPr>
          <w:noProof/>
        </w:rPr>
        <w:t>c</w:t>
      </w:r>
      <w:r w:rsidRPr="00273A31">
        <w:rPr>
          <w:noProof/>
        </w:rPr>
        <w:t>tions</w:t>
      </w:r>
      <w:r>
        <w:rPr>
          <w:noProof/>
        </w:rPr>
        <w:t xml:space="preserve"> to Python. Built by using </w:t>
      </w:r>
      <w:r w:rsidRPr="00393F76">
        <w:rPr>
          <w:noProof/>
        </w:rPr>
        <w:t>Cython</w:t>
      </w:r>
      <w:r>
        <w:rPr>
          <w:noProof/>
        </w:rPr>
        <w:t xml:space="preserve"> to implement N-dimensional array objects that are better </w:t>
      </w:r>
      <w:r w:rsidRPr="00CF4BDF">
        <w:rPr>
          <w:noProof/>
        </w:rPr>
        <w:t>perfo</w:t>
      </w:r>
      <w:r>
        <w:rPr>
          <w:noProof/>
        </w:rPr>
        <w:t>r</w:t>
      </w:r>
      <w:r w:rsidRPr="00CF4BDF">
        <w:rPr>
          <w:noProof/>
        </w:rPr>
        <w:t>ming</w:t>
      </w:r>
      <w:r>
        <w:rPr>
          <w:noProof/>
        </w:rPr>
        <w:t xml:space="preserve"> than the</w:t>
      </w:r>
      <w:r w:rsidR="00324842">
        <w:rPr>
          <w:noProof/>
        </w:rPr>
        <w:t>ir</w:t>
      </w:r>
      <w:r>
        <w:rPr>
          <w:noProof/>
        </w:rPr>
        <w:t xml:space="preserve"> pure python counterparts. It also has C/C++ and Fortran code </w:t>
      </w:r>
      <w:r w:rsidRPr="00FD3482">
        <w:rPr>
          <w:noProof/>
        </w:rPr>
        <w:t>integration</w:t>
      </w:r>
      <w:r>
        <w:rPr>
          <w:noProof/>
        </w:rPr>
        <w:t xml:space="preserve"> and </w:t>
      </w:r>
      <w:r w:rsidRPr="00644807">
        <w:rPr>
          <w:noProof/>
        </w:rPr>
        <w:t>lin</w:t>
      </w:r>
      <w:r>
        <w:rPr>
          <w:noProof/>
        </w:rPr>
        <w:t xml:space="preserve">ear </w:t>
      </w:r>
      <w:r w:rsidRPr="00644807">
        <w:rPr>
          <w:noProof/>
        </w:rPr>
        <w:t>alg</w:t>
      </w:r>
      <w:r>
        <w:rPr>
          <w:noProof/>
        </w:rPr>
        <w:t>e</w:t>
      </w:r>
      <w:r w:rsidRPr="00644807">
        <w:rPr>
          <w:noProof/>
        </w:rPr>
        <w:t>bra</w:t>
      </w:r>
      <w:r>
        <w:rPr>
          <w:noProof/>
        </w:rPr>
        <w:t xml:space="preserve"> </w:t>
      </w:r>
      <w:r w:rsidRPr="00644807">
        <w:rPr>
          <w:noProof/>
        </w:rPr>
        <w:t>capabil</w:t>
      </w:r>
      <w:r>
        <w:rPr>
          <w:noProof/>
        </w:rPr>
        <w:t>it</w:t>
      </w:r>
      <w:r w:rsidRPr="00644807">
        <w:rPr>
          <w:noProof/>
        </w:rPr>
        <w:t>ies</w:t>
      </w:r>
      <w:r>
        <w:rPr>
          <w:noProof/>
        </w:rPr>
        <w:t xml:space="preserve"> used in Sckit-Learn</w:t>
      </w:r>
      <w:r>
        <w:rPr>
          <w:noProof/>
        </w:rPr>
        <w:fldChar w:fldCharType="begin"/>
      </w:r>
      <w:r w:rsidR="008B5FFB">
        <w:rPr>
          <w:noProof/>
        </w:rPr>
        <w:instrText xml:space="preserve"> ADDIN ZOTERO_ITEM CSL_CITATION {"citationID":"a2o05nmo8qf","properties":{"formattedCitation":"(Oliphant, 2018)","plainCitation":"(Oliphant, 2018)","noteIndex":0},"citationItems":[{"id":269,"uris":["http://zotero.org/users/4754574/items/MXJYUM7E"],"uri":["http://zotero.org/users/4754574/items/MXJYUM7E"],"itemData":{"id":269,"type":"book","title":"numpy: Numpy main repository","publisher":"NumPy","genre":"C","source":"GitHub","URL":"https://github.com/numpy/numpy","note":"original-date: 2010-09-13T23:02:39Z","shortTitle":"numpy","author":[{"family":"Oliphant","given":"Travis"}],"issued":{"date-parts":[["2018",3,25]]},"accessed":{"date-parts":[["2018",3,25]]}}}],"schema":"https://github.com/citation-style-language/schema/raw/master/csl-citation.json"} </w:instrText>
      </w:r>
      <w:r>
        <w:rPr>
          <w:noProof/>
        </w:rPr>
        <w:fldChar w:fldCharType="separate"/>
      </w:r>
      <w:r w:rsidR="00C0187E" w:rsidRPr="00C0187E">
        <w:rPr>
          <w:rFonts w:ascii="Calibri" w:hAnsi="Calibri" w:cs="Calibri"/>
        </w:rPr>
        <w:t>(Oliphant, 2018)</w:t>
      </w:r>
      <w:r>
        <w:rPr>
          <w:noProof/>
        </w:rPr>
        <w:fldChar w:fldCharType="end"/>
      </w:r>
      <w:r>
        <w:rPr>
          <w:noProof/>
        </w:rPr>
        <w:t>.</w:t>
      </w:r>
    </w:p>
    <w:p w14:paraId="1F660E5D" w14:textId="6B6AB922" w:rsidR="00C90D1F" w:rsidRDefault="004563C7" w:rsidP="000A2921">
      <w:pPr>
        <w:pStyle w:val="ListParagraph"/>
        <w:numPr>
          <w:ilvl w:val="0"/>
          <w:numId w:val="3"/>
        </w:numPr>
      </w:pPr>
      <w:r w:rsidRPr="004434AD">
        <w:rPr>
          <w:b/>
        </w:rPr>
        <w:t>Scikit-Learn</w:t>
      </w:r>
      <w:r>
        <w:t xml:space="preserve"> </w:t>
      </w:r>
      <w:r w:rsidR="0051175D">
        <w:t>–</w:t>
      </w:r>
      <w:r>
        <w:t xml:space="preserve"> </w:t>
      </w:r>
      <w:r w:rsidR="0051175D">
        <w:t xml:space="preserve">This is a free open-source </w:t>
      </w:r>
      <w:r w:rsidR="002F31BE">
        <w:t xml:space="preserve">library that provides </w:t>
      </w:r>
      <w:r w:rsidR="00101372">
        <w:t>access to</w:t>
      </w:r>
      <w:r w:rsidR="00BB6154">
        <w:t xml:space="preserve"> state-of-the-art machine learning algorithms</w:t>
      </w:r>
      <w:r w:rsidR="002F4457">
        <w:t>.</w:t>
      </w:r>
      <w:r w:rsidR="002B0B38">
        <w:t xml:space="preserve"> </w:t>
      </w:r>
      <w:r w:rsidR="005D627B">
        <w:t>It implements a</w:t>
      </w:r>
      <w:r w:rsidR="0007340F">
        <w:t>n extension</w:t>
      </w:r>
      <w:r w:rsidR="005D627B">
        <w:t xml:space="preserve"> of python called</w:t>
      </w:r>
      <w:r w:rsidR="00671BA0">
        <w:t xml:space="preserve"> Cython</w:t>
      </w:r>
      <w:r w:rsidR="00F6096E">
        <w:fldChar w:fldCharType="begin"/>
      </w:r>
      <w:r w:rsidR="008B5FFB">
        <w:instrText xml:space="preserve"> ADDIN ZOTERO_ITEM CSL_CITATION {"citationID":"a2l9rfgtnf9","properties":{"formattedCitation":"(Behnel et al., 2011)","plainCitation":"(Behnel et al., 2011)","noteIndex":0},"citationItems":[{"id":254,"uris":["http://zotero.org/users/4754574/items/AM9BQE8D"],"uri":["http://zotero.org/users/4754574/items/AM9BQE8D"],"itemData":{"id":254,"type":"article-journal","title":"Cython: The Best of Both Worlds","container-title":"Computing in Science and Engg.","page":"31–39","volume":"13","issue":"2","source":"ACM Digital Library","abstract":"Cython is a Python language extension that allows explicit type declarations and is compiled directly to C. As such, it addresses Python's large overhead for numerical loops and the difficulty of efficiently using existing C and Fortran code, which Cython can interact with natively.","DOI":"10.1109/MCSE.2010.118","ISSN":"1521-9615","shortTitle":"Cython","author":[{"family":"Behnel","given":"Stefan"},{"family":"Bradshaw","given":"Robert"},{"family":"Citro","given":"Craig"},{"family":"Dalcin","given":"Lisandro"},{"family":"Seljebotn","given":"Dag Sverre"},{"family":"Smith","given":"Kurt"}],"issued":{"date-parts":[["2011",3]]}}}],"schema":"https://github.com/citation-style-language/schema/raw/master/csl-citation.json"} </w:instrText>
      </w:r>
      <w:r w:rsidR="00F6096E">
        <w:fldChar w:fldCharType="separate"/>
      </w:r>
      <w:r w:rsidR="00C0187E" w:rsidRPr="00C0187E">
        <w:rPr>
          <w:rFonts w:ascii="Calibri" w:hAnsi="Calibri" w:cs="Calibri"/>
        </w:rPr>
        <w:t>(Behnel et al., 2011)</w:t>
      </w:r>
      <w:r w:rsidR="00F6096E">
        <w:fldChar w:fldCharType="end"/>
      </w:r>
      <w:r w:rsidR="002F4457">
        <w:t xml:space="preserve"> </w:t>
      </w:r>
      <w:r w:rsidR="0007340F">
        <w:t>which</w:t>
      </w:r>
      <w:r w:rsidR="002F4457">
        <w:t xml:space="preserve"> </w:t>
      </w:r>
      <w:r w:rsidR="00DF7A1C">
        <w:t xml:space="preserve">wraps high performance </w:t>
      </w:r>
      <w:r w:rsidR="00FF4511">
        <w:t xml:space="preserve">of </w:t>
      </w:r>
      <w:r w:rsidR="00FF4511" w:rsidRPr="006F0A89">
        <w:rPr>
          <w:noProof/>
        </w:rPr>
        <w:t>low</w:t>
      </w:r>
      <w:r w:rsidR="006F0A89">
        <w:rPr>
          <w:noProof/>
        </w:rPr>
        <w:t>-</w:t>
      </w:r>
      <w:r w:rsidR="00FF4511" w:rsidRPr="006F0A89">
        <w:rPr>
          <w:noProof/>
        </w:rPr>
        <w:t>level</w:t>
      </w:r>
      <w:r w:rsidR="00DF7A1C">
        <w:t xml:space="preserve"> C code within </w:t>
      </w:r>
      <w:r w:rsidR="00FF4511">
        <w:t xml:space="preserve">the simplistic syntax of </w:t>
      </w:r>
      <w:r w:rsidR="005C1771">
        <w:t>P</w:t>
      </w:r>
      <w:r w:rsidR="00DF7A1C">
        <w:t>ython</w:t>
      </w:r>
      <w:r w:rsidR="005C1771">
        <w:t>.</w:t>
      </w:r>
      <w:r w:rsidR="002F4457">
        <w:t xml:space="preserve"> </w:t>
      </w:r>
      <w:r w:rsidR="00A51060">
        <w:t xml:space="preserve">The library also </w:t>
      </w:r>
      <w:r w:rsidR="002F4457">
        <w:t xml:space="preserve">provides </w:t>
      </w:r>
      <w:r w:rsidR="00CC4EC4">
        <w:t xml:space="preserve">useful tools for various </w:t>
      </w:r>
      <w:r w:rsidR="006F15A2">
        <w:t>for pre-processing</w:t>
      </w:r>
      <w:r w:rsidR="00F3458B">
        <w:t xml:space="preserve"> functions for</w:t>
      </w:r>
      <w:r w:rsidR="002B6949">
        <w:t xml:space="preserve"> tasks such </w:t>
      </w:r>
      <w:r w:rsidR="006F0D13">
        <w:t>scaling data</w:t>
      </w:r>
      <w:r w:rsidR="008C3255">
        <w:t xml:space="preserve"> and encoding</w:t>
      </w:r>
      <w:r w:rsidR="006715C6">
        <w:t>, performance metrics</w:t>
      </w:r>
      <w:r w:rsidR="003464EC">
        <w:t xml:space="preserve"> for </w:t>
      </w:r>
      <w:r w:rsidR="00BF38DE">
        <w:t xml:space="preserve">model </w:t>
      </w:r>
      <w:r w:rsidR="003464EC">
        <w:t>evaluation</w:t>
      </w:r>
      <w:r w:rsidR="00C94D98">
        <w:t xml:space="preserve"> </w:t>
      </w:r>
      <w:r w:rsidR="00C94D98" w:rsidRPr="006F0A89">
        <w:rPr>
          <w:noProof/>
        </w:rPr>
        <w:t>and</w:t>
      </w:r>
      <w:r w:rsidR="003464EC" w:rsidRPr="006F0A89">
        <w:rPr>
          <w:noProof/>
        </w:rPr>
        <w:t xml:space="preserve"> dimensionality</w:t>
      </w:r>
      <w:r w:rsidR="003464EC">
        <w:t xml:space="preserve"> reduction</w:t>
      </w:r>
      <w:r w:rsidR="009D41C0">
        <w:t xml:space="preserve"> for visualization</w:t>
      </w:r>
      <w:r w:rsidR="004C4B82">
        <w:t xml:space="preserve"> an</w:t>
      </w:r>
      <w:r w:rsidR="00473F1B">
        <w:t>d efficiency</w:t>
      </w:r>
      <w:r w:rsidR="00A4747D">
        <w:t xml:space="preserve"> improvements</w:t>
      </w:r>
      <w:r w:rsidR="004B722D">
        <w:fldChar w:fldCharType="begin"/>
      </w:r>
      <w:r w:rsidR="00FF0D18">
        <w:instrText xml:space="preserve"> ADDIN ZOTERO_ITEM CSL_CITATION {"citationID":"FU4RtBfR","properties":{"formattedCitation":"(Pedregosa et al., 2011)","plainCitation":"(Pedregosa et al., 2011)","noteIndex":0},"citationItems":[{"id":251,"uris":["http://zotero.org/users/4754574/items/7486KPXW"],"uri":["http://zotero.org/users/4754574/items/7486KPXW"],"itemData":{"id":251,"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4B722D">
        <w:fldChar w:fldCharType="separate"/>
      </w:r>
      <w:r w:rsidR="00C0187E" w:rsidRPr="00C0187E">
        <w:rPr>
          <w:rFonts w:ascii="Calibri" w:hAnsi="Calibri" w:cs="Calibri"/>
        </w:rPr>
        <w:t>(Pedregosa et al., 2011)</w:t>
      </w:r>
      <w:r w:rsidR="004B722D">
        <w:fldChar w:fldCharType="end"/>
      </w:r>
      <w:r w:rsidR="009D41C0">
        <w:t>.</w:t>
      </w:r>
      <w:r w:rsidR="008E0D5A">
        <w:t xml:space="preserve"> </w:t>
      </w:r>
    </w:p>
    <w:p w14:paraId="42D6A509" w14:textId="489992DA" w:rsidR="003430DD" w:rsidRPr="00EB7F90" w:rsidRDefault="00AE18B0" w:rsidP="000A2921">
      <w:pPr>
        <w:pStyle w:val="ListParagraph"/>
        <w:numPr>
          <w:ilvl w:val="0"/>
          <w:numId w:val="3"/>
        </w:numPr>
      </w:pPr>
      <w:r w:rsidRPr="004434AD">
        <w:rPr>
          <w:b/>
        </w:rPr>
        <w:t>Pandas</w:t>
      </w:r>
      <w:r w:rsidR="00420EAA">
        <w:t xml:space="preserve"> </w:t>
      </w:r>
      <w:r w:rsidR="00D64C8B">
        <w:t>–</w:t>
      </w:r>
      <w:r w:rsidR="00420EAA">
        <w:t xml:space="preserve"> </w:t>
      </w:r>
      <w:r w:rsidR="00284580">
        <w:t>A module that handles datasets using what is called a DataFrame</w:t>
      </w:r>
      <w:r w:rsidR="00244EC0">
        <w:t>.</w:t>
      </w:r>
      <w:r w:rsidR="00284580">
        <w:t xml:space="preserve"> It allows for ‘SQL like’ functionality to </w:t>
      </w:r>
      <w:r w:rsidR="0074272F">
        <w:t xml:space="preserve">intuitively </w:t>
      </w:r>
      <w:r w:rsidR="00284580">
        <w:t xml:space="preserve">manipulate </w:t>
      </w:r>
      <w:r w:rsidR="00257338">
        <w:t>data</w:t>
      </w:r>
      <w:r w:rsidR="002D53D0">
        <w:t>set</w:t>
      </w:r>
      <w:r w:rsidR="00257338">
        <w:t>. It comes with various statistical functions</w:t>
      </w:r>
      <w:r w:rsidR="00244EC0">
        <w:t xml:space="preserve"> </w:t>
      </w:r>
      <w:r w:rsidR="001D29C4">
        <w:t>that can aid analysis</w:t>
      </w:r>
      <w:r w:rsidR="002D53D0">
        <w:t>.</w:t>
      </w:r>
      <w:r w:rsidR="002A2863">
        <w:t xml:space="preserve"> It has help</w:t>
      </w:r>
      <w:r w:rsidR="00AB5DD9">
        <w:t xml:space="preserve">ed </w:t>
      </w:r>
      <w:r w:rsidR="002A2863">
        <w:t xml:space="preserve">Python </w:t>
      </w:r>
      <w:r w:rsidR="00AB5DD9">
        <w:t xml:space="preserve">become a popular data science language </w:t>
      </w:r>
      <w:r w:rsidR="007C0428">
        <w:t>since</w:t>
      </w:r>
      <w:r w:rsidR="00AB5DD9">
        <w:t xml:space="preserve"> it </w:t>
      </w:r>
      <w:r w:rsidR="0037565C">
        <w:t>integrates</w:t>
      </w:r>
      <w:r w:rsidR="00AB5DD9">
        <w:t xml:space="preserve"> </w:t>
      </w:r>
      <w:r w:rsidR="00A8795D">
        <w:t>well</w:t>
      </w:r>
      <w:r w:rsidR="00AB5DD9">
        <w:t xml:space="preserve"> with a lot of other scientific computing </w:t>
      </w:r>
      <w:r w:rsidR="0037565C">
        <w:t>modules</w:t>
      </w:r>
      <w:r w:rsidR="001E42F8">
        <w:t xml:space="preserve"> and has </w:t>
      </w:r>
      <w:r w:rsidR="00DB0307">
        <w:t xml:space="preserve">a lot of development support as </w:t>
      </w:r>
      <w:r w:rsidR="00DB0B5F">
        <w:t>features are frequently added and improved on.</w:t>
      </w:r>
      <w:r w:rsidR="00B879BA">
        <w:t xml:space="preserve"> It is seen as a foundational layer in the Python </w:t>
      </w:r>
      <w:r w:rsidR="00152DCB">
        <w:t>data science stack</w:t>
      </w:r>
      <w:r w:rsidR="00152DCB">
        <w:fldChar w:fldCharType="begin"/>
      </w:r>
      <w:r w:rsidR="008B5FFB">
        <w:instrText xml:space="preserve"> ADDIN ZOTERO_ITEM CSL_CITATION {"citationID":"a1l26e5east","properties":{"formattedCitation":"(McKinney, 2011)","plainCitation":"(McKinney, 2011)","noteIndex":0},"citationItems":[{"id":258,"uris":["http://zotero.org/users/4754574/items/EGEWCZKT"],"uri":["http://zotero.org/users/4754574/items/EGEWCZKT"],"itemData":{"id":258,"type":"article-journal","title":"pandas: a Foundational Python Library for Data Analysis and Statistics","URL":"https://www.scribd.com/document/71048089/pandas-a-Foundational-Python-Library-for-Data-Analysis-and-Statistics","author":[{"family":"McKinney","given":"Wes"}],"issued":{"date-parts":[["2011"]]}}}],"schema":"https://github.com/citation-style-language/schema/raw/master/csl-citation.json"} </w:instrText>
      </w:r>
      <w:r w:rsidR="00152DCB">
        <w:fldChar w:fldCharType="separate"/>
      </w:r>
      <w:r w:rsidR="00C0187E" w:rsidRPr="00C0187E">
        <w:rPr>
          <w:rFonts w:ascii="Calibri" w:hAnsi="Calibri" w:cs="Calibri"/>
        </w:rPr>
        <w:t>(McKinney, 2011)</w:t>
      </w:r>
      <w:r w:rsidR="00152DCB">
        <w:fldChar w:fldCharType="end"/>
      </w:r>
      <w:r w:rsidR="00152DCB">
        <w:t>.</w:t>
      </w:r>
    </w:p>
    <w:p w14:paraId="2E589562" w14:textId="4380E3D5" w:rsidR="005249D3" w:rsidRDefault="005249D3" w:rsidP="00CD0F5F">
      <w:pPr>
        <w:pStyle w:val="ListParagraph"/>
        <w:numPr>
          <w:ilvl w:val="0"/>
          <w:numId w:val="3"/>
        </w:numPr>
      </w:pPr>
      <w:r w:rsidRPr="00B2709F">
        <w:rPr>
          <w:b/>
        </w:rPr>
        <w:t>Matplotlib</w:t>
      </w:r>
      <w:r w:rsidR="00B2709F">
        <w:t xml:space="preserve"> – </w:t>
      </w:r>
      <w:r w:rsidR="00ED5A09">
        <w:t>A 2D graphics library</w:t>
      </w:r>
      <w:r w:rsidR="00736B9E">
        <w:t xml:space="preserve"> for python</w:t>
      </w:r>
      <w:r w:rsidR="00ED5A09">
        <w:t xml:space="preserve"> that </w:t>
      </w:r>
      <w:r w:rsidR="00D16B88">
        <w:t xml:space="preserve">is focused on allowing users to create </w:t>
      </w:r>
      <w:r w:rsidR="00307D98">
        <w:t xml:space="preserve">graphical plots that </w:t>
      </w:r>
      <w:r w:rsidR="005D3210">
        <w:t>are publication suit</w:t>
      </w:r>
      <w:r w:rsidR="00736B9E">
        <w:t>able</w:t>
      </w:r>
      <w:r w:rsidR="005D3210">
        <w:t>.</w:t>
      </w:r>
      <w:r w:rsidR="00736B9E">
        <w:t xml:space="preserve"> </w:t>
      </w:r>
      <w:r w:rsidR="0055489B">
        <w:t xml:space="preserve">Its interface can provide </w:t>
      </w:r>
      <w:r w:rsidR="00AC64A6">
        <w:t xml:space="preserve">an </w:t>
      </w:r>
      <w:r w:rsidR="0055489B" w:rsidRPr="00AC64A6">
        <w:rPr>
          <w:noProof/>
        </w:rPr>
        <w:t>easy</w:t>
      </w:r>
      <w:r w:rsidR="0055489B">
        <w:t xml:space="preserve"> way to plot information in a presentable</w:t>
      </w:r>
      <w:r w:rsidR="005B26F6">
        <w:t xml:space="preserve"> manner</w:t>
      </w:r>
      <w:r w:rsidR="004C2171">
        <w:t>.</w:t>
      </w:r>
      <w:r w:rsidR="00C10454">
        <w:t xml:space="preserve"> It </w:t>
      </w:r>
      <w:r w:rsidR="00CD0F5F">
        <w:t xml:space="preserve">was initially developed </w:t>
      </w:r>
      <w:r w:rsidR="00073745">
        <w:t xml:space="preserve">to emulate </w:t>
      </w:r>
      <w:r w:rsidR="00401F5A" w:rsidRPr="009E2BAF">
        <w:rPr>
          <w:noProof/>
        </w:rPr>
        <w:t>MATLAB</w:t>
      </w:r>
      <w:r w:rsidR="00414978">
        <w:rPr>
          <w:noProof/>
        </w:rPr>
        <w:fldChar w:fldCharType="begin"/>
      </w:r>
      <w:r w:rsidR="00C0187E">
        <w:rPr>
          <w:noProof/>
        </w:rPr>
        <w:instrText xml:space="preserve"> ADDIN ZOTERO_ITEM CSL_CITATION {"citationID":"Y8RDsf0t","properties":{"formattedCitation":"(2018b)","plainCitation":"(2018b)","noteIndex":0},"citationItems":[{"id":267,"uris":["http://zotero.org/users/4754574/items/B3QD5CB7"],"uri":["http://zotero.org/users/4754574/items/B3QD5CB7"],"itemData":{"id":267,"type":"webpage","title":"MATLAB Documentation - MathWorks United Kingdom","URL":"https://uk.mathworks.com/help/","issued":{"date-parts":[["2018"]]},"accessed":{"date-parts":[["2018",3,25]]}}}],"schema":"https://github.com/citation-style-language/schema/raw/master/csl-citation.json"} </w:instrText>
      </w:r>
      <w:r w:rsidR="00414978">
        <w:rPr>
          <w:noProof/>
        </w:rPr>
        <w:fldChar w:fldCharType="separate"/>
      </w:r>
      <w:r w:rsidR="00C0187E" w:rsidRPr="00C0187E">
        <w:rPr>
          <w:rFonts w:ascii="Calibri" w:hAnsi="Calibri" w:cs="Calibri"/>
        </w:rPr>
        <w:t>(2018b)</w:t>
      </w:r>
      <w:r w:rsidR="00414978">
        <w:rPr>
          <w:noProof/>
        </w:rPr>
        <w:fldChar w:fldCharType="end"/>
      </w:r>
      <w:r w:rsidR="007D6D40" w:rsidRPr="009E2BAF">
        <w:rPr>
          <w:noProof/>
        </w:rPr>
        <w:t xml:space="preserve"> </w:t>
      </w:r>
      <w:r w:rsidR="009E2BAF">
        <w:rPr>
          <w:noProof/>
        </w:rPr>
        <w:t>graphics capabilities</w:t>
      </w:r>
      <w:r w:rsidR="005D2604">
        <w:rPr>
          <w:noProof/>
        </w:rPr>
        <w:t xml:space="preserve"> </w:t>
      </w:r>
      <w:r w:rsidR="005D2604" w:rsidRPr="00921509">
        <w:rPr>
          <w:noProof/>
        </w:rPr>
        <w:t>indep</w:t>
      </w:r>
      <w:r w:rsidR="00921509">
        <w:rPr>
          <w:noProof/>
        </w:rPr>
        <w:t>end</w:t>
      </w:r>
      <w:r w:rsidR="005D2604" w:rsidRPr="00921509">
        <w:rPr>
          <w:noProof/>
        </w:rPr>
        <w:t>ent</w:t>
      </w:r>
      <w:r w:rsidR="005D2604">
        <w:rPr>
          <w:noProof/>
        </w:rPr>
        <w:t xml:space="preserve"> of MATLAB.</w:t>
      </w:r>
      <w:r w:rsidR="00921509">
        <w:rPr>
          <w:noProof/>
        </w:rPr>
        <w:t xml:space="preserve"> It has become</w:t>
      </w:r>
      <w:r w:rsidR="00177250">
        <w:rPr>
          <w:noProof/>
        </w:rPr>
        <w:t xml:space="preserve"> a matured </w:t>
      </w:r>
      <w:r w:rsidR="00177250" w:rsidRPr="00A12CAA">
        <w:rPr>
          <w:noProof/>
        </w:rPr>
        <w:t>heavyweight</w:t>
      </w:r>
      <w:r w:rsidR="00177250">
        <w:rPr>
          <w:noProof/>
        </w:rPr>
        <w:t xml:space="preserve"> in the data science community</w:t>
      </w:r>
      <w:r w:rsidR="00A12CAA">
        <w:rPr>
          <w:noProof/>
        </w:rPr>
        <w:t xml:space="preserve"> allowing for </w:t>
      </w:r>
      <w:r w:rsidR="001C2368">
        <w:rPr>
          <w:noProof/>
        </w:rPr>
        <w:t>customizable plotting</w:t>
      </w:r>
      <w:r w:rsidR="00584356">
        <w:rPr>
          <w:noProof/>
        </w:rPr>
        <w:t xml:space="preserve"> in an </w:t>
      </w:r>
      <w:r w:rsidR="00584356" w:rsidRPr="00A54A6D">
        <w:rPr>
          <w:noProof/>
        </w:rPr>
        <w:t>object</w:t>
      </w:r>
      <w:r w:rsidR="00A54A6D">
        <w:rPr>
          <w:noProof/>
        </w:rPr>
        <w:t>-</w:t>
      </w:r>
      <w:r w:rsidR="00584356" w:rsidRPr="00A54A6D">
        <w:rPr>
          <w:noProof/>
        </w:rPr>
        <w:t>oriented</w:t>
      </w:r>
      <w:r w:rsidR="00584356">
        <w:rPr>
          <w:noProof/>
        </w:rPr>
        <w:t xml:space="preserve"> way within python.</w:t>
      </w:r>
      <w:r w:rsidR="00A54A6D">
        <w:rPr>
          <w:noProof/>
        </w:rPr>
        <w:t xml:space="preserve"> It relies on </w:t>
      </w:r>
      <w:r w:rsidR="00A54A6D" w:rsidRPr="00785774">
        <w:rPr>
          <w:noProof/>
        </w:rPr>
        <w:t>high</w:t>
      </w:r>
      <w:r w:rsidR="00785774">
        <w:rPr>
          <w:noProof/>
        </w:rPr>
        <w:t>-</w:t>
      </w:r>
      <w:r w:rsidR="00A54A6D" w:rsidRPr="00785774">
        <w:rPr>
          <w:noProof/>
        </w:rPr>
        <w:t>perform</w:t>
      </w:r>
      <w:r w:rsidR="00785774" w:rsidRPr="00785774">
        <w:rPr>
          <w:noProof/>
        </w:rPr>
        <w:t>an</w:t>
      </w:r>
      <w:r w:rsidR="00A54A6D" w:rsidRPr="00785774">
        <w:rPr>
          <w:noProof/>
        </w:rPr>
        <w:t>ce</w:t>
      </w:r>
      <w:r w:rsidR="00A54A6D" w:rsidRPr="00A54A6D">
        <w:rPr>
          <w:noProof/>
        </w:rPr>
        <w:t xml:space="preserve"> </w:t>
      </w:r>
      <w:r w:rsidR="00A54A6D">
        <w:rPr>
          <w:noProof/>
        </w:rPr>
        <w:t xml:space="preserve">code </w:t>
      </w:r>
      <w:r w:rsidR="00A54A6D" w:rsidRPr="00785774">
        <w:rPr>
          <w:noProof/>
        </w:rPr>
        <w:t>exten</w:t>
      </w:r>
      <w:r w:rsidR="00785774">
        <w:rPr>
          <w:noProof/>
        </w:rPr>
        <w:t>s</w:t>
      </w:r>
      <w:r w:rsidR="00A54A6D" w:rsidRPr="00785774">
        <w:rPr>
          <w:noProof/>
        </w:rPr>
        <w:t>ions</w:t>
      </w:r>
      <w:r w:rsidR="002F225F">
        <w:rPr>
          <w:noProof/>
        </w:rPr>
        <w:t xml:space="preserve"> such as NumP</w:t>
      </w:r>
      <w:r w:rsidR="007F4F91">
        <w:rPr>
          <w:noProof/>
        </w:rPr>
        <w:t>y to better interact with large arrays of data</w:t>
      </w:r>
      <w:r w:rsidR="00D60A8C">
        <w:rPr>
          <w:noProof/>
        </w:rPr>
        <w:fldChar w:fldCharType="begin"/>
      </w:r>
      <w:r w:rsidR="008B5FFB">
        <w:rPr>
          <w:noProof/>
        </w:rPr>
        <w:instrText xml:space="preserve"> ADDIN ZOTERO_ITEM CSL_CITATION {"citationID":"avigs39d9n","properties":{"formattedCitation":"(Hunter, 2007)","plainCitation":"(Hunter, 2007)","noteIndex":0},"citationItems":[{"id":261,"uris":["http://zotero.org/users/4754574/items/9CKSM5CS"],"uri":["http://zotero.org/users/4754574/items/9CKSM5CS"],"itemData":{"id":261,"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DOI":"10.1109/MCSE.2007.55","author":[{"family":"Hunter","given":"J. D."}],"issued":{"date-parts":[["2007"]]}}}],"schema":"https://github.com/citation-style-language/schema/raw/master/csl-citation.json"} </w:instrText>
      </w:r>
      <w:r w:rsidR="00D60A8C">
        <w:rPr>
          <w:noProof/>
        </w:rPr>
        <w:fldChar w:fldCharType="separate"/>
      </w:r>
      <w:r w:rsidR="00C0187E" w:rsidRPr="00C0187E">
        <w:rPr>
          <w:rFonts w:ascii="Calibri" w:hAnsi="Calibri" w:cs="Calibri"/>
        </w:rPr>
        <w:t>(Hunter, 2007)</w:t>
      </w:r>
      <w:r w:rsidR="00D60A8C">
        <w:rPr>
          <w:noProof/>
        </w:rPr>
        <w:fldChar w:fldCharType="end"/>
      </w:r>
      <w:r w:rsidR="007F4F91">
        <w:rPr>
          <w:noProof/>
        </w:rPr>
        <w:t>.</w:t>
      </w:r>
    </w:p>
    <w:p w14:paraId="4B3E09C6" w14:textId="22E49317" w:rsidR="00423E94" w:rsidRDefault="00423E94" w:rsidP="00CD0F5F">
      <w:pPr>
        <w:pStyle w:val="ListParagraph"/>
        <w:numPr>
          <w:ilvl w:val="0"/>
          <w:numId w:val="3"/>
        </w:numPr>
      </w:pPr>
      <w:r>
        <w:rPr>
          <w:b/>
        </w:rPr>
        <w:t xml:space="preserve">Seaborn </w:t>
      </w:r>
      <w:r w:rsidR="00323DD9">
        <w:t>–</w:t>
      </w:r>
      <w:r>
        <w:t xml:space="preserve"> </w:t>
      </w:r>
      <w:r w:rsidR="00323DD9">
        <w:t xml:space="preserve">An extension </w:t>
      </w:r>
      <w:r w:rsidR="00DE445E">
        <w:t xml:space="preserve">built </w:t>
      </w:r>
      <w:r w:rsidR="00323DD9">
        <w:t>on</w:t>
      </w:r>
      <w:r w:rsidR="00DE445E">
        <w:t xml:space="preserve"> top of</w:t>
      </w:r>
      <w:r w:rsidR="00323DD9">
        <w:t xml:space="preserve"> Matplotlib that provides easier access to</w:t>
      </w:r>
      <w:r w:rsidR="00721149">
        <w:t xml:space="preserve"> </w:t>
      </w:r>
      <w:r w:rsidR="00AE7EED">
        <w:t>certain plots</w:t>
      </w:r>
      <w:r w:rsidR="005A40BE">
        <w:t xml:space="preserve">, tools </w:t>
      </w:r>
      <w:r w:rsidR="005A40BE" w:rsidRPr="005A40BE">
        <w:rPr>
          <w:noProof/>
        </w:rPr>
        <w:t xml:space="preserve">for </w:t>
      </w:r>
      <w:r w:rsidR="005A40BE" w:rsidRPr="005D38AA">
        <w:rPr>
          <w:noProof/>
        </w:rPr>
        <w:t>ch</w:t>
      </w:r>
      <w:r w:rsidR="005D38AA">
        <w:rPr>
          <w:noProof/>
        </w:rPr>
        <w:t>o</w:t>
      </w:r>
      <w:r w:rsidR="005A40BE" w:rsidRPr="005D38AA">
        <w:rPr>
          <w:noProof/>
        </w:rPr>
        <w:t>osing</w:t>
      </w:r>
      <w:r w:rsidR="005A40BE">
        <w:rPr>
          <w:noProof/>
        </w:rPr>
        <w:t xml:space="preserve"> colour palettes</w:t>
      </w:r>
      <w:r w:rsidR="005D38AA">
        <w:rPr>
          <w:noProof/>
        </w:rPr>
        <w:t xml:space="preserve">, </w:t>
      </w:r>
      <w:r w:rsidR="005D38AA" w:rsidRPr="00C4341C">
        <w:rPr>
          <w:noProof/>
        </w:rPr>
        <w:t xml:space="preserve">functions </w:t>
      </w:r>
      <w:r w:rsidR="00C4341C" w:rsidRPr="00C4341C">
        <w:rPr>
          <w:noProof/>
        </w:rPr>
        <w:t>for</w:t>
      </w:r>
      <w:r w:rsidR="00C4341C">
        <w:rPr>
          <w:noProof/>
        </w:rPr>
        <w:t xml:space="preserve"> analysing </w:t>
      </w:r>
      <w:r w:rsidR="00C4341C" w:rsidRPr="00C4341C">
        <w:rPr>
          <w:noProof/>
        </w:rPr>
        <w:t>univari</w:t>
      </w:r>
      <w:r w:rsidR="00C4341C">
        <w:rPr>
          <w:noProof/>
        </w:rPr>
        <w:t xml:space="preserve">ate </w:t>
      </w:r>
      <w:r w:rsidR="00C4341C" w:rsidRPr="00C4341C">
        <w:rPr>
          <w:noProof/>
        </w:rPr>
        <w:t>and bivari</w:t>
      </w:r>
      <w:r w:rsidR="00C4341C">
        <w:rPr>
          <w:noProof/>
        </w:rPr>
        <w:t>ate</w:t>
      </w:r>
      <w:r w:rsidR="00C4341C" w:rsidRPr="00C4341C">
        <w:rPr>
          <w:noProof/>
        </w:rPr>
        <w:t xml:space="preserve"> </w:t>
      </w:r>
      <w:r w:rsidR="00081247" w:rsidRPr="004D32FC">
        <w:rPr>
          <w:noProof/>
        </w:rPr>
        <w:t>distr</w:t>
      </w:r>
      <w:r w:rsidR="004D32FC">
        <w:rPr>
          <w:noProof/>
        </w:rPr>
        <w:t>i</w:t>
      </w:r>
      <w:r w:rsidR="00081247" w:rsidRPr="004D32FC">
        <w:rPr>
          <w:noProof/>
        </w:rPr>
        <w:t>butions</w:t>
      </w:r>
      <w:r w:rsidR="000955EE">
        <w:rPr>
          <w:noProof/>
        </w:rPr>
        <w:t xml:space="preserve"> </w:t>
      </w:r>
      <w:r w:rsidR="00E72E6A">
        <w:rPr>
          <w:noProof/>
        </w:rPr>
        <w:t xml:space="preserve">or comparisons </w:t>
      </w:r>
      <w:r w:rsidR="00081247">
        <w:rPr>
          <w:noProof/>
        </w:rPr>
        <w:t>between subsets of data</w:t>
      </w:r>
      <w:r w:rsidR="00DF66A8">
        <w:rPr>
          <w:noProof/>
        </w:rPr>
        <w:t xml:space="preserve"> and </w:t>
      </w:r>
      <w:r w:rsidR="00DF66A8" w:rsidRPr="00795A41">
        <w:rPr>
          <w:noProof/>
        </w:rPr>
        <w:t>high</w:t>
      </w:r>
      <w:r w:rsidR="00795A41">
        <w:rPr>
          <w:noProof/>
        </w:rPr>
        <w:t>-</w:t>
      </w:r>
      <w:r w:rsidR="00DF66A8" w:rsidRPr="00795A41">
        <w:rPr>
          <w:noProof/>
        </w:rPr>
        <w:t>level</w:t>
      </w:r>
      <w:r w:rsidR="00DF66A8">
        <w:rPr>
          <w:noProof/>
        </w:rPr>
        <w:t xml:space="preserve"> abstractions for grid plots</w:t>
      </w:r>
      <w:r w:rsidR="0050680A" w:rsidRPr="000955EE">
        <w:rPr>
          <w:noProof/>
        </w:rPr>
        <w:t>.</w:t>
      </w:r>
      <w:r w:rsidR="0050680A">
        <w:t xml:space="preserve"> It inte</w:t>
      </w:r>
      <w:r w:rsidR="00BF7BA2">
        <w:t>grates with the Python data stack</w:t>
      </w:r>
      <w:r w:rsidR="004B65DB">
        <w:t xml:space="preserve"> including Pandas and </w:t>
      </w:r>
      <w:r w:rsidR="00562F02">
        <w:t>NumPy</w:t>
      </w:r>
      <w:r w:rsidR="00DA5BE0">
        <w:fldChar w:fldCharType="begin"/>
      </w:r>
      <w:r w:rsidR="008B5FFB">
        <w:instrText xml:space="preserve"> ADDIN ZOTERO_ITEM CSL_CITATION {"citationID":"a4jamrhpqj","properties":{"formattedCitation":"(Waskom, 2012)","plainCitation":"(Waskom, 2012)","noteIndex":0},"citationItems":[{"id":275,"uris":["http://zotero.org/users/4754574/items/NCXR3BHR"],"uri":["http://zotero.org/users/4754574/items/NCXR3BHR"],"itemData":{"id":275,"type":"webpage","title":"An introduction to seaborn — seaborn 0.8.1 documentation","URL":"https://seaborn.pydata.org/introduction.html","author":[{"family":"Waskom","given":"Michael"}],"issued":{"date-parts":[["2012"]]},"accessed":{"date-parts":[["2018",3,26]]}}}],"schema":"https://github.com/citation-style-language/schema/raw/master/csl-citation.json"} </w:instrText>
      </w:r>
      <w:r w:rsidR="00DA5BE0">
        <w:fldChar w:fldCharType="separate"/>
      </w:r>
      <w:r w:rsidR="00C0187E" w:rsidRPr="00C0187E">
        <w:rPr>
          <w:rFonts w:ascii="Calibri" w:hAnsi="Calibri" w:cs="Calibri"/>
        </w:rPr>
        <w:t>(Waskom, 2012)</w:t>
      </w:r>
      <w:r w:rsidR="00DA5BE0">
        <w:fldChar w:fldCharType="end"/>
      </w:r>
      <w:r w:rsidR="00562F02">
        <w:t>.</w:t>
      </w:r>
    </w:p>
    <w:p w14:paraId="73CBEA99" w14:textId="3583E723" w:rsidR="00955BFC" w:rsidRDefault="00955BFC" w:rsidP="00955BFC">
      <w:r>
        <w:t xml:space="preserve">The code used to include the relevant object can be found at </w:t>
      </w:r>
      <w:r w:rsidR="00D110EE">
        <w:t xml:space="preserve">Appendix D in </w:t>
      </w:r>
      <w:r w:rsidR="007F7868">
        <w:t>Project Set up and Data Dictionary.</w:t>
      </w:r>
    </w:p>
    <w:p w14:paraId="0BDF21C9" w14:textId="3303A205" w:rsidR="00744033" w:rsidRDefault="00125B8F" w:rsidP="008B7D77">
      <w:pPr>
        <w:pStyle w:val="Heading2"/>
      </w:pPr>
      <w:bookmarkStart w:id="65" w:name="_Toc510456733"/>
      <w:bookmarkStart w:id="66" w:name="_Toc511516099"/>
      <w:bookmarkStart w:id="67" w:name="_Toc511771855"/>
      <w:bookmarkStart w:id="68" w:name="_Toc511871651"/>
      <w:bookmarkStart w:id="69" w:name="_Toc512176168"/>
      <w:bookmarkStart w:id="70" w:name="_Toc512176220"/>
      <w:r>
        <w:t xml:space="preserve">2.3 </w:t>
      </w:r>
      <w:r w:rsidR="008B7D77">
        <w:t xml:space="preserve">The Jupyter Notebook </w:t>
      </w:r>
      <w:r w:rsidR="008B7D77" w:rsidRPr="001A2AB9">
        <w:rPr>
          <w:noProof/>
        </w:rPr>
        <w:t>Enviro</w:t>
      </w:r>
      <w:r w:rsidR="001A2AB9">
        <w:rPr>
          <w:noProof/>
        </w:rPr>
        <w:t>n</w:t>
      </w:r>
      <w:r w:rsidR="008B7D77" w:rsidRPr="001A2AB9">
        <w:rPr>
          <w:noProof/>
        </w:rPr>
        <w:t>ment</w:t>
      </w:r>
      <w:bookmarkEnd w:id="65"/>
      <w:bookmarkEnd w:id="66"/>
      <w:bookmarkEnd w:id="67"/>
      <w:bookmarkEnd w:id="68"/>
      <w:bookmarkEnd w:id="69"/>
      <w:bookmarkEnd w:id="70"/>
    </w:p>
    <w:p w14:paraId="04ED8024" w14:textId="32FBB5CA" w:rsidR="00150D34" w:rsidRDefault="00E828C1" w:rsidP="004D4B3F">
      <w:r>
        <w:t xml:space="preserve">For the development and analysis </w:t>
      </w:r>
      <w:r w:rsidRPr="00095BAC">
        <w:rPr>
          <w:noProof/>
        </w:rPr>
        <w:t>environment</w:t>
      </w:r>
      <w:r w:rsidR="00095BAC">
        <w:rPr>
          <w:noProof/>
        </w:rPr>
        <w:t>,</w:t>
      </w:r>
      <w:r w:rsidR="00095BAC">
        <w:t xml:space="preserve"> </w:t>
      </w:r>
      <w:r w:rsidR="00095BAC" w:rsidRPr="00095BAC">
        <w:rPr>
          <w:b/>
        </w:rPr>
        <w:t>Jupyter Notebook</w:t>
      </w:r>
      <w:r w:rsidR="00095BAC">
        <w:t xml:space="preserve"> was used.</w:t>
      </w:r>
      <w:r w:rsidR="000E3B34">
        <w:t xml:space="preserve"> </w:t>
      </w:r>
      <w:r w:rsidR="00A72536">
        <w:t>It is an interactive tool that runs in browser</w:t>
      </w:r>
      <w:r w:rsidR="00134531">
        <w:t xml:space="preserve"> and interfaces with </w:t>
      </w:r>
      <w:r w:rsidR="00134531" w:rsidRPr="007C5CB3">
        <w:rPr>
          <w:b/>
        </w:rPr>
        <w:t>IPython</w:t>
      </w:r>
      <w:r w:rsidR="00C50215">
        <w:t xml:space="preserve"> along with other languages</w:t>
      </w:r>
      <w:r w:rsidR="002619E5">
        <w:t>.</w:t>
      </w:r>
      <w:r w:rsidR="00DB6FA9">
        <w:t xml:space="preserve"> IPython is a</w:t>
      </w:r>
      <w:r w:rsidR="00BE469F">
        <w:t>n</w:t>
      </w:r>
      <w:r w:rsidR="00DB6FA9">
        <w:t xml:space="preserve"> </w:t>
      </w:r>
      <w:r w:rsidR="00B5414A">
        <w:t>interactive shell for Python</w:t>
      </w:r>
      <w:r w:rsidR="00F951FD">
        <w:t xml:space="preserve"> that allows fo</w:t>
      </w:r>
      <w:r w:rsidR="008879B8">
        <w:t xml:space="preserve">r </w:t>
      </w:r>
      <w:r w:rsidR="002347B5">
        <w:t>python code to be executed in code blocks</w:t>
      </w:r>
      <w:r w:rsidR="00534E93">
        <w:t xml:space="preserve"> </w:t>
      </w:r>
      <w:r w:rsidR="00931576">
        <w:t>i</w:t>
      </w:r>
      <w:r w:rsidR="00534E93">
        <w:t>nteractively</w:t>
      </w:r>
      <w:r w:rsidR="008E7499">
        <w:t>.</w:t>
      </w:r>
      <w:r w:rsidR="00085237">
        <w:t xml:space="preserve"> </w:t>
      </w:r>
      <w:r w:rsidR="002619E5">
        <w:t>It has been widely used by data analysts and data scientists</w:t>
      </w:r>
      <w:r w:rsidR="00FF0D18">
        <w:fldChar w:fldCharType="begin"/>
      </w:r>
      <w:r w:rsidR="00C0187E">
        <w:instrText xml:space="preserve"> ADDIN ZOTERO_ITEM CSL_CITATION {"citationID":"hKfL5tSO","properties":{"formattedCitation":"(P\\uc0\\u233{}rez &amp; Granger, 2007)","plainCitation":"(Pérez &amp; Granger, 2007)","noteIndex":0},"citationItems":[{"id":262,"uris":["http://zotero.org/users/4754574/items/42ZX9PYY"],"uri":["http://zotero.org/users/4754574/items/42ZX9PYY"],"itemData":{"id":262,"type":"article-journal","title":"IPython: a System for Interactive Scientific Computing","container-title":"Computing in Science and Engineering","page":"21–29","volume":"9","issue":"3","DOI":"10.1109/MCSE.2007.53","ISSN":"1521-9615","author":[{"family":"Pérez","given":"Fernando"},{"family":"Granger","given":"Brian E."}],"issued":{"date-parts":[["2007",5]]}}}],"schema":"https://github.com/citation-style-language/schema/raw/master/csl-citation.json"} </w:instrText>
      </w:r>
      <w:r w:rsidR="00FF0D18">
        <w:fldChar w:fldCharType="separate"/>
      </w:r>
      <w:r w:rsidR="00C0187E" w:rsidRPr="00C0187E">
        <w:rPr>
          <w:rFonts w:ascii="Calibri" w:hAnsi="Calibri" w:cs="Calibri"/>
          <w:szCs w:val="24"/>
        </w:rPr>
        <w:t>(Pérez &amp; Granger, 2007)</w:t>
      </w:r>
      <w:r w:rsidR="00FF0D18">
        <w:fldChar w:fldCharType="end"/>
      </w:r>
      <w:r w:rsidR="00C50215">
        <w:t>.</w:t>
      </w:r>
      <w:r w:rsidR="00E93C58">
        <w:t xml:space="preserve"> It has the capability to produce </w:t>
      </w:r>
      <w:r w:rsidR="00E93C58" w:rsidRPr="00AB1716">
        <w:rPr>
          <w:noProof/>
        </w:rPr>
        <w:t>high</w:t>
      </w:r>
      <w:r w:rsidR="00AB1716">
        <w:rPr>
          <w:noProof/>
        </w:rPr>
        <w:t>-</w:t>
      </w:r>
      <w:r w:rsidR="00E93C58" w:rsidRPr="00AB1716">
        <w:rPr>
          <w:noProof/>
        </w:rPr>
        <w:t>quality</w:t>
      </w:r>
      <w:r w:rsidR="00E93C58">
        <w:t xml:space="preserve"> </w:t>
      </w:r>
      <w:r w:rsidR="00AB1716">
        <w:t xml:space="preserve">reports </w:t>
      </w:r>
      <w:r w:rsidR="00174CC7">
        <w:t>that</w:t>
      </w:r>
      <w:r w:rsidR="00985CD9">
        <w:t xml:space="preserve"> users </w:t>
      </w:r>
      <w:r w:rsidR="00AB1716">
        <w:t xml:space="preserve">can </w:t>
      </w:r>
      <w:r w:rsidR="00AB1716" w:rsidRPr="00CA4719">
        <w:rPr>
          <w:noProof/>
        </w:rPr>
        <w:t>i</w:t>
      </w:r>
      <w:r w:rsidR="00424FCC">
        <w:rPr>
          <w:noProof/>
        </w:rPr>
        <w:t>n</w:t>
      </w:r>
      <w:r w:rsidR="00AB1716" w:rsidRPr="00CA4719">
        <w:rPr>
          <w:noProof/>
        </w:rPr>
        <w:t>teract</w:t>
      </w:r>
      <w:r w:rsidR="00AB1716">
        <w:t xml:space="preserve"> with using Python</w:t>
      </w:r>
      <w:r w:rsidR="00411CB0">
        <w:t xml:space="preserve"> allowing for a dynamic analysis</w:t>
      </w:r>
      <w:r w:rsidR="008C3CD0">
        <w:t xml:space="preserve"> (</w:t>
      </w:r>
      <w:r w:rsidR="008C3CD0">
        <w:fldChar w:fldCharType="begin"/>
      </w:r>
      <w:r w:rsidR="008C3CD0">
        <w:instrText xml:space="preserve"> REF _Ref509774160 \h </w:instrText>
      </w:r>
      <w:r w:rsidR="008C3CD0">
        <w:fldChar w:fldCharType="separate"/>
      </w:r>
      <w:r w:rsidR="00F1766D">
        <w:t xml:space="preserve">Figure </w:t>
      </w:r>
      <w:r w:rsidR="00F1766D">
        <w:rPr>
          <w:noProof/>
        </w:rPr>
        <w:t>3</w:t>
      </w:r>
      <w:r w:rsidR="008C3CD0">
        <w:fldChar w:fldCharType="end"/>
      </w:r>
      <w:r w:rsidR="008C3CD0">
        <w:t>)</w:t>
      </w:r>
      <w:r w:rsidR="00641DC1">
        <w:fldChar w:fldCharType="begin"/>
      </w:r>
      <w:r w:rsidR="00C0187E">
        <w:instrText xml:space="preserve"> ADDIN ZOTERO_ITEM CSL_CITATION {"citationID":"ab5mdser1s","properties":{"formattedCitation":"(M\\uc0\\u252{}ller, 2016, p. 7)","plainCitation":"(Müller, 2016, p. 7)","noteIndex":0},"citationItems":[{"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7"}],"schema":"https://github.com/citation-style-language/schema/raw/master/csl-citation.json"} </w:instrText>
      </w:r>
      <w:r w:rsidR="00641DC1">
        <w:fldChar w:fldCharType="separate"/>
      </w:r>
      <w:r w:rsidR="00C0187E" w:rsidRPr="00C0187E">
        <w:rPr>
          <w:rFonts w:ascii="Calibri" w:hAnsi="Calibri" w:cs="Calibri"/>
          <w:szCs w:val="24"/>
        </w:rPr>
        <w:t>(Müller, 2016, p. 7)</w:t>
      </w:r>
      <w:r w:rsidR="00641DC1">
        <w:fldChar w:fldCharType="end"/>
      </w:r>
      <w:r w:rsidR="00411CB0">
        <w:t>.</w:t>
      </w:r>
      <w:r w:rsidR="005A013D">
        <w:t xml:space="preserve"> </w:t>
      </w:r>
      <w:r w:rsidR="00A748B2">
        <w:t>It has integrated</w:t>
      </w:r>
      <w:r w:rsidR="005A0A53">
        <w:t xml:space="preserve"> documentation lookups on </w:t>
      </w:r>
      <w:r w:rsidR="00EE40A7">
        <w:t>a lot of the components of Python</w:t>
      </w:r>
      <w:r w:rsidR="00362570">
        <w:t xml:space="preserve"> which is handy</w:t>
      </w:r>
      <w:r w:rsidR="00A456EF">
        <w:t xml:space="preserve"> for </w:t>
      </w:r>
      <w:r w:rsidR="00EC121F">
        <w:t>quickly</w:t>
      </w:r>
      <w:r w:rsidR="00A456EF">
        <w:t xml:space="preserve"> understanding </w:t>
      </w:r>
      <w:r w:rsidR="00EC121F">
        <w:t xml:space="preserve">the </w:t>
      </w:r>
      <w:r w:rsidR="009305F2">
        <w:t>c</w:t>
      </w:r>
      <w:r w:rsidR="00EC121F">
        <w:t>ode and auto</w:t>
      </w:r>
      <w:r w:rsidR="00F044B3">
        <w:rPr>
          <w:noProof/>
        </w:rPr>
        <w:t>-</w:t>
      </w:r>
      <w:r w:rsidR="00EC121F">
        <w:t>completion</w:t>
      </w:r>
      <w:r w:rsidR="00EE40A7">
        <w:t xml:space="preserve">. </w:t>
      </w:r>
      <w:r w:rsidR="00A24982">
        <w:t>Ju</w:t>
      </w:r>
      <w:r w:rsidR="000A1D8E">
        <w:t>pyter</w:t>
      </w:r>
      <w:r w:rsidR="008E7499">
        <w:t xml:space="preserve"> with IPython</w:t>
      </w:r>
      <w:r w:rsidR="000A1D8E">
        <w:t xml:space="preserve"> can also </w:t>
      </w:r>
      <w:r w:rsidR="000A1D8E" w:rsidRPr="00ED3459">
        <w:rPr>
          <w:noProof/>
        </w:rPr>
        <w:t>imple</w:t>
      </w:r>
      <w:r w:rsidR="00ED3459">
        <w:rPr>
          <w:noProof/>
        </w:rPr>
        <w:t>men</w:t>
      </w:r>
      <w:r w:rsidR="000A1D8E" w:rsidRPr="00ED3459">
        <w:rPr>
          <w:noProof/>
        </w:rPr>
        <w:t>t</w:t>
      </w:r>
      <w:r w:rsidR="000A1D8E">
        <w:t xml:space="preserve"> </w:t>
      </w:r>
      <w:r w:rsidR="00ED3459">
        <w:t>text and images</w:t>
      </w:r>
      <w:r w:rsidR="00420CFB">
        <w:t xml:space="preserve"> to supplement code and visualisations.</w:t>
      </w:r>
      <w:r w:rsidR="00EC16C5">
        <w:t xml:space="preserve"> Another feature is that the </w:t>
      </w:r>
      <w:r w:rsidR="009C1129">
        <w:t xml:space="preserve">notebook files can be displayed online via GitHub as </w:t>
      </w:r>
      <w:r w:rsidR="00AA34E3">
        <w:t>the site supports that format</w:t>
      </w:r>
      <w:r w:rsidR="00A45E26">
        <w:fldChar w:fldCharType="begin"/>
      </w:r>
      <w:r w:rsidR="00C0187E">
        <w:instrText xml:space="preserve"> ADDIN ZOTERO_ITEM CSL_CITATION {"citationID":"WLHF4Paw","properties":{"formattedCitation":"(Thomas et al., 2016, pp. 87\\uc0\\u8211{}90)","plainCitation":"(Thomas et al., 2016, pp. 87–90)","noteIndex":0},"citationItems":[{"id":271,"uris":["http://zotero.org/users/4754574/items/LQ82CGNT"],"uri":["http://zotero.org/users/4754574/items/LQ82CGNT"],"itemData":{"id":271,"type":"article-journal","title":"Jupyter Notebooks &amp;ndash; a publishing format for reproducible computational workflows","container-title":"Stand Alone","page":"87–90","source":"mEDRA","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DOI":"10.3233/978-1-61499-649-1-87","ISSN":"0000-0000","author":[{"family":"Thomas","given":"Kluyver"},{"family":"Benjamin","given":"Ragan-Kelley"},{"family":"Fernando","given":"P&amp;eacute;rez"},{"family":"Brian","given":"Granger"},{"family":"Matthias","given":"Bussonnier"},{"family":"Jonathan","given":"Frederic"},{"family":"Kyle","given":"Kelley"},{"family":"Jessica","given":"Hamrick"},{"family":"Jason","given":"Grout"},{"family":"Sylvain","given":"Corlay"},{"family":"Paul","given":"Ivanov"},{"family":"Dami&amp;aacute;n","given":"Avila"},{"family":"Safia","given":"Abdalla"},{"family":"Carol","given":"Willing"},{"family":"Team","given":"Jupyter Development"}],"issued":{"date-parts":[["2016"]]}},"locator":"87-90"}],"schema":"https://github.com/citation-style-language/schema/raw/master/csl-citation.json"} </w:instrText>
      </w:r>
      <w:r w:rsidR="00A45E26">
        <w:fldChar w:fldCharType="separate"/>
      </w:r>
      <w:r w:rsidR="00C0187E" w:rsidRPr="00C0187E">
        <w:rPr>
          <w:rFonts w:ascii="Calibri" w:hAnsi="Calibri" w:cs="Calibri"/>
          <w:szCs w:val="24"/>
        </w:rPr>
        <w:t>(Thomas et al., 2016, pp. 87–90)</w:t>
      </w:r>
      <w:r w:rsidR="00A45E26">
        <w:fldChar w:fldCharType="end"/>
      </w:r>
      <w:r w:rsidR="00EE5F7F">
        <w:t>.</w:t>
      </w:r>
    </w:p>
    <w:p w14:paraId="6621634D" w14:textId="77777777" w:rsidR="00870969" w:rsidRDefault="00CE098F" w:rsidP="00870969">
      <w:pPr>
        <w:keepNext/>
      </w:pPr>
      <w:r>
        <w:rPr>
          <w:noProof/>
        </w:rPr>
        <w:lastRenderedPageBreak/>
        <w:drawing>
          <wp:inline distT="0" distB="0" distL="0" distR="0" wp14:anchorId="69CBD3E1" wp14:editId="3EF6EA6B">
            <wp:extent cx="5731510" cy="31343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34360"/>
                    </a:xfrm>
                    <a:prstGeom prst="rect">
                      <a:avLst/>
                    </a:prstGeom>
                  </pic:spPr>
                </pic:pic>
              </a:graphicData>
            </a:graphic>
          </wp:inline>
        </w:drawing>
      </w:r>
    </w:p>
    <w:p w14:paraId="2E24C394" w14:textId="4107CB9F" w:rsidR="00CE098F" w:rsidRPr="00EB7F90" w:rsidRDefault="00870969" w:rsidP="00870969">
      <w:pPr>
        <w:pStyle w:val="Caption"/>
      </w:pPr>
      <w:bookmarkStart w:id="71" w:name="_Ref509774160"/>
      <w:r>
        <w:t xml:space="preserve">Figure </w:t>
      </w:r>
      <w:fldSimple w:instr=" SEQ Figure \* ARABIC ">
        <w:r w:rsidR="000C3D6E">
          <w:rPr>
            <w:noProof/>
          </w:rPr>
          <w:t>3</w:t>
        </w:r>
      </w:fldSimple>
      <w:bookmarkEnd w:id="71"/>
      <w:r>
        <w:t xml:space="preserve"> The Jupyter Notebook Environment. It produces interactive reports that can include code that may be modified and executed interactively.</w:t>
      </w:r>
    </w:p>
    <w:p w14:paraId="56DDFCEB" w14:textId="003CFAF8" w:rsidR="00CA4786" w:rsidRDefault="004D0CA0" w:rsidP="004D0CA0">
      <w:pPr>
        <w:pStyle w:val="Heading2"/>
      </w:pPr>
      <w:bookmarkStart w:id="72" w:name="_Toc511871652"/>
      <w:bookmarkStart w:id="73" w:name="_Toc512176169"/>
      <w:bookmarkStart w:id="74" w:name="_Toc512176221"/>
      <w:r>
        <w:t xml:space="preserve">2.4 </w:t>
      </w:r>
      <w:r w:rsidR="007F1958">
        <w:t>GitHub</w:t>
      </w:r>
      <w:r w:rsidR="00FC2184">
        <w:t xml:space="preserve"> </w:t>
      </w:r>
      <w:r w:rsidR="00672993">
        <w:t>Version Control System</w:t>
      </w:r>
      <w:bookmarkEnd w:id="72"/>
      <w:bookmarkEnd w:id="73"/>
      <w:bookmarkEnd w:id="74"/>
    </w:p>
    <w:p w14:paraId="3E74B7F6" w14:textId="46F7E3C0" w:rsidR="00033BFC" w:rsidRPr="00033BFC" w:rsidRDefault="0035346C" w:rsidP="00033BFC">
      <w:r>
        <w:t xml:space="preserve">During </w:t>
      </w:r>
      <w:r w:rsidR="00C90E69">
        <w:t>the project</w:t>
      </w:r>
      <w:r>
        <w:t xml:space="preserve"> was important to keep track of the progress by constantly </w:t>
      </w:r>
      <w:r w:rsidR="00C90E69">
        <w:t xml:space="preserve">pushing versions or completed tasks </w:t>
      </w:r>
      <w:r w:rsidR="00A22F19">
        <w:t>into some version control</w:t>
      </w:r>
      <w:r w:rsidR="00086F67">
        <w:t xml:space="preserve"> and for this GitHub was chosen</w:t>
      </w:r>
      <w:r w:rsidR="00A22F19">
        <w:t>.</w:t>
      </w:r>
      <w:r w:rsidR="00033BFC">
        <w:t xml:space="preserve"> </w:t>
      </w:r>
      <w:r w:rsidR="00A22F19">
        <w:t>B</w:t>
      </w:r>
      <w:r w:rsidR="00730527">
        <w:t xml:space="preserve">ackups </w:t>
      </w:r>
      <w:r w:rsidR="00A22F19">
        <w:t xml:space="preserve">are </w:t>
      </w:r>
      <w:r w:rsidR="00BF4588">
        <w:t xml:space="preserve">key </w:t>
      </w:r>
      <w:r w:rsidR="00E9303D">
        <w:rPr>
          <w:noProof/>
        </w:rPr>
        <w:t>to</w:t>
      </w:r>
      <w:r w:rsidR="00BF4588">
        <w:t xml:space="preserve"> ensuring the project ha</w:t>
      </w:r>
      <w:r w:rsidR="00232A57">
        <w:t>d</w:t>
      </w:r>
      <w:r w:rsidR="00A22F19">
        <w:t xml:space="preserve"> </w:t>
      </w:r>
      <w:r w:rsidR="001C6F01">
        <w:t xml:space="preserve">minimal chance of </w:t>
      </w:r>
      <w:r w:rsidR="00CA063A">
        <w:t>disruption that may be caused by unforeseen circumstances</w:t>
      </w:r>
      <w:r w:rsidR="0022162D">
        <w:t xml:space="preserve"> and GitHub offers a </w:t>
      </w:r>
      <w:r w:rsidR="004866B8">
        <w:t>secure method of doing</w:t>
      </w:r>
      <w:r w:rsidR="0029772B">
        <w:t xml:space="preserve"> so</w:t>
      </w:r>
      <w:r w:rsidR="00CA063A">
        <w:t>.</w:t>
      </w:r>
      <w:r w:rsidR="00232A57">
        <w:t xml:space="preserve"> The next valuable</w:t>
      </w:r>
      <w:r w:rsidR="008C77D1">
        <w:t xml:space="preserve"> feature</w:t>
      </w:r>
      <w:r w:rsidR="004866B8">
        <w:t xml:space="preserve"> </w:t>
      </w:r>
      <w:r w:rsidR="00695CEA">
        <w:t>is that the developer can make comment</w:t>
      </w:r>
      <w:r w:rsidR="00AD231C">
        <w:t>s on each version pushed</w:t>
      </w:r>
      <w:r w:rsidR="00654CF8">
        <w:t xml:space="preserve"> which can help keep track of </w:t>
      </w:r>
      <w:r w:rsidR="00FB44EF">
        <w:t>findings and progress</w:t>
      </w:r>
      <w:r w:rsidR="00FB44EF">
        <w:fldChar w:fldCharType="begin"/>
      </w:r>
      <w:r w:rsidR="00FB44EF">
        <w:instrText xml:space="preserve"> ADDIN ZOTERO_ITEM CSL_CITATION {"citationID":"X56Uq4pK","properties":{"formattedCitation":"(GitHub, n.d.)","plainCitation":"(GitHub, n.d.)","noteIndex":0},"citationItems":[{"id":356,"uris":["http://zotero.org/users/4754574/items/YN26IVBA"],"uri":["http://zotero.org/users/4754574/items/YN26IVBA"],"itemData":{"id":356,"type":"webpage","title":"Build software better, together","container-title":"GitHub","abstract":"GitHub is where people build software. More than 27 million people use GitHub to discover, fork, and contribute to over 80 million projects.","URL":"https://github.com","language":"en","author":[{"family":"GitHub","given":""}],"accessed":{"date-parts":[["2018",4,19]]}}}],"schema":"https://github.com/citation-style-language/schema/raw/master/csl-citation.json"} </w:instrText>
      </w:r>
      <w:r w:rsidR="00FB44EF">
        <w:fldChar w:fldCharType="separate"/>
      </w:r>
      <w:r w:rsidR="00C0187E" w:rsidRPr="00C0187E">
        <w:rPr>
          <w:rFonts w:ascii="Calibri" w:hAnsi="Calibri" w:cs="Calibri"/>
        </w:rPr>
        <w:t>(GitHub, n.d.)</w:t>
      </w:r>
      <w:r w:rsidR="00FB44EF">
        <w:fldChar w:fldCharType="end"/>
      </w:r>
      <w:r w:rsidR="00341242">
        <w:t>.</w:t>
      </w:r>
      <w:r w:rsidR="002431AE">
        <w:t xml:space="preserve"> </w:t>
      </w:r>
      <w:r w:rsidR="00C624AF">
        <w:t xml:space="preserve">See Appendix </w:t>
      </w:r>
      <w:r w:rsidR="00FE4099">
        <w:t>D</w:t>
      </w:r>
      <w:r w:rsidR="00C94BA3">
        <w:t xml:space="preserve"> for repository link.</w:t>
      </w:r>
    </w:p>
    <w:p w14:paraId="41D4D844" w14:textId="77777777" w:rsidR="001A389F" w:rsidRPr="001A389F" w:rsidRDefault="001A389F" w:rsidP="001A389F"/>
    <w:p w14:paraId="6FDA86D9" w14:textId="48AD2738" w:rsidR="00EE41BC" w:rsidRPr="00EE41BC" w:rsidRDefault="003D63D7" w:rsidP="00EE41BC">
      <w:pPr>
        <w:keepNext/>
        <w:rPr>
          <w:noProof/>
        </w:rPr>
      </w:pPr>
      <w:bookmarkStart w:id="75" w:name="_Toc510456734"/>
      <w:bookmarkStart w:id="76" w:name="_Toc511516100"/>
      <w:bookmarkStart w:id="77" w:name="_Toc511771856"/>
      <w:bookmarkStart w:id="78" w:name="_Toc511871653"/>
      <w:bookmarkStart w:id="79" w:name="_Toc512176170"/>
      <w:bookmarkStart w:id="80" w:name="_Toc512176222"/>
      <w:r>
        <w:rPr>
          <w:rStyle w:val="Heading1Char"/>
        </w:rPr>
        <w:t xml:space="preserve">3. </w:t>
      </w:r>
      <w:r w:rsidR="00EE41BC">
        <w:rPr>
          <w:rStyle w:val="Heading1Char"/>
        </w:rPr>
        <w:t xml:space="preserve">Methodology - </w:t>
      </w:r>
      <w:r w:rsidR="00EE41BC" w:rsidRPr="006741F6">
        <w:rPr>
          <w:rStyle w:val="Heading1Char"/>
        </w:rPr>
        <w:t xml:space="preserve">Cross-industry </w:t>
      </w:r>
      <w:r w:rsidR="00EE41BC">
        <w:rPr>
          <w:rStyle w:val="Heading1Char"/>
        </w:rPr>
        <w:t>S</w:t>
      </w:r>
      <w:r w:rsidR="00EE41BC" w:rsidRPr="006741F6">
        <w:rPr>
          <w:rStyle w:val="Heading1Char"/>
        </w:rPr>
        <w:t xml:space="preserve">tandard </w:t>
      </w:r>
      <w:r w:rsidR="00EE41BC">
        <w:rPr>
          <w:rStyle w:val="Heading1Char"/>
        </w:rPr>
        <w:t>P</w:t>
      </w:r>
      <w:r w:rsidR="00EE41BC" w:rsidRPr="006741F6">
        <w:rPr>
          <w:rStyle w:val="Heading1Char"/>
        </w:rPr>
        <w:t xml:space="preserve">rocess for </w:t>
      </w:r>
      <w:r w:rsidR="00EE41BC">
        <w:rPr>
          <w:rStyle w:val="Heading1Char"/>
        </w:rPr>
        <w:t>D</w:t>
      </w:r>
      <w:r w:rsidR="00EE41BC" w:rsidRPr="006741F6">
        <w:rPr>
          <w:rStyle w:val="Heading1Char"/>
        </w:rPr>
        <w:t xml:space="preserve">ata </w:t>
      </w:r>
      <w:r w:rsidR="00EE41BC">
        <w:rPr>
          <w:rStyle w:val="Heading1Char"/>
        </w:rPr>
        <w:t>M</w:t>
      </w:r>
      <w:r w:rsidR="00EE41BC" w:rsidRPr="006741F6">
        <w:rPr>
          <w:rStyle w:val="Heading1Char"/>
        </w:rPr>
        <w:t>ining</w:t>
      </w:r>
      <w:bookmarkEnd w:id="75"/>
      <w:bookmarkEnd w:id="76"/>
      <w:bookmarkEnd w:id="77"/>
      <w:bookmarkEnd w:id="78"/>
      <w:bookmarkEnd w:id="79"/>
      <w:bookmarkEnd w:id="80"/>
      <w:r w:rsidR="00EE41BC" w:rsidRPr="009F6605">
        <w:rPr>
          <w:noProof/>
        </w:rPr>
        <w:t xml:space="preserve"> </w:t>
      </w:r>
    </w:p>
    <w:p w14:paraId="2926F6CF" w14:textId="3FBB2907" w:rsidR="0095167F" w:rsidRPr="0095167F" w:rsidRDefault="0095167F" w:rsidP="0095167F">
      <w:r>
        <w:t xml:space="preserve">To </w:t>
      </w:r>
      <w:r w:rsidR="00DD7797">
        <w:t xml:space="preserve">build these </w:t>
      </w:r>
      <w:r w:rsidR="00A36856" w:rsidRPr="002E58BC">
        <w:rPr>
          <w:noProof/>
        </w:rPr>
        <w:t>machine</w:t>
      </w:r>
      <w:r w:rsidR="002E58BC">
        <w:rPr>
          <w:noProof/>
        </w:rPr>
        <w:t>-</w:t>
      </w:r>
      <w:r w:rsidR="00A36856" w:rsidRPr="002E58BC">
        <w:rPr>
          <w:noProof/>
        </w:rPr>
        <w:t>learned</w:t>
      </w:r>
      <w:r w:rsidR="00A36856">
        <w:t xml:space="preserve"> </w:t>
      </w:r>
      <w:r w:rsidR="00DD7797">
        <w:t>models,</w:t>
      </w:r>
      <w:r w:rsidR="00700734">
        <w:t xml:space="preserve"> the</w:t>
      </w:r>
      <w:r w:rsidR="00EE4343">
        <w:t xml:space="preserve"> </w:t>
      </w:r>
      <w:r w:rsidR="00EE4343" w:rsidRPr="00B65A0E">
        <w:rPr>
          <w:b/>
        </w:rPr>
        <w:t>Cross-</w:t>
      </w:r>
      <w:r w:rsidR="00B65A0E" w:rsidRPr="00B65A0E">
        <w:rPr>
          <w:b/>
          <w:noProof/>
        </w:rPr>
        <w:t>I</w:t>
      </w:r>
      <w:r w:rsidR="00EE4343" w:rsidRPr="00B65A0E">
        <w:rPr>
          <w:b/>
          <w:noProof/>
        </w:rPr>
        <w:t>ndustry</w:t>
      </w:r>
      <w:r w:rsidR="00EE4343" w:rsidRPr="00B65A0E">
        <w:rPr>
          <w:b/>
        </w:rPr>
        <w:t xml:space="preserve"> </w:t>
      </w:r>
      <w:r w:rsidR="00B65A0E" w:rsidRPr="00B65A0E">
        <w:rPr>
          <w:b/>
        </w:rPr>
        <w:t>S</w:t>
      </w:r>
      <w:r w:rsidR="00EE4343" w:rsidRPr="00B65A0E">
        <w:rPr>
          <w:b/>
        </w:rPr>
        <w:t xml:space="preserve">tandard </w:t>
      </w:r>
      <w:r w:rsidR="00B65A0E" w:rsidRPr="00B65A0E">
        <w:rPr>
          <w:b/>
        </w:rPr>
        <w:t>P</w:t>
      </w:r>
      <w:r w:rsidR="00EE4343" w:rsidRPr="00B65A0E">
        <w:rPr>
          <w:b/>
        </w:rPr>
        <w:t xml:space="preserve">rocess for </w:t>
      </w:r>
      <w:r w:rsidR="00B65A0E" w:rsidRPr="00B65A0E">
        <w:rPr>
          <w:b/>
        </w:rPr>
        <w:t>D</w:t>
      </w:r>
      <w:r w:rsidR="00EE4343" w:rsidRPr="00B65A0E">
        <w:rPr>
          <w:b/>
        </w:rPr>
        <w:t xml:space="preserve">ata </w:t>
      </w:r>
      <w:r w:rsidR="00B65A0E" w:rsidRPr="00B65A0E">
        <w:rPr>
          <w:b/>
        </w:rPr>
        <w:t>M</w:t>
      </w:r>
      <w:r w:rsidR="00EE4343" w:rsidRPr="00B65A0E">
        <w:rPr>
          <w:b/>
        </w:rPr>
        <w:t>ining</w:t>
      </w:r>
      <w:r w:rsidR="00EE4343">
        <w:t xml:space="preserve"> (CRISP-DM)</w:t>
      </w:r>
      <w:r w:rsidR="00EE556A">
        <w:t>(</w:t>
      </w:r>
      <w:r w:rsidR="00EE556A">
        <w:fldChar w:fldCharType="begin"/>
      </w:r>
      <w:r w:rsidR="00EE556A">
        <w:instrText xml:space="preserve"> REF _Ref505089535 \h </w:instrText>
      </w:r>
      <w:r w:rsidR="00EE556A">
        <w:fldChar w:fldCharType="separate"/>
      </w:r>
      <w:r w:rsidR="00F1766D">
        <w:t xml:space="preserve">Figure </w:t>
      </w:r>
      <w:r w:rsidR="00F1766D">
        <w:rPr>
          <w:noProof/>
        </w:rPr>
        <w:t>4</w:t>
      </w:r>
      <w:r w:rsidR="00EE556A">
        <w:fldChar w:fldCharType="end"/>
      </w:r>
      <w:r w:rsidR="00EE556A">
        <w:t>)</w:t>
      </w:r>
      <w:r w:rsidR="00C86C46">
        <w:t xml:space="preserve"> </w:t>
      </w:r>
      <w:r w:rsidR="00B243E8">
        <w:t>has been</w:t>
      </w:r>
      <w:r w:rsidR="009260CE">
        <w:t xml:space="preserve"> a</w:t>
      </w:r>
      <w:r w:rsidR="00CE083E">
        <w:t xml:space="preserve"> </w:t>
      </w:r>
      <w:r w:rsidR="00B807D7">
        <w:t>suitable methodology</w:t>
      </w:r>
      <w:r w:rsidR="009260CE">
        <w:t xml:space="preserve"> and has been lightly adapted </w:t>
      </w:r>
      <w:r w:rsidR="00A9154B">
        <w:t>to the field</w:t>
      </w:r>
      <w:r w:rsidR="007C18AE">
        <w:t xml:space="preserve"> of data sci</w:t>
      </w:r>
      <w:r w:rsidR="00AF49F4">
        <w:t>ence</w:t>
      </w:r>
      <w:r w:rsidR="00122546">
        <w:rPr>
          <w:noProof/>
        </w:rPr>
        <w:fldChar w:fldCharType="begin"/>
      </w:r>
      <w:r w:rsidR="008B5FFB">
        <w:rPr>
          <w:noProof/>
        </w:rPr>
        <w:instrText xml:space="preserve"> ADDIN ZOTERO_ITEM CSL_CITATION {"citationID":"a1od4tdalpa","properties":{"formattedCitation":"(Rollins, 2015)","plainCitation":"(Rollins, 2015)","noteIndex":0},"citationItems":[{"id":151,"uris":["http://zotero.org/users/4754574/items/4G6TJEGM"],"uri":["http://zotero.org/users/4754574/items/4G6TJEGM"],"itemData":{"id":151,"type":"webpage","title":"Why we need a methodology for data science","container-title":"IBM Big Data &amp; Analytics Hub","abstract":"No less than traditional scientists, data scientists need a guiding strategy for solving problems. Such a methodology should directly address the problem at hand and should provide a framework for...","URL":"http://www.ibmbigdatahub.com/blog/why-we-need-methodology-data-science","language":"en","author":[{"family":"Rollins","given":"John"}],"issued":{"date-parts":[["2015",8,24]]},"accessed":{"date-parts":[["2018",3,13]]}}}],"schema":"https://github.com/citation-style-language/schema/raw/master/csl-citation.json"} </w:instrText>
      </w:r>
      <w:r w:rsidR="00122546">
        <w:rPr>
          <w:noProof/>
        </w:rPr>
        <w:fldChar w:fldCharType="separate"/>
      </w:r>
      <w:r w:rsidR="00C0187E" w:rsidRPr="00C0187E">
        <w:rPr>
          <w:rFonts w:ascii="Calibri" w:hAnsi="Calibri" w:cs="Calibri"/>
        </w:rPr>
        <w:t>(Rollins, 2015)</w:t>
      </w:r>
      <w:r w:rsidR="00122546">
        <w:rPr>
          <w:noProof/>
        </w:rPr>
        <w:fldChar w:fldCharType="end"/>
      </w:r>
      <w:r w:rsidR="003B6CCA">
        <w:t>(</w:t>
      </w:r>
      <w:r w:rsidR="003B6CCA">
        <w:fldChar w:fldCharType="begin"/>
      </w:r>
      <w:r w:rsidR="003B6CCA">
        <w:instrText xml:space="preserve"> REF _Ref505089554 \h </w:instrText>
      </w:r>
      <w:r w:rsidR="003B6CCA">
        <w:fldChar w:fldCharType="separate"/>
      </w:r>
      <w:r w:rsidR="00F1766D">
        <w:t xml:space="preserve">Figure </w:t>
      </w:r>
      <w:r w:rsidR="00F1766D">
        <w:rPr>
          <w:noProof/>
        </w:rPr>
        <w:t>5</w:t>
      </w:r>
      <w:r w:rsidR="003B6CCA">
        <w:fldChar w:fldCharType="end"/>
      </w:r>
      <w:r w:rsidR="003B6CCA">
        <w:t>)</w:t>
      </w:r>
      <w:r w:rsidR="00A9154B">
        <w:t>.</w:t>
      </w:r>
      <w:r w:rsidR="00544C4C">
        <w:t xml:space="preserve"> It describes a cyclic and iterative process</w:t>
      </w:r>
      <w:r w:rsidR="00A67AEC">
        <w:t xml:space="preserve"> of trial and error</w:t>
      </w:r>
      <w:r w:rsidR="00B243E8">
        <w:t xml:space="preserve"> when analysing data</w:t>
      </w:r>
      <w:r w:rsidR="00D97CD6">
        <w:t xml:space="preserve">. </w:t>
      </w:r>
    </w:p>
    <w:p w14:paraId="15A72459" w14:textId="3034A3E9" w:rsidR="004F0EBD" w:rsidRDefault="00090738" w:rsidP="00517FD5">
      <w:pPr>
        <w:keepNext/>
        <w:jc w:val="center"/>
      </w:pPr>
      <w:r>
        <w:rPr>
          <w:noProof/>
        </w:rPr>
        <w:lastRenderedPageBreak/>
        <w:drawing>
          <wp:inline distT="0" distB="0" distL="0" distR="0" wp14:anchorId="73CC68AB" wp14:editId="470D8977">
            <wp:extent cx="2671757" cy="26771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1757" cy="2677160"/>
                    </a:xfrm>
                    <a:prstGeom prst="rect">
                      <a:avLst/>
                    </a:prstGeom>
                    <a:noFill/>
                    <a:ln>
                      <a:noFill/>
                    </a:ln>
                  </pic:spPr>
                </pic:pic>
              </a:graphicData>
            </a:graphic>
          </wp:inline>
        </w:drawing>
      </w:r>
    </w:p>
    <w:p w14:paraId="7AAF2B44" w14:textId="067383C1" w:rsidR="00090738" w:rsidRDefault="004F0EBD" w:rsidP="00517FD5">
      <w:pPr>
        <w:pStyle w:val="Caption"/>
        <w:jc w:val="center"/>
      </w:pPr>
      <w:bookmarkStart w:id="81" w:name="_Ref505089535"/>
      <w:r>
        <w:t xml:space="preserve">Figure </w:t>
      </w:r>
      <w:fldSimple w:instr=" SEQ Figure \* ARABIC ">
        <w:r w:rsidR="000C3D6E">
          <w:rPr>
            <w:noProof/>
          </w:rPr>
          <w:t>4</w:t>
        </w:r>
      </w:fldSimple>
      <w:bookmarkEnd w:id="81"/>
      <w:r>
        <w:t xml:space="preserve"> A </w:t>
      </w:r>
      <w:r w:rsidR="00C06A9E">
        <w:t>methodology</w:t>
      </w:r>
      <w:r>
        <w:t xml:space="preserve"> called the </w:t>
      </w:r>
      <w:r w:rsidRPr="00396091">
        <w:t>Cross-industry standard process for data mining</w:t>
      </w:r>
      <w:r>
        <w:t xml:space="preserve"> or CRISP-DM</w:t>
      </w:r>
      <w:r w:rsidR="000E5EAA">
        <w:fldChar w:fldCharType="begin"/>
      </w:r>
      <w:r w:rsidR="00C0187E">
        <w:instrText xml:space="preserve"> ADDIN ZOTERO_ITEM CSL_CITATION {"citationID":"z0xCsm1h","properties":{"formattedCitation":"(Wikipedia, 2017b)","plainCitation":"(Wikipedia, 2017b)","noteIndex":0},"citationItems":[{"id":305,"uris":["http://zotero.org/users/4754574/items/AZH5FRG9"],"uri":["http://zotero.org/users/4754574/items/AZH5FRG9"],"itemData":{"id":305,"type":"entry-encyclopedia","title":"Cross-industry standard process for data mining","container-title":"Wikipedia","source":"Wikipedia","abstract":"Cross-industry standard process for data mining, commonly known by its acronym CRISP-DM, is a data mining process model that describes commonly used approaches that data mining experts use to tackle problems. Polls conducted at one and the same website (KDNuggets) in 2002, 2004, 2007 and 2014 show that it was the leading methodology used by industry data miners who decided to respond to the survey. The only other data mining approach named in these polls was SEMMA. However, SAS Institute clearly states that SEMMA is not a data mining methodology, but rather a \"logical organization of the functional tool set of SAS Enterprise Miner.\" A review and critique of data mining process models in 2009 called the CRISP-DM the \"de facto standard for developing data mining and knowledge discovery projects.\" Other reviews of CRISP-DM and data mining process models include Kurgan and Musilek's 2006 review, and Azevedo and Santos' 2008 comparison of CRISP-DM and SEMMA. Efforts to update the methodology started in 2006, but have As of 30 June 2015 not led to a new version, and the \"Special Interest Group\" (SIG) responsible along with the website has long disappeared (see History of CRISP-DM).\nIn 2015, IBM corporation released a new methodology called Analytics Solutions Unified Method for Data Mining/Predictive Analytics (also known as ASUM-DM) which refines and extends CRISP-DM.","URL":"https://en.wikipedia.org/w/index.php?title=Cross-industry_standard_process_for_data_mining&amp;oldid=807885507","note":"Page Version ID: 807885507","language":"en","issued":{"date-parts":[["2017",10,30]]},"accessed":{"date-parts":[["2018",4,2]]}}}],"schema":"https://github.com/citation-style-language/schema/raw/master/csl-citation.json"} </w:instrText>
      </w:r>
      <w:r w:rsidR="000E5EAA">
        <w:fldChar w:fldCharType="separate"/>
      </w:r>
      <w:r w:rsidR="00C0187E" w:rsidRPr="00C0187E">
        <w:rPr>
          <w:rFonts w:ascii="Calibri" w:hAnsi="Calibri" w:cs="Calibri"/>
        </w:rPr>
        <w:t>(Wikipedia, 2017b)</w:t>
      </w:r>
      <w:r w:rsidR="000E5EAA">
        <w:fldChar w:fldCharType="end"/>
      </w:r>
      <w:r>
        <w:t>.</w:t>
      </w:r>
    </w:p>
    <w:p w14:paraId="55F1775C" w14:textId="715C1128" w:rsidR="00AA7476" w:rsidRDefault="00517FD5" w:rsidP="00517FD5">
      <w:pPr>
        <w:keepNext/>
        <w:jc w:val="center"/>
      </w:pPr>
      <w:r>
        <w:rPr>
          <w:noProof/>
        </w:rPr>
        <w:drawing>
          <wp:inline distT="0" distB="0" distL="0" distR="0" wp14:anchorId="740B1E9E" wp14:editId="3BFE841A">
            <wp:extent cx="3312160" cy="1885061"/>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46203" cy="1904436"/>
                    </a:xfrm>
                    <a:prstGeom prst="rect">
                      <a:avLst/>
                    </a:prstGeom>
                  </pic:spPr>
                </pic:pic>
              </a:graphicData>
            </a:graphic>
          </wp:inline>
        </w:drawing>
      </w:r>
    </w:p>
    <w:p w14:paraId="009793BE" w14:textId="444B5E81" w:rsidR="00AA7476" w:rsidRDefault="00AA7476" w:rsidP="00517FD5">
      <w:pPr>
        <w:pStyle w:val="Caption"/>
        <w:jc w:val="center"/>
      </w:pPr>
      <w:bookmarkStart w:id="82" w:name="_Ref505089554"/>
      <w:r>
        <w:t xml:space="preserve">Figure </w:t>
      </w:r>
      <w:fldSimple w:instr=" SEQ Figure \* ARABIC ">
        <w:r w:rsidR="000C3D6E">
          <w:rPr>
            <w:noProof/>
          </w:rPr>
          <w:t>5</w:t>
        </w:r>
      </w:fldSimple>
      <w:bookmarkEnd w:id="82"/>
      <w:r>
        <w:t xml:space="preserve"> CRISP-DM methodology adapted for Data Science</w:t>
      </w:r>
      <w:r w:rsidR="000C40B6">
        <w:rPr>
          <w:noProof/>
        </w:rPr>
        <w:t xml:space="preserve"> </w:t>
      </w:r>
      <w:r w:rsidR="000C40B6" w:rsidRPr="003C0A9F">
        <w:rPr>
          <w:noProof/>
        </w:rPr>
        <w:t>(Rollins, 2015)</w:t>
      </w:r>
      <w:r w:rsidR="00EE556A">
        <w:t>.</w:t>
      </w:r>
    </w:p>
    <w:p w14:paraId="6BF3511D" w14:textId="1C89C0A5" w:rsidR="00544731" w:rsidRPr="00C81B76" w:rsidRDefault="00C81B76" w:rsidP="00C81B76">
      <w:r>
        <w:t>For this</w:t>
      </w:r>
      <w:r w:rsidR="007E3AEA">
        <w:t xml:space="preserve"> analysis, </w:t>
      </w:r>
      <w:r w:rsidR="00303295">
        <w:t xml:space="preserve">the </w:t>
      </w:r>
      <w:r w:rsidR="00303295" w:rsidRPr="00303295">
        <w:rPr>
          <w:noProof/>
        </w:rPr>
        <w:t>or</w:t>
      </w:r>
      <w:r w:rsidR="00303295">
        <w:rPr>
          <w:noProof/>
        </w:rPr>
        <w:t>i</w:t>
      </w:r>
      <w:r w:rsidR="00303295" w:rsidRPr="00303295">
        <w:rPr>
          <w:noProof/>
        </w:rPr>
        <w:t>ginal</w:t>
      </w:r>
      <w:r w:rsidR="00303295">
        <w:t xml:space="preserve"> method will be followed</w:t>
      </w:r>
      <w:r w:rsidR="00EA7E74">
        <w:t xml:space="preserve"> as not all elements are needed</w:t>
      </w:r>
      <w:r w:rsidR="00BF7680">
        <w:t xml:space="preserve"> </w:t>
      </w:r>
      <w:r w:rsidR="00253E0B">
        <w:t>or applicable</w:t>
      </w:r>
      <w:r w:rsidR="00BF7680">
        <w:t xml:space="preserve"> for this process</w:t>
      </w:r>
      <w:r w:rsidR="00253E0B">
        <w:t>, such as further data collection</w:t>
      </w:r>
      <w:r w:rsidR="00303295">
        <w:t>.</w:t>
      </w:r>
      <w:r w:rsidR="008F1911">
        <w:t xml:space="preserve"> </w:t>
      </w:r>
      <w:r w:rsidR="00625E57">
        <w:t xml:space="preserve">To try to gauge the workflow, a diagram describing the </w:t>
      </w:r>
      <w:r w:rsidR="004C6B24">
        <w:t>key finding</w:t>
      </w:r>
      <w:r w:rsidR="005C1ADE">
        <w:t>s</w:t>
      </w:r>
      <w:r w:rsidR="004C6B24">
        <w:t xml:space="preserve"> and tasks for each stage was developed and maintained to keep track of </w:t>
      </w:r>
      <w:r w:rsidR="00B13346">
        <w:t xml:space="preserve">the </w:t>
      </w:r>
      <w:r w:rsidR="002149E7">
        <w:t>findings</w:t>
      </w:r>
      <w:r w:rsidR="00CE2F15">
        <w:t xml:space="preserve"> which can be found </w:t>
      </w:r>
      <w:r w:rsidR="005040AF">
        <w:t xml:space="preserve">in </w:t>
      </w:r>
      <w:r w:rsidR="00A37F1D">
        <w:t xml:space="preserve">Appendix </w:t>
      </w:r>
      <w:r w:rsidR="00A63FFC">
        <w:t>A</w:t>
      </w:r>
      <w:r w:rsidR="00D1654A">
        <w:t>.</w:t>
      </w:r>
    </w:p>
    <w:p w14:paraId="37CE954A" w14:textId="11F0CED6" w:rsidR="00E01716" w:rsidRDefault="00D37CB8" w:rsidP="00B5672D">
      <w:pPr>
        <w:pStyle w:val="Heading1"/>
      </w:pPr>
      <w:bookmarkStart w:id="83" w:name="_Toc510456735"/>
      <w:bookmarkStart w:id="84" w:name="_Toc511516101"/>
      <w:bookmarkStart w:id="85" w:name="_Toc511771857"/>
      <w:bookmarkStart w:id="86" w:name="_Toc511871654"/>
      <w:bookmarkStart w:id="87" w:name="_Toc512176171"/>
      <w:bookmarkStart w:id="88" w:name="_Toc512176223"/>
      <w:r>
        <w:t xml:space="preserve">4. </w:t>
      </w:r>
      <w:r w:rsidR="00ED0D1F">
        <w:t>Data Understanding</w:t>
      </w:r>
      <w:r w:rsidR="0061569C">
        <w:t xml:space="preserve"> and Considerations</w:t>
      </w:r>
      <w:bookmarkEnd w:id="83"/>
      <w:bookmarkEnd w:id="84"/>
      <w:bookmarkEnd w:id="85"/>
      <w:bookmarkEnd w:id="86"/>
      <w:bookmarkEnd w:id="87"/>
      <w:bookmarkEnd w:id="88"/>
    </w:p>
    <w:p w14:paraId="4F99DCE2" w14:textId="0AC5BF30" w:rsidR="00F15E70" w:rsidRDefault="00A02C21" w:rsidP="002657CE">
      <w:r>
        <w:t xml:space="preserve">The next </w:t>
      </w:r>
      <w:r w:rsidR="009539C4">
        <w:t xml:space="preserve">step, </w:t>
      </w:r>
      <w:r w:rsidR="009539C4" w:rsidRPr="009539C4">
        <w:rPr>
          <w:b/>
        </w:rPr>
        <w:t>Data Understanding</w:t>
      </w:r>
      <w:r w:rsidR="009539C4">
        <w:t xml:space="preserve"> focuses on</w:t>
      </w:r>
      <w:r w:rsidR="009427F5">
        <w:t xml:space="preserve"> data </w:t>
      </w:r>
      <w:r w:rsidR="006A349F">
        <w:t>collect</w:t>
      </w:r>
      <w:r w:rsidR="0091673E">
        <w:t>ion</w:t>
      </w:r>
      <w:r w:rsidR="006A349F">
        <w:t>,</w:t>
      </w:r>
      <w:r w:rsidR="00833F94">
        <w:t xml:space="preserve"> </w:t>
      </w:r>
      <w:r w:rsidR="0091673E">
        <w:t>how the data is</w:t>
      </w:r>
      <w:r w:rsidR="00ED6E1F">
        <w:t xml:space="preserve"> </w:t>
      </w:r>
      <w:r w:rsidR="009427F5">
        <w:t>structured</w:t>
      </w:r>
      <w:r w:rsidR="00ED6E1F">
        <w:t xml:space="preserve">, </w:t>
      </w:r>
      <w:r w:rsidR="0091673E">
        <w:t xml:space="preserve">the </w:t>
      </w:r>
      <w:r w:rsidR="00172294">
        <w:t>quality</w:t>
      </w:r>
      <w:r w:rsidR="006F73AD">
        <w:t xml:space="preserve"> </w:t>
      </w:r>
      <w:r w:rsidR="0091673E">
        <w:t>of the data and</w:t>
      </w:r>
      <w:r w:rsidR="000473A6">
        <w:t xml:space="preserve"> looking at the </w:t>
      </w:r>
      <w:r w:rsidR="000473A6" w:rsidRPr="002E58BC">
        <w:rPr>
          <w:noProof/>
        </w:rPr>
        <w:t>metadata</w:t>
      </w:r>
      <w:r w:rsidR="00D3700D">
        <w:t>.</w:t>
      </w:r>
      <w:r w:rsidR="00704FD2">
        <w:t xml:space="preserve"> </w:t>
      </w:r>
      <w:r w:rsidR="00D3700D">
        <w:t>I</w:t>
      </w:r>
      <w:r w:rsidR="00704FD2">
        <w:t xml:space="preserve">t </w:t>
      </w:r>
      <w:r w:rsidR="00D3700D">
        <w:t>is</w:t>
      </w:r>
      <w:r w:rsidR="00704FD2">
        <w:t xml:space="preserve"> important to understand the context</w:t>
      </w:r>
      <w:r w:rsidR="00BD728A">
        <w:t xml:space="preserve"> of the data</w:t>
      </w:r>
      <w:r w:rsidR="00D3700D">
        <w:t xml:space="preserve"> and why the </w:t>
      </w:r>
      <w:r w:rsidR="00157791">
        <w:t>features are</w:t>
      </w:r>
      <w:r w:rsidR="00105E76">
        <w:t xml:space="preserve"> </w:t>
      </w:r>
      <w:r w:rsidR="0078667F">
        <w:t>described</w:t>
      </w:r>
      <w:r w:rsidR="00FC0A3A">
        <w:t xml:space="preserve"> a certain way.</w:t>
      </w:r>
      <w:r w:rsidR="00BD6DA3">
        <w:t xml:space="preserve"> For example</w:t>
      </w:r>
      <w:r w:rsidR="008977DA">
        <w:t>, a dataset may be comprised</w:t>
      </w:r>
      <w:r w:rsidR="000D3D3A">
        <w:t xml:space="preserve"> </w:t>
      </w:r>
      <w:r w:rsidR="006B09C4">
        <w:t>of</w:t>
      </w:r>
      <w:r w:rsidR="000D3D3A">
        <w:t xml:space="preserve"> </w:t>
      </w:r>
      <w:r w:rsidR="009D40C2">
        <w:t>features and target</w:t>
      </w:r>
      <w:r w:rsidR="00F15E70">
        <w:t xml:space="preserve">s </w:t>
      </w:r>
      <w:r w:rsidR="00E57ADB">
        <w:t xml:space="preserve">of categorical </w:t>
      </w:r>
      <w:r w:rsidR="00F15E70">
        <w:t xml:space="preserve">values </w:t>
      </w:r>
      <w:r w:rsidR="00392AF4">
        <w:t xml:space="preserve">or </w:t>
      </w:r>
      <w:r w:rsidR="00DC3C0B">
        <w:t>continuous</w:t>
      </w:r>
      <w:r w:rsidR="00F15E70">
        <w:t xml:space="preserve"> values</w:t>
      </w:r>
      <w:r w:rsidR="00392AF4">
        <w:t xml:space="preserve"> or</w:t>
      </w:r>
      <w:r w:rsidR="001C1ED2">
        <w:t xml:space="preserve"> a</w:t>
      </w:r>
      <w:r w:rsidR="0064006F">
        <w:t xml:space="preserve"> </w:t>
      </w:r>
      <w:r w:rsidR="001C1ED2">
        <w:t xml:space="preserve">mixture </w:t>
      </w:r>
      <w:r w:rsidR="0064006F">
        <w:t>both.</w:t>
      </w:r>
      <w:r w:rsidR="00D52E55">
        <w:t xml:space="preserve"> </w:t>
      </w:r>
      <w:r w:rsidR="00A11623">
        <w:t xml:space="preserve">Feature names may give a clue </w:t>
      </w:r>
      <w:r w:rsidR="00E13644">
        <w:t>about</w:t>
      </w:r>
      <w:r w:rsidR="00A11623">
        <w:t xml:space="preserve"> relations of the feature</w:t>
      </w:r>
      <w:r w:rsidR="0093732B">
        <w:t>s</w:t>
      </w:r>
      <w:r w:rsidR="003741CE">
        <w:t xml:space="preserve"> and unit variance</w:t>
      </w:r>
      <w:r w:rsidR="00F56A43">
        <w:t xml:space="preserve"> between them</w:t>
      </w:r>
      <w:r w:rsidR="001467B3">
        <w:t xml:space="preserve"> or </w:t>
      </w:r>
      <w:r w:rsidR="0094500A">
        <w:t>perhaps give an idea as to what techniques should be used for doing the analysis</w:t>
      </w:r>
      <w:r w:rsidR="00037CDF">
        <w:fldChar w:fldCharType="begin"/>
      </w:r>
      <w:r w:rsidR="008B5FFB">
        <w:instrText xml:space="preserve"> ADDIN ZOTERO_ITEM CSL_CITATION {"citationID":"ujEFoHSR","properties":{"formattedCitation":"(Wirth, 2000)","plainCitation":"(Wirth, 2000)","noteIndex":0},"citationItems":[{"id":161,"uris":["http://zotero.org/users/4754574/items/ABIFG2HM"],"uri":["http://zotero.org/users/4754574/items/ABIFG2HM"],"itemData":{"id":161,"type":"paper-conference","title":"CRISP-DM: Towards a standard process model for data mining","container-title":"Proceedings of the Fourth International Conference on the Practical Application of Knowledge Discovery and Data Mining","page":"29–39","source":"CiteSeer","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 1","shortTitle":"CRISP-DM","author":[{"family":"Wirth","given":"Rüdiger"}],"issued":{"date-parts":[["2000"]]}}}],"schema":"https://github.com/citation-style-language/schema/raw/master/csl-citation.json"} </w:instrText>
      </w:r>
      <w:r w:rsidR="00037CDF">
        <w:fldChar w:fldCharType="separate"/>
      </w:r>
      <w:r w:rsidR="00C0187E" w:rsidRPr="00C0187E">
        <w:rPr>
          <w:rFonts w:ascii="Calibri" w:hAnsi="Calibri" w:cs="Calibri"/>
        </w:rPr>
        <w:t>(Wirth, 2000)</w:t>
      </w:r>
      <w:r w:rsidR="00037CDF">
        <w:fldChar w:fldCharType="end"/>
      </w:r>
      <w:r w:rsidR="00540894">
        <w:t>.</w:t>
      </w:r>
      <w:r w:rsidR="00733F41">
        <w:t xml:space="preserve"> </w:t>
      </w:r>
    </w:p>
    <w:p w14:paraId="175EE4A7" w14:textId="0F47E36B" w:rsidR="00504E21" w:rsidRDefault="00504E21" w:rsidP="00504E21">
      <w:pPr>
        <w:pStyle w:val="Heading2"/>
      </w:pPr>
      <w:bookmarkStart w:id="89" w:name="_Toc510456736"/>
      <w:bookmarkStart w:id="90" w:name="_Toc511516102"/>
      <w:bookmarkStart w:id="91" w:name="_Toc511771858"/>
      <w:bookmarkStart w:id="92" w:name="_Toc511871655"/>
      <w:bookmarkStart w:id="93" w:name="_Toc512176172"/>
      <w:bookmarkStart w:id="94" w:name="_Toc512176224"/>
      <w:r>
        <w:t xml:space="preserve">4.1 </w:t>
      </w:r>
      <w:r w:rsidR="00B06450">
        <w:t xml:space="preserve">Cancer Growth </w:t>
      </w:r>
      <w:r w:rsidR="00AD5616">
        <w:t xml:space="preserve">Represented </w:t>
      </w:r>
      <w:r w:rsidR="00B06450">
        <w:t xml:space="preserve">by </w:t>
      </w:r>
      <w:r>
        <w:t>Continuous Variables</w:t>
      </w:r>
      <w:bookmarkEnd w:id="89"/>
      <w:bookmarkEnd w:id="90"/>
      <w:bookmarkEnd w:id="91"/>
      <w:bookmarkEnd w:id="92"/>
      <w:bookmarkEnd w:id="93"/>
      <w:bookmarkEnd w:id="94"/>
    </w:p>
    <w:p w14:paraId="0DF186CE" w14:textId="2828B76B" w:rsidR="0077551A" w:rsidRDefault="00511AC8" w:rsidP="002657CE">
      <w:r>
        <w:t xml:space="preserve">For this </w:t>
      </w:r>
      <w:r w:rsidR="003F2232">
        <w:t>dataset</w:t>
      </w:r>
      <w:r>
        <w:t>,</w:t>
      </w:r>
      <w:r w:rsidR="00C02A00">
        <w:t xml:space="preserve"> </w:t>
      </w:r>
      <w:r w:rsidR="001D3BDF">
        <w:t>the features are represented as</w:t>
      </w:r>
      <w:r w:rsidR="008A0F54">
        <w:t xml:space="preserve"> </w:t>
      </w:r>
      <w:r w:rsidR="005B41A1" w:rsidRPr="003F2232">
        <w:t>continuous variables</w:t>
      </w:r>
      <w:r w:rsidR="00E84143">
        <w:t xml:space="preserve"> that measure the characteristics of </w:t>
      </w:r>
      <w:r w:rsidR="00FA1DF5">
        <w:t xml:space="preserve">the </w:t>
      </w:r>
      <w:r w:rsidR="00E84143">
        <w:t>growth</w:t>
      </w:r>
      <w:r w:rsidR="00FA1DF5">
        <w:t>.</w:t>
      </w:r>
      <w:r w:rsidR="005A2E11">
        <w:t xml:space="preserve"> </w:t>
      </w:r>
      <w:r w:rsidR="00C02A00">
        <w:t xml:space="preserve">These values have been pulled from </w:t>
      </w:r>
      <w:r w:rsidR="00C154F7">
        <w:t xml:space="preserve">digitized images of </w:t>
      </w:r>
      <w:r w:rsidR="00CA6CA7">
        <w:t>Fine Needle Aspirate</w:t>
      </w:r>
      <w:r w:rsidR="001B6C54">
        <w:t>(FNL)</w:t>
      </w:r>
      <w:r w:rsidR="002543A7">
        <w:t xml:space="preserve"> </w:t>
      </w:r>
      <w:r w:rsidR="002D7D1B">
        <w:t>biopsy method</w:t>
      </w:r>
      <w:r w:rsidR="00F639C2">
        <w:t xml:space="preserve"> </w:t>
      </w:r>
      <w:r w:rsidR="002A5F6B">
        <w:t>(example</w:t>
      </w:r>
      <w:r w:rsidR="003C677C">
        <w:t xml:space="preserve"> </w:t>
      </w:r>
      <w:r w:rsidR="00414626">
        <w:rPr>
          <w:noProof/>
        </w:rPr>
        <w:t>in</w:t>
      </w:r>
      <w:r w:rsidR="002C5480">
        <w:t xml:space="preserve"> </w:t>
      </w:r>
      <w:r w:rsidR="003C677C">
        <w:fldChar w:fldCharType="begin"/>
      </w:r>
      <w:r w:rsidR="003C677C">
        <w:instrText xml:space="preserve"> REF _Ref509166190 \h </w:instrText>
      </w:r>
      <w:r w:rsidR="003C677C">
        <w:fldChar w:fldCharType="separate"/>
      </w:r>
      <w:r w:rsidR="00F1766D">
        <w:t xml:space="preserve">Figure </w:t>
      </w:r>
      <w:r w:rsidR="00F1766D">
        <w:rPr>
          <w:noProof/>
        </w:rPr>
        <w:t>6</w:t>
      </w:r>
      <w:r w:rsidR="003C677C">
        <w:fldChar w:fldCharType="end"/>
      </w:r>
      <w:r w:rsidR="002C5480">
        <w:t>)</w:t>
      </w:r>
      <w:r w:rsidR="002A5F6B">
        <w:t xml:space="preserve"> </w:t>
      </w:r>
      <w:r w:rsidR="00B21A2E">
        <w:t xml:space="preserve">and </w:t>
      </w:r>
      <w:r w:rsidR="00414626">
        <w:t>e</w:t>
      </w:r>
      <w:r w:rsidR="00B21A2E" w:rsidRPr="00414626">
        <w:rPr>
          <w:noProof/>
        </w:rPr>
        <w:t>numerated</w:t>
      </w:r>
      <w:r w:rsidR="004B1DA0">
        <w:t xml:space="preserve"> </w:t>
      </w:r>
      <w:r w:rsidR="00DC7F8F">
        <w:t>to create the</w:t>
      </w:r>
      <w:r w:rsidR="002543A7">
        <w:t xml:space="preserve"> dataset</w:t>
      </w:r>
      <w:r w:rsidR="003F4000">
        <w:t>.</w:t>
      </w:r>
      <w:r w:rsidR="00AF39D7">
        <w:t xml:space="preserve"> The target is a binary value represented by</w:t>
      </w:r>
      <w:r w:rsidR="00AA0B2F">
        <w:t xml:space="preserve"> </w:t>
      </w:r>
      <w:r w:rsidR="001024F2">
        <w:t xml:space="preserve">categories of </w:t>
      </w:r>
      <w:r w:rsidR="00AA0B2F">
        <w:t>‘M’ for malignant and ‘B’ for benign</w:t>
      </w:r>
      <w:r w:rsidR="001024F2">
        <w:t>.</w:t>
      </w:r>
      <w:r w:rsidR="00D11E5D">
        <w:t xml:space="preserve"> </w:t>
      </w:r>
      <w:r w:rsidR="00B1588D">
        <w:t xml:space="preserve">Further </w:t>
      </w:r>
      <w:r w:rsidR="00B1588D">
        <w:lastRenderedPageBreak/>
        <w:t xml:space="preserve">understanding is that the </w:t>
      </w:r>
      <w:r w:rsidR="00250806">
        <w:t>higher the value of the features the more likely</w:t>
      </w:r>
      <w:r w:rsidR="000546E0">
        <w:t xml:space="preserve"> the instance in malignant. This </w:t>
      </w:r>
      <w:r w:rsidR="008B62BA">
        <w:t>would make sense as the measurement</w:t>
      </w:r>
      <w:r w:rsidR="003879B7">
        <w:t>s</w:t>
      </w:r>
      <w:r w:rsidR="008B62BA">
        <w:t xml:space="preserve"> represent growth</w:t>
      </w:r>
      <w:r w:rsidR="003B7524">
        <w:t xml:space="preserve"> and amount of abnormality.</w:t>
      </w:r>
    </w:p>
    <w:p w14:paraId="32A98FFB" w14:textId="77777777" w:rsidR="002C5480" w:rsidRDefault="00E6611B" w:rsidP="002C5480">
      <w:pPr>
        <w:keepNext/>
      </w:pPr>
      <w:r>
        <w:rPr>
          <w:noProof/>
        </w:rPr>
        <w:drawing>
          <wp:inline distT="0" distB="0" distL="0" distR="0" wp14:anchorId="0011C0B9" wp14:editId="069C269C">
            <wp:extent cx="5716270" cy="2284095"/>
            <wp:effectExtent l="0" t="0" r="0" b="1905"/>
            <wp:docPr id="11" name="Picture 11" descr="Captured images of layers of glass with smears of breast mass&#10;obtained by FNA (the parts stained correspond to cell nucl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d images of layers of glass with smears of breast mass&#10;obtained by FNA (the parts stained correspond to cell nucle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270" cy="2284095"/>
                    </a:xfrm>
                    <a:prstGeom prst="rect">
                      <a:avLst/>
                    </a:prstGeom>
                    <a:noFill/>
                    <a:ln>
                      <a:noFill/>
                    </a:ln>
                  </pic:spPr>
                </pic:pic>
              </a:graphicData>
            </a:graphic>
          </wp:inline>
        </w:drawing>
      </w:r>
    </w:p>
    <w:p w14:paraId="05622B54" w14:textId="7F1DB6F2" w:rsidR="00E6611B" w:rsidRDefault="002C5480" w:rsidP="002C5480">
      <w:pPr>
        <w:pStyle w:val="Caption"/>
      </w:pPr>
      <w:bookmarkStart w:id="95" w:name="_Ref509166190"/>
      <w:r>
        <w:t xml:space="preserve">Figure </w:t>
      </w:r>
      <w:fldSimple w:instr=" SEQ Figure \* ARABIC ">
        <w:r w:rsidR="000C3D6E">
          <w:rPr>
            <w:noProof/>
          </w:rPr>
          <w:t>6</w:t>
        </w:r>
      </w:fldSimple>
      <w:bookmarkEnd w:id="95"/>
      <w:r>
        <w:t xml:space="preserve"> Example of the type</w:t>
      </w:r>
      <w:r w:rsidR="00D87475">
        <w:t>s</w:t>
      </w:r>
      <w:r>
        <w:t xml:space="preserve"> of image</w:t>
      </w:r>
      <w:r w:rsidR="00D87475">
        <w:t>s</w:t>
      </w:r>
      <w:r>
        <w:t xml:space="preserve"> the data has been created from. It shows a comparison of benign and malignant growths</w:t>
      </w:r>
      <w:r w:rsidR="000545D5">
        <w:fldChar w:fldCharType="begin"/>
      </w:r>
      <w:r w:rsidR="008B5FFB">
        <w:instrText xml:space="preserve"> ADDIN ZOTERO_ITEM CSL_CITATION {"citationID":"a2gb2souf4n","properties":{"formattedCitation":"(Sizilio et al., 2012)","plainCitation":"(Sizilio et al., 2012)","noteIndex":0},"citationItems":[{"id":206,"uris":["http://zotero.org/users/4754574/items/LDRA33YX"],"uri":["http://zotero.org/users/4754574/items/LDRA33YX"],"itemData":{"id":206,"type":"article-journal","title":"Fuzzy method for pre-diagnosis of breast cancer from the Fine Needle Aspirate analysis","container-title":"BioMedical Engineering OnLine","page":"83","volume":"11","source":"BioMed Central","abstract":"Across the globe, breast cancer is one of the leading causes of death among women and, currently, Fine Needle Aspirate (FNA) with visual interpretation is the easiest and fastest biopsy technique for the diagnosis of this deadly disease. Unfortunately, the ability of this method to diagnose cancer correctly when the disease is present varies greatly, from 65% to 98%. This article introduces a method to assist in the diagnosis and second opinion of breast cancer from the analysis of descriptors extracted from smears of breast mass obtained by FNA, with the use of computational intelligence resources - in this case, fuzzy logic.","DOI":"10.1186/1475-925X-11-83","ISSN":"1475-925X","journalAbbreviation":"BioMedical Engineering OnLine","author":[{"family":"Sizilio","given":"Gláucia RMA"},{"family":"Leite","given":"Cicília RM"},{"family":"Guerreiro","given":"Ana MG"},{"family":"Neto","given":"Adrião D. Dória"}],"issued":{"date-parts":[["2012",11,2]]}}}],"schema":"https://github.com/citation-style-language/schema/raw/master/csl-citation.json"} </w:instrText>
      </w:r>
      <w:r w:rsidR="000545D5">
        <w:fldChar w:fldCharType="separate"/>
      </w:r>
      <w:r w:rsidR="00C0187E" w:rsidRPr="00C0187E">
        <w:rPr>
          <w:rFonts w:ascii="Calibri" w:hAnsi="Calibri" w:cs="Calibri"/>
        </w:rPr>
        <w:t>(Sizilio et al., 2012)</w:t>
      </w:r>
      <w:r w:rsidR="000545D5">
        <w:fldChar w:fldCharType="end"/>
      </w:r>
      <w:r>
        <w:t>.</w:t>
      </w:r>
    </w:p>
    <w:p w14:paraId="3585403A" w14:textId="25E80A9C" w:rsidR="00A63178" w:rsidRDefault="00A63178" w:rsidP="00A63178">
      <w:r>
        <w:t>Quality wise, there were no issues aside from a column called ‘</w:t>
      </w:r>
      <w:r w:rsidRPr="009E1FD9">
        <w:rPr>
          <w:b/>
        </w:rPr>
        <w:t>Unnamed: 32</w:t>
      </w:r>
      <w:r>
        <w:t>’ that need</w:t>
      </w:r>
      <w:r w:rsidR="000F247F">
        <w:t>ed</w:t>
      </w:r>
      <w:r>
        <w:t xml:space="preserve"> to be dropped as is contained nothing. Another column that was dropped was an id column that contained surrogate key</w:t>
      </w:r>
      <w:r w:rsidR="00475124">
        <w:t>s</w:t>
      </w:r>
      <w:r>
        <w:t>, therefore is not a useful statistical value.</w:t>
      </w:r>
    </w:p>
    <w:p w14:paraId="51EBC775" w14:textId="1AEFB313" w:rsidR="00E338D6" w:rsidRDefault="00E338D6" w:rsidP="00A63178">
      <w:r>
        <w:t xml:space="preserve">The </w:t>
      </w:r>
      <w:r w:rsidR="00997115">
        <w:t xml:space="preserve">data source </w:t>
      </w:r>
      <w:r w:rsidR="00315506">
        <w:t xml:space="preserve">link </w:t>
      </w:r>
      <w:r w:rsidR="00997115">
        <w:t>can be found in Appendix D.</w:t>
      </w:r>
    </w:p>
    <w:p w14:paraId="32B562E0" w14:textId="3BAC9BCB" w:rsidR="0061569C" w:rsidRDefault="0061569C" w:rsidP="0061569C">
      <w:pPr>
        <w:pStyle w:val="Heading2"/>
      </w:pPr>
      <w:bookmarkStart w:id="96" w:name="_Toc510456737"/>
      <w:bookmarkStart w:id="97" w:name="_Toc511516103"/>
      <w:bookmarkStart w:id="98" w:name="_Toc511771859"/>
      <w:bookmarkStart w:id="99" w:name="_Toc511871656"/>
      <w:bookmarkStart w:id="100" w:name="_Toc512176173"/>
      <w:bookmarkStart w:id="101" w:name="_Toc512176225"/>
      <w:r>
        <w:t>4.2</w:t>
      </w:r>
      <w:r w:rsidR="00783678">
        <w:t xml:space="preserve"> </w:t>
      </w:r>
      <w:r w:rsidR="00A52C69">
        <w:t xml:space="preserve">Differing </w:t>
      </w:r>
      <w:r w:rsidR="00783678">
        <w:t xml:space="preserve">Unit </w:t>
      </w:r>
      <w:r w:rsidR="00A52C69">
        <w:t>Scales</w:t>
      </w:r>
      <w:r w:rsidR="00783678">
        <w:t xml:space="preserve"> and Its Effect</w:t>
      </w:r>
      <w:r w:rsidR="003D07AD">
        <w:t>s</w:t>
      </w:r>
      <w:bookmarkEnd w:id="96"/>
      <w:bookmarkEnd w:id="97"/>
      <w:bookmarkEnd w:id="98"/>
      <w:bookmarkEnd w:id="99"/>
      <w:bookmarkEnd w:id="100"/>
      <w:bookmarkEnd w:id="101"/>
    </w:p>
    <w:p w14:paraId="6F3143EB" w14:textId="17EAF58D" w:rsidR="00327349" w:rsidRDefault="00B40764" w:rsidP="00A63178">
      <w:r>
        <w:t>Looking at the names of the features</w:t>
      </w:r>
      <w:r w:rsidR="00463C07">
        <w:t xml:space="preserve">, they each have three </w:t>
      </w:r>
      <w:r w:rsidR="001A3849">
        <w:t xml:space="preserve">kinds of </w:t>
      </w:r>
      <w:r w:rsidR="00AE7EDC">
        <w:t>measurements of the features</w:t>
      </w:r>
      <w:r w:rsidR="001A3849">
        <w:t xml:space="preserve">. These are </w:t>
      </w:r>
      <w:r w:rsidR="00B544A2">
        <w:t>‘mean’, ‘standard error’ and ‘worst’</w:t>
      </w:r>
      <w:r w:rsidR="00EA64DD">
        <w:t xml:space="preserve"> i.e. the</w:t>
      </w:r>
      <w:r w:rsidR="002D379D">
        <w:t xml:space="preserve"> feature</w:t>
      </w:r>
      <w:r w:rsidR="008D5301">
        <w:t xml:space="preserve"> called ‘texture’ has three variants</w:t>
      </w:r>
      <w:r w:rsidR="006B559B">
        <w:t>, ‘texture_mean’, ‘texture_se’ and ‘texture</w:t>
      </w:r>
      <w:r w:rsidR="00E601C2">
        <w:t>_</w:t>
      </w:r>
      <w:r w:rsidR="006B559B">
        <w:t>worst’</w:t>
      </w:r>
      <w:r w:rsidR="00183AEC">
        <w:t xml:space="preserve">. </w:t>
      </w:r>
      <w:r w:rsidR="009D6F2F">
        <w:t>Because of this, the data has</w:t>
      </w:r>
      <w:r w:rsidR="009F001F">
        <w:t xml:space="preserve"> </w:t>
      </w:r>
      <w:r w:rsidR="00663BB2">
        <w:t xml:space="preserve">different </w:t>
      </w:r>
      <w:r w:rsidR="009F001F">
        <w:t xml:space="preserve">unit </w:t>
      </w:r>
      <w:r w:rsidR="00663BB2">
        <w:t xml:space="preserve">ranges </w:t>
      </w:r>
      <w:r w:rsidR="000B1C70">
        <w:t xml:space="preserve">where the values </w:t>
      </w:r>
      <w:r w:rsidR="000E4EFB">
        <w:t>represent different metrics.</w:t>
      </w:r>
      <w:r w:rsidR="00631043">
        <w:t xml:space="preserve"> This </w:t>
      </w:r>
      <w:r w:rsidR="00A0091F">
        <w:t>is important to note because when doing the analysis and training</w:t>
      </w:r>
      <w:r w:rsidR="00CC762A">
        <w:t xml:space="preserve">, </w:t>
      </w:r>
      <w:r w:rsidR="0077263A">
        <w:t>the</w:t>
      </w:r>
      <w:r w:rsidR="004C2758">
        <w:t xml:space="preserve"> analytical</w:t>
      </w:r>
      <w:r w:rsidR="0077263A">
        <w:t xml:space="preserve"> methods used</w:t>
      </w:r>
      <w:r w:rsidR="004C2758">
        <w:t xml:space="preserve"> in this project</w:t>
      </w:r>
      <w:r w:rsidR="0077263A">
        <w:t xml:space="preserve"> work in Euclidian Distance</w:t>
      </w:r>
      <w:r w:rsidR="00E80025">
        <w:t xml:space="preserve"> to </w:t>
      </w:r>
      <w:r w:rsidR="00A828DA">
        <w:t>figure</w:t>
      </w:r>
      <w:r w:rsidR="00E80025">
        <w:t xml:space="preserve"> out differences between </w:t>
      </w:r>
      <w:r w:rsidR="005B55C9">
        <w:t>data points in Euclidian Space</w:t>
      </w:r>
      <w:r w:rsidR="00C1510D">
        <w:fldChar w:fldCharType="begin"/>
      </w:r>
      <w:r w:rsidR="008B5FFB">
        <w:instrText xml:space="preserve"> ADDIN ZOTERO_ITEM CSL_CITATION {"citationID":"amqchj2g96","properties":{"formattedCitation":"(Danielsson, 1980)","plainCitation":"(Danielsson, 1980)","noteIndex":0},"citationItems":[{"id":218,"uris":["http://zotero.org/users/4754574/items/FCDH6AFG"],"uri":["http://zotero.org/users/4754574/items/FCDH6AFG"],"itemData":{"id":218,"type":"book","title":"Euclidean Distance Mapping","source":"CiteSeer","abstract":"Based on a two-component descriptor, a distance label for each point, it is shown that Euclidean distance maps can be generated by effective sequential algorithms. The map indicates, for each pixel in the objects (or the background) of the originally binary picture, the shortest distance to the nearest pixel in the background (or the objects). A map with negligible errors can be produced in two picture scans which has to include forward and backward movement for each line. Thus, for expanding/shrinking purposes it may compete very successfully with iterative parallel propagation in the binary picture itself. It is shown that skeletons can be produced by simple procedures and since these are based on Euclidean distances it is assumed that they are superior to skeletons based on d4-, ds-, and even octagonal metrics.","author":[{"family":"Danielsson","given":"Per-Erik"}],"issued":{"date-parts":[["1980"]]}}}],"schema":"https://github.com/citation-style-language/schema/raw/master/csl-citation.json"} </w:instrText>
      </w:r>
      <w:r w:rsidR="00C1510D">
        <w:fldChar w:fldCharType="separate"/>
      </w:r>
      <w:r w:rsidR="00C0187E" w:rsidRPr="00C0187E">
        <w:rPr>
          <w:rFonts w:ascii="Calibri" w:hAnsi="Calibri" w:cs="Calibri"/>
        </w:rPr>
        <w:t>(Danielsson, 1980)</w:t>
      </w:r>
      <w:r w:rsidR="00C1510D">
        <w:fldChar w:fldCharType="end"/>
      </w:r>
      <w:r w:rsidR="002813B4">
        <w:t xml:space="preserve">, meaning that </w:t>
      </w:r>
      <w:r w:rsidR="00DB4590">
        <w:t xml:space="preserve">different unit types will have </w:t>
      </w:r>
      <w:r w:rsidR="000C09D7">
        <w:t xml:space="preserve">different proportional effects </w:t>
      </w:r>
      <w:r w:rsidR="001C1E24">
        <w:t xml:space="preserve">when doing </w:t>
      </w:r>
      <w:r w:rsidR="00553EB8">
        <w:t xml:space="preserve">certain </w:t>
      </w:r>
      <w:r w:rsidR="005D4124">
        <w:t>visualisations or</w:t>
      </w:r>
      <w:r w:rsidR="009C3AD0">
        <w:t xml:space="preserve"> when</w:t>
      </w:r>
      <w:r w:rsidR="005D4124">
        <w:t xml:space="preserve"> training the </w:t>
      </w:r>
      <w:r w:rsidR="005E48A1">
        <w:t>or when training certain classifiers</w:t>
      </w:r>
      <w:r w:rsidR="005D4124">
        <w:t>.</w:t>
      </w:r>
      <w:r w:rsidR="00657A9F">
        <w:t xml:space="preserve"> In other words, </w:t>
      </w:r>
      <w:r w:rsidR="00670C05">
        <w:t xml:space="preserve">some </w:t>
      </w:r>
      <w:r w:rsidR="007F1377">
        <w:t>value</w:t>
      </w:r>
      <w:r w:rsidR="00670C05">
        <w:t>s</w:t>
      </w:r>
      <w:r w:rsidR="007F1377">
        <w:t xml:space="preserve"> </w:t>
      </w:r>
      <w:r w:rsidR="00670C05">
        <w:t>may</w:t>
      </w:r>
      <w:r w:rsidR="00240C16">
        <w:t xml:space="preserve"> have different scales</w:t>
      </w:r>
      <w:r w:rsidR="00D5353B">
        <w:t xml:space="preserve"> and </w:t>
      </w:r>
      <w:r w:rsidR="00E9356F">
        <w:t xml:space="preserve">some </w:t>
      </w:r>
      <w:r w:rsidR="00D5353B">
        <w:t xml:space="preserve">machine learning </w:t>
      </w:r>
      <w:r w:rsidR="00D5353B" w:rsidRPr="00D5353B">
        <w:rPr>
          <w:noProof/>
        </w:rPr>
        <w:t>algor</w:t>
      </w:r>
      <w:r w:rsidR="00D5353B">
        <w:rPr>
          <w:noProof/>
        </w:rPr>
        <w:t>ithm</w:t>
      </w:r>
      <w:r w:rsidR="00D5353B" w:rsidRPr="00D5353B">
        <w:rPr>
          <w:noProof/>
        </w:rPr>
        <w:t>s</w:t>
      </w:r>
      <w:r w:rsidR="00D5353B">
        <w:t xml:space="preserve"> </w:t>
      </w:r>
      <w:r w:rsidR="00E9356F">
        <w:t xml:space="preserve">such as </w:t>
      </w:r>
      <w:r w:rsidR="00333A42" w:rsidRPr="00333A42">
        <w:t xml:space="preserve">SVM, K-nearest </w:t>
      </w:r>
      <w:r w:rsidR="00EB4C89" w:rsidRPr="00333A42">
        <w:t>neighbours</w:t>
      </w:r>
      <w:r w:rsidR="00333A42" w:rsidRPr="00333A42">
        <w:t>, and logistic regression</w:t>
      </w:r>
      <w:r w:rsidR="00333A42">
        <w:t xml:space="preserve"> </w:t>
      </w:r>
      <w:r w:rsidR="007068A8">
        <w:t>don’t handle varying scales well</w:t>
      </w:r>
      <w:r w:rsidR="00E94BAA">
        <w:fldChar w:fldCharType="begin"/>
      </w:r>
      <w:r w:rsidR="00C0187E">
        <w:instrText xml:space="preserve"> ADDIN ZOTERO_ITEM CSL_CITATION {"citationID":"PrH2c2Zk","properties":{"formattedCitation":"(2018a)","plainCitation":"(2018a)","noteIndex":0},"citationItems":[{"id":281,"uris":["http://zotero.org/users/4754574/items/33339K7M"],"uri":["http://zotero.org/users/4754574/items/33339K7M"],"itemData":{"id":281,"type":"webpage","title":"Importance of Feature Scaling — scikit-learn 0.19.1 documentation","URL":"http://scikit-learn.org/stable/auto_examples/preprocessing/plot_scaling_importance.html","issued":{"date-parts":[["2018"]]},"accessed":{"date-parts":[["2018",3,30]]}}}],"schema":"https://github.com/citation-style-language/schema/raw/master/csl-citation.json"} </w:instrText>
      </w:r>
      <w:r w:rsidR="00E94BAA">
        <w:fldChar w:fldCharType="separate"/>
      </w:r>
      <w:r w:rsidR="00C0187E" w:rsidRPr="00C0187E">
        <w:rPr>
          <w:rFonts w:ascii="Calibri" w:hAnsi="Calibri" w:cs="Calibri"/>
        </w:rPr>
        <w:t>(2018a)</w:t>
      </w:r>
      <w:r w:rsidR="00E94BAA">
        <w:fldChar w:fldCharType="end"/>
      </w:r>
      <w:r w:rsidR="007549E5">
        <w:t>. V</w:t>
      </w:r>
      <w:r w:rsidR="00724A35">
        <w:t>alues may skew visuals</w:t>
      </w:r>
      <w:r w:rsidR="0094532F">
        <w:t xml:space="preserve"> </w:t>
      </w:r>
      <w:r w:rsidR="00700E4F">
        <w:t>unfavourably</w:t>
      </w:r>
      <w:r w:rsidR="009B2084">
        <w:t xml:space="preserve"> like </w:t>
      </w:r>
      <w:r w:rsidR="00CB44ED">
        <w:t>when</w:t>
      </w:r>
      <w:r w:rsidR="009B2084">
        <w:t xml:space="preserve"> doing</w:t>
      </w:r>
      <w:r w:rsidR="007A0BE8">
        <w:t xml:space="preserve"> a</w:t>
      </w:r>
      <w:r w:rsidR="009B2084">
        <w:t xml:space="preserve"> PCA</w:t>
      </w:r>
      <w:r w:rsidR="003C4040">
        <w:t xml:space="preserve">, making analysis </w:t>
      </w:r>
      <w:r w:rsidR="00FF2CEC">
        <w:t>unrepresentative of the</w:t>
      </w:r>
      <w:r w:rsidR="008E2601">
        <w:t xml:space="preserve"> true relationships between features</w:t>
      </w:r>
      <w:r w:rsidR="000C3ACB">
        <w:fldChar w:fldCharType="begin"/>
      </w:r>
      <w:r w:rsidR="00C0187E">
        <w:instrText xml:space="preserve"> ADDIN ZOTERO_ITEM CSL_CITATION {"citationID":"GwUhdkrS","properties":{"formattedCitation":"(Buja et al., 2008; G\\uc0\\u233{}ron, 2017, p. 66; M\\uc0\\u252{}ller, 2016, pp. 134\\uc0\\u8211{}135)","plainCitation":"(Buja et al., 2008; Géron, 2017, p. 66; Müller, 2016, pp. 134–135)","noteIndex":0},"citationItems":[{"id":215,"uris":["http://zotero.org/users/4754574/items/DCAAX5C2"],"uri":["http://zotero.org/users/4754574/items/DCAAX5C2"],"itemData":{"id":215,"type":"article-journal","title":"Data Visualization With Multidimensional Scaling","container-title":"Journal of Computational and Graphical Statistics","page":"444-472","volume":"17","issue":"2","source":"CrossRef","DOI":"10.1198/106186008X318440","ISSN":"1061-8600, 1537-2715","language":"en","author":[{"family":"Buja","given":"Andreas"},{"family":"Swayne","given":"Deborah F"},{"family":"Littman","given":"Michael L"},{"family":"Dean","given":"Nathaniel"},{"family":"Hofmann","given":"Heike"},{"family":"Chen","given":"Lisha"}],"issued":{"date-parts":[["2008",6]]}}},{"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66"},{"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134-135"}],"schema":"https://github.com/citation-style-language/schema/raw/master/csl-citation.json"} </w:instrText>
      </w:r>
      <w:r w:rsidR="000C3ACB">
        <w:fldChar w:fldCharType="separate"/>
      </w:r>
      <w:r w:rsidR="00C0187E" w:rsidRPr="00C0187E">
        <w:rPr>
          <w:rFonts w:ascii="Calibri" w:hAnsi="Calibri" w:cs="Calibri"/>
          <w:szCs w:val="24"/>
        </w:rPr>
        <w:t>(Buja et al., 2008; Géron, 2017, p. 66; Müller, 2016, pp. 134–135)</w:t>
      </w:r>
      <w:r w:rsidR="000C3ACB">
        <w:fldChar w:fldCharType="end"/>
      </w:r>
      <w:r w:rsidR="007068A8">
        <w:t>.</w:t>
      </w:r>
    </w:p>
    <w:p w14:paraId="6C03C4C4" w14:textId="0B9B61B1" w:rsidR="00F6737D" w:rsidRDefault="00F3518C" w:rsidP="00F3518C">
      <w:pPr>
        <w:pStyle w:val="Heading2"/>
      </w:pPr>
      <w:bookmarkStart w:id="102" w:name="_Toc510456738"/>
      <w:bookmarkStart w:id="103" w:name="_Toc511516104"/>
      <w:bookmarkStart w:id="104" w:name="_Toc511771860"/>
      <w:bookmarkStart w:id="105" w:name="_Toc511871657"/>
      <w:bookmarkStart w:id="106" w:name="_Toc512176174"/>
      <w:bookmarkStart w:id="107" w:name="_Toc512176226"/>
      <w:r>
        <w:t>4.3 Imbalanced Datasets</w:t>
      </w:r>
      <w:r w:rsidR="006C45AB">
        <w:t xml:space="preserve"> and the Accuracy Paradox</w:t>
      </w:r>
      <w:bookmarkEnd w:id="102"/>
      <w:bookmarkEnd w:id="103"/>
      <w:bookmarkEnd w:id="104"/>
      <w:bookmarkEnd w:id="105"/>
      <w:bookmarkEnd w:id="106"/>
      <w:bookmarkEnd w:id="107"/>
    </w:p>
    <w:p w14:paraId="0A4C0E4C" w14:textId="70D7532F" w:rsidR="002554DC" w:rsidRDefault="00A47734" w:rsidP="002554DC">
      <w:r>
        <w:t>Further understanding revealed that the data</w:t>
      </w:r>
      <w:r w:rsidR="008E08D5">
        <w:t xml:space="preserve"> is imbalanced</w:t>
      </w:r>
      <w:r w:rsidR="00C517D7">
        <w:t xml:space="preserve"> (</w:t>
      </w:r>
      <w:r w:rsidR="00C517D7">
        <w:fldChar w:fldCharType="begin"/>
      </w:r>
      <w:r w:rsidR="00C517D7">
        <w:instrText xml:space="preserve"> REF _Ref509312362 \h </w:instrText>
      </w:r>
      <w:r w:rsidR="00C517D7">
        <w:fldChar w:fldCharType="separate"/>
      </w:r>
      <w:r w:rsidR="00CD4EBA">
        <w:t xml:space="preserve">Figure </w:t>
      </w:r>
      <w:r w:rsidR="00CD4EBA">
        <w:rPr>
          <w:noProof/>
        </w:rPr>
        <w:t>7</w:t>
      </w:r>
      <w:r w:rsidR="00C517D7">
        <w:fldChar w:fldCharType="end"/>
      </w:r>
      <w:r w:rsidR="00C517D7">
        <w:t>)</w:t>
      </w:r>
      <w:r w:rsidR="00D26774">
        <w:t xml:space="preserve">. The dataset has a </w:t>
      </w:r>
      <w:r w:rsidR="00A41D92">
        <w:t>minority</w:t>
      </w:r>
      <w:r w:rsidR="00F8415F">
        <w:t xml:space="preserve"> </w:t>
      </w:r>
      <w:r w:rsidR="00A41D92">
        <w:t>(Malignant cases) and majority class</w:t>
      </w:r>
      <w:r w:rsidR="002C2970">
        <w:t xml:space="preserve"> </w:t>
      </w:r>
      <w:r w:rsidR="00B06090">
        <w:t>(Benign cases)</w:t>
      </w:r>
      <w:r w:rsidR="00DA3D53">
        <w:t xml:space="preserve">. </w:t>
      </w:r>
      <w:r w:rsidR="00401172" w:rsidRPr="00FA02B3">
        <w:rPr>
          <w:noProof/>
        </w:rPr>
        <w:t>Imbalanced</w:t>
      </w:r>
      <w:r w:rsidR="00401172">
        <w:t xml:space="preserve"> dataset</w:t>
      </w:r>
      <w:r w:rsidR="00FA02B3">
        <w:t>s</w:t>
      </w:r>
      <w:r w:rsidR="00401172">
        <w:t xml:space="preserve"> can skew</w:t>
      </w:r>
      <w:r w:rsidR="003A118F">
        <w:t xml:space="preserve"> accuracy</w:t>
      </w:r>
      <w:r w:rsidR="00401172">
        <w:t xml:space="preserve"> performance</w:t>
      </w:r>
      <w:r w:rsidR="000B658F">
        <w:t>.</w:t>
      </w:r>
      <w:r w:rsidR="00F84310">
        <w:t xml:space="preserve"> This can be referred to as the </w:t>
      </w:r>
      <w:r w:rsidR="00F84310" w:rsidRPr="00810EB0">
        <w:rPr>
          <w:b/>
        </w:rPr>
        <w:t>Accuracy Paradox</w:t>
      </w:r>
      <w:r w:rsidR="00BC5889">
        <w:fldChar w:fldCharType="begin"/>
      </w:r>
      <w:r w:rsidR="00C0187E">
        <w:instrText xml:space="preserve"> ADDIN ZOTERO_ITEM CSL_CITATION {"citationID":"Lf11nfvm","properties":{"formattedCitation":"(Wikipedia, 2017a)","plainCitation":"(Wikipedia, 2017a)","noteIndex":0},"citationItems":[{"id":169,"uris":["http://zotero.org/users/4754574/items/FWMI4QAH"],"uri":["http://zotero.org/users/4754574/items/FWMI4QAH"],"itemData":{"id":169,"type":"entry-encyclopedia","title":"Accuracy paradox","container-title":"Wikipedia","source":"Wikipedia","abstract":"The accuracy paradox for predictive analytics states that predictive models with a given level of accuracy may have greater predictive power than models with higher accuracy. It may be better to avoid the accuracy metric in favor of other metrics such as precision and recall.\nAccuracy is often the starting point for analyzing the quality of a predictive model, as well as an obvious criterion for prediction. Accuracy measures the ratio of correct predictions to the total number of cases evaluated. It may seem obvious that the ratio of correct predictions to cases should be a key metric. A predictive model may have high accuracy, but be useless.\nIn an example predictive model for an insurance fraud application, all cases that are predicted as high-risk by the model will be investigated. To evaluate the performance of the model, the insurance company has created a sample data set of 10,000 claims. All 10,000 cases in the validation sample have been carefully checked and it is known which cases are fraudulent. A table of confusion assists analyzing the quality of the model. The definition of accuracy, the table of confusion for model M1Fraud, and the calculation of accuracy for model M1Fraud is shown below.\n\n  \n    \n      \n        \n          A\n        \n        (\n        M\n        )\n        =\n        \n          \n            \n              T\n              N\n              +\n              T\n              P\n            \n            \n              T\n              N\n              +\n              F\n              P\n              +\n              F\n              N\n              +\n              T\n              P\n            \n          \n        \n      \n    \n    {\\displaystyle \\mathrm {A} (M)={\\frac {TN+TP}{TN+FP+FN+TP}}}\n   where\nTN is the number of true negative cases\nFP is the number of false positive cases\nFN is the number of false negative cases\nTP is the number of true positive cases\nFormula 1: Definition of Accuracy\nTable 1: Table of Confusion for Fraud Model M1Fraud.\n\n  \n    \n      \n        \n          A\n        \n        (\n        M\n        )\n        =\n        \n          \n            \n              9\n              ,\n              700\n              +\n              100\n            \n            \n              9\n              ,\n              700\n              +\n              150\n              +\n              50\n              +\n              100\n            \n          \n        \n        =\n        98.0\n        %\n      \n    \n    {\\displaystyle \\mathrm {A} (M)={\\frac {9,700+100}{9,700+150+50+100}}=98.0\\%}\n  \nFormula 2: Accuracy for model M1Fraud\nWith an accuracy of 98.0% model M1Fraud appears to perform fairly well. The paradox lies in the fact that accuracy can be easily improved to 98.5% by always predicting \"no fraud\". The table of confusion and the accuracy for this trivial “always predict negative” model M2Fraud and the accuracy of this model are shown below.\nTable 2: Table of Confusion for Fraud Model M2Fraud.\n\n  \n    \n      \n        \n          A\n        \n        (\n        M\n        )\n        =\n        \n          \n            \n              9\n              ,\n              850\n              +\n              0\n            \n            \n              9\n              ,\n              850\n              +\n              150\n              +\n              0\n              +\n              0\n            \n          \n        \n        =\n        98.5\n        %\n      \n    \n    {\\displaystyle \\mathrm {A} (M)={\\frac {9,850+0}{9,850+150+0+0}}=98.5\\%}\n  \nFormula 3: Accuracy for model M2Fraud\nModel M2Fraudreduces the rate of inaccurate predictions from 2% to 1.5%. This is an apparent improvement of 25%. The new model M2Fraud shows fewer incorrect predictions and markedly improved accuracy, as compared to the original model M1Fraud, but is obviously useless.\nThe alternative model M2Fraud does not offer any value to the company for preventing fraud. The less accurate model is more useful than the more accurate model.\nCaution is advised when using accuracy in the evaluation of predictive models; it is appropriate only if the cost of a false positive (false alarm) is equal to the cost of a false negative (missed prediction). Otherwise, a more appropriate loss function should be determined.","URL":"https://en.wikipedia.org/w/index.php?title=Accuracy_paradox&amp;oldid=814373733","note":"Page Version ID: 814373733","language":"en","issued":{"date-parts":[["2017",12,8]]},"accessed":{"date-parts":[["2018",3,13]]}}}],"schema":"https://github.com/citation-style-language/schema/raw/master/csl-citation.json"} </w:instrText>
      </w:r>
      <w:r w:rsidR="00BC5889">
        <w:fldChar w:fldCharType="separate"/>
      </w:r>
      <w:r w:rsidR="00C0187E" w:rsidRPr="00C0187E">
        <w:rPr>
          <w:rFonts w:ascii="Calibri" w:hAnsi="Calibri" w:cs="Calibri"/>
        </w:rPr>
        <w:t>(Wikipedia, 2017a)</w:t>
      </w:r>
      <w:r w:rsidR="00BC5889">
        <w:fldChar w:fldCharType="end"/>
      </w:r>
      <w:r w:rsidR="00BC5889">
        <w:t>.</w:t>
      </w:r>
      <w:r w:rsidR="000B658F">
        <w:t xml:space="preserve"> What happens is that </w:t>
      </w:r>
      <w:r w:rsidR="00387348">
        <w:t xml:space="preserve">the machine learning </w:t>
      </w:r>
      <w:r w:rsidR="00F56646">
        <w:t xml:space="preserve">algorithm is </w:t>
      </w:r>
      <w:r w:rsidR="00387348">
        <w:t>accuracy focussed and assumes</w:t>
      </w:r>
      <w:r w:rsidR="006D0CCF">
        <w:t xml:space="preserve"> that a dataset input will be balanced</w:t>
      </w:r>
      <w:r w:rsidR="00B400C2">
        <w:fldChar w:fldCharType="begin"/>
      </w:r>
      <w:r w:rsidR="008B5FFB">
        <w:instrText xml:space="preserve"> ADDIN ZOTERO_ITEM CSL_CITATION {"citationID":"a231h2t2bd","properties":{"formattedCitation":"(Brownlee, 2015)","plainCitation":"(Brownlee, 2015)","noteIndex":0},"citationItems":[{"id":175,"uris":["http://zotero.org/users/4754574/items/ZZFIS3AV"],"uri":["http://zotero.org/users/4754574/items/ZZFIS3AV"],"itemData":{"id":175,"type":"post-weblog","title":"8 Tactics to Combat Imbalanced Classes in Your Machine Learning Dataset","container-title":"Machine Learning Mastery","abstract":"Has this happened to you? You are working on your dataset. You create a classification model and get 90% accuracy immediately. “Fantastic” you think. You dive a little deeper and discover that 90% of the data belongs to one class. Damn! This is an example of an imbalanced dataset and the frustrating results it can …","URL":"https://machinelearningmastery.com/tactics-to-combat-imbalanced-classes-in-your-machine-learning-dataset/","language":"en-US","author":[{"family":"Brownlee","given":"Jason"}],"issued":{"date-parts":[["2015",8,19]]},"accessed":{"date-parts":[["2018",3,13]]}}}],"schema":"https://github.com/citation-style-language/schema/raw/master/csl-citation.json"} </w:instrText>
      </w:r>
      <w:r w:rsidR="00B400C2">
        <w:fldChar w:fldCharType="separate"/>
      </w:r>
      <w:r w:rsidR="00C0187E" w:rsidRPr="00C0187E">
        <w:rPr>
          <w:rFonts w:ascii="Calibri" w:hAnsi="Calibri" w:cs="Calibri"/>
        </w:rPr>
        <w:t>(Brownlee, 2015)</w:t>
      </w:r>
      <w:r w:rsidR="00B400C2">
        <w:fldChar w:fldCharType="end"/>
      </w:r>
      <w:r w:rsidR="003A387F">
        <w:t>. This means the</w:t>
      </w:r>
      <w:r w:rsidR="002F2C2F">
        <w:t xml:space="preserve"> accuracy is biased towards the majority class.</w:t>
      </w:r>
      <w:r w:rsidR="00721C35">
        <w:t xml:space="preserve"> </w:t>
      </w:r>
      <w:r w:rsidR="007B3EA5">
        <w:t>For example, if a</w:t>
      </w:r>
      <w:r w:rsidR="008433E0">
        <w:t>n example</w:t>
      </w:r>
      <w:r w:rsidR="007B3EA5">
        <w:t xml:space="preserve"> dataset contains a </w:t>
      </w:r>
      <w:r w:rsidR="00F559EB">
        <w:t>class</w:t>
      </w:r>
      <w:r w:rsidR="007B3EA5">
        <w:t xml:space="preserve"> ratio of </w:t>
      </w:r>
      <w:r w:rsidR="00E5364E" w:rsidRPr="009B61E8">
        <w:rPr>
          <w:b/>
        </w:rPr>
        <w:t>10:90</w:t>
      </w:r>
      <w:r w:rsidR="006A7C8C">
        <w:t>,</w:t>
      </w:r>
      <w:r w:rsidR="00E5364E">
        <w:t xml:space="preserve"> the classifier would be good at classifying the majority</w:t>
      </w:r>
      <w:r w:rsidR="00B400C2">
        <w:t xml:space="preserve"> </w:t>
      </w:r>
      <w:r w:rsidR="00E5364E">
        <w:t>(</w:t>
      </w:r>
      <w:r w:rsidR="007038DC">
        <w:t xml:space="preserve">the </w:t>
      </w:r>
      <w:r w:rsidR="00E5364E">
        <w:t>90</w:t>
      </w:r>
      <w:r w:rsidR="006D14EA">
        <w:t xml:space="preserve"> instances</w:t>
      </w:r>
      <w:r w:rsidR="00E5364E">
        <w:t>)</w:t>
      </w:r>
      <w:r w:rsidR="00D43EE2">
        <w:t xml:space="preserve"> thus the accuracy</w:t>
      </w:r>
      <w:r w:rsidR="00522979">
        <w:t xml:space="preserve"> would be </w:t>
      </w:r>
      <w:r w:rsidR="00C56040">
        <w:t>representative of the majority</w:t>
      </w:r>
      <w:r w:rsidR="00E553A7">
        <w:t xml:space="preserve"> which does not represent the </w:t>
      </w:r>
      <w:r w:rsidR="005A3922">
        <w:t xml:space="preserve">performance </w:t>
      </w:r>
      <w:r w:rsidR="00FA02B3">
        <w:rPr>
          <w:noProof/>
        </w:rPr>
        <w:t>of</w:t>
      </w:r>
      <w:r w:rsidR="00580497">
        <w:t xml:space="preserve"> minority classification </w:t>
      </w:r>
      <w:r w:rsidR="005A3922">
        <w:t>very well as it only denot</w:t>
      </w:r>
      <w:r w:rsidR="0042483E">
        <w:t>es</w:t>
      </w:r>
      <w:r w:rsidR="005A3922">
        <w:t xml:space="preserve"> </w:t>
      </w:r>
      <w:r w:rsidR="00D44E51">
        <w:t xml:space="preserve">a higher </w:t>
      </w:r>
      <w:r w:rsidR="005A3922">
        <w:t xml:space="preserve">accuracy </w:t>
      </w:r>
      <w:r w:rsidR="00F95727">
        <w:t>because of</w:t>
      </w:r>
      <w:r w:rsidR="005A3922">
        <w:t xml:space="preserve"> </w:t>
      </w:r>
      <w:r w:rsidR="00D44E51">
        <w:t>the majority class</w:t>
      </w:r>
      <w:r w:rsidR="00EC12E1">
        <w:t>.</w:t>
      </w:r>
      <w:r w:rsidR="00D43EE2">
        <w:t xml:space="preserve"> </w:t>
      </w:r>
      <w:r w:rsidR="00EC12E1">
        <w:t>T</w:t>
      </w:r>
      <w:r w:rsidR="00D43EE2">
        <w:t xml:space="preserve">he goal is to obtain </w:t>
      </w:r>
      <w:r w:rsidR="006A7C8C">
        <w:t>a high accuracy for every class</w:t>
      </w:r>
      <w:r w:rsidR="00D44E51">
        <w:t>.</w:t>
      </w:r>
      <w:r w:rsidR="00E673EC">
        <w:t xml:space="preserve"> Some more examples of where this </w:t>
      </w:r>
      <w:r w:rsidR="005236B2">
        <w:t xml:space="preserve">effect needs to be considered </w:t>
      </w:r>
      <w:r w:rsidR="00BD5505">
        <w:t xml:space="preserve">are </w:t>
      </w:r>
      <w:r w:rsidR="00BD5505" w:rsidRPr="009B61E8">
        <w:t>fraud detection</w:t>
      </w:r>
      <w:r w:rsidR="00BD5505">
        <w:t xml:space="preserve"> where </w:t>
      </w:r>
      <w:r w:rsidR="00A847CE">
        <w:t>many</w:t>
      </w:r>
      <w:r w:rsidR="006B3880">
        <w:t xml:space="preserve"> </w:t>
      </w:r>
      <w:r w:rsidR="006B3880">
        <w:lastRenderedPageBreak/>
        <w:t>of</w:t>
      </w:r>
      <w:r w:rsidR="00BD5505">
        <w:t xml:space="preserve"> </w:t>
      </w:r>
      <w:r w:rsidR="006B3880">
        <w:t>the</w:t>
      </w:r>
      <w:r w:rsidR="00BD5505">
        <w:t xml:space="preserve"> transactions may be normal and only a small percentage</w:t>
      </w:r>
      <w:r w:rsidR="006B3880">
        <w:t xml:space="preserve"> may be a risk</w:t>
      </w:r>
      <w:r w:rsidR="00A34B7C">
        <w:t>. Another such</w:t>
      </w:r>
      <w:r w:rsidR="00A42939">
        <w:t xml:space="preserve"> example,</w:t>
      </w:r>
      <w:r w:rsidR="00217BAD">
        <w:t xml:space="preserve"> perhaps a</w:t>
      </w:r>
      <w:r w:rsidR="009B0F15">
        <w:t>n</w:t>
      </w:r>
      <w:r w:rsidR="00217BAD">
        <w:t xml:space="preserve"> </w:t>
      </w:r>
      <w:r w:rsidR="00C0081B">
        <w:t xml:space="preserve">assembly line might want to detect defective </w:t>
      </w:r>
      <w:r w:rsidR="00521B8C">
        <w:t xml:space="preserve">components which would normally be </w:t>
      </w:r>
      <w:r w:rsidR="009B0F15">
        <w:t>a smaller percentage.</w:t>
      </w:r>
    </w:p>
    <w:p w14:paraId="7299E67F" w14:textId="77777777" w:rsidR="008912AC" w:rsidRDefault="008912AC" w:rsidP="008912AC">
      <w:pPr>
        <w:keepNext/>
      </w:pPr>
      <w:r w:rsidRPr="00AC5B86">
        <w:rPr>
          <w:noProof/>
        </w:rPr>
        <w:drawing>
          <wp:inline distT="0" distB="0" distL="0" distR="0" wp14:anchorId="6A739AA5" wp14:editId="70008F25">
            <wp:extent cx="5731510" cy="2873375"/>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73375"/>
                    </a:xfrm>
                    <a:prstGeom prst="rect">
                      <a:avLst/>
                    </a:prstGeom>
                  </pic:spPr>
                </pic:pic>
              </a:graphicData>
            </a:graphic>
          </wp:inline>
        </w:drawing>
      </w:r>
    </w:p>
    <w:p w14:paraId="537B605F" w14:textId="3F4D8EAD" w:rsidR="00DF3954" w:rsidRDefault="008912AC" w:rsidP="008912AC">
      <w:pPr>
        <w:pStyle w:val="Caption"/>
      </w:pPr>
      <w:bookmarkStart w:id="108" w:name="_Ref509312362"/>
      <w:r>
        <w:t xml:space="preserve">Figure </w:t>
      </w:r>
      <w:fldSimple w:instr=" SEQ Figure \* ARABIC ">
        <w:r w:rsidR="000C3D6E">
          <w:rPr>
            <w:noProof/>
          </w:rPr>
          <w:t>7</w:t>
        </w:r>
      </w:fldSimple>
      <w:bookmarkEnd w:id="108"/>
      <w:r>
        <w:t xml:space="preserve"> Histogram showing the balance between classes. Notice the majority class accounts for around 66% or </w:t>
      </w:r>
      <w:r w:rsidRPr="00FA02B3">
        <w:rPr>
          <w:noProof/>
        </w:rPr>
        <w:t>two</w:t>
      </w:r>
      <w:r>
        <w:rPr>
          <w:noProof/>
        </w:rPr>
        <w:t>-</w:t>
      </w:r>
      <w:r w:rsidRPr="00FA02B3">
        <w:rPr>
          <w:noProof/>
        </w:rPr>
        <w:t>thirds</w:t>
      </w:r>
      <w:r>
        <w:t xml:space="preserve"> of the data.</w:t>
      </w:r>
    </w:p>
    <w:p w14:paraId="15C85E0F" w14:textId="6717AFD3" w:rsidR="00053E78" w:rsidRDefault="00946DB0" w:rsidP="00AC7704">
      <w:pPr>
        <w:pStyle w:val="Heading1"/>
      </w:pPr>
      <w:bookmarkStart w:id="109" w:name="_Toc510456739"/>
      <w:bookmarkStart w:id="110" w:name="_Toc511516105"/>
      <w:bookmarkStart w:id="111" w:name="_Toc511771861"/>
      <w:bookmarkStart w:id="112" w:name="_Toc511871658"/>
      <w:bookmarkStart w:id="113" w:name="_Toc512176175"/>
      <w:bookmarkStart w:id="114" w:name="_Toc512176227"/>
      <w:r>
        <w:t xml:space="preserve">5. </w:t>
      </w:r>
      <w:r w:rsidR="001546D0">
        <w:t>Data Preparation</w:t>
      </w:r>
      <w:bookmarkEnd w:id="109"/>
      <w:bookmarkEnd w:id="110"/>
      <w:bookmarkEnd w:id="111"/>
      <w:bookmarkEnd w:id="112"/>
      <w:bookmarkEnd w:id="113"/>
      <w:bookmarkEnd w:id="114"/>
    </w:p>
    <w:p w14:paraId="21F7B4D4" w14:textId="78D4A0BC" w:rsidR="00F71E3B" w:rsidRDefault="00F71E3B" w:rsidP="00622408">
      <w:r>
        <w:t>After some understanding</w:t>
      </w:r>
      <w:r w:rsidR="00150EB3">
        <w:t xml:space="preserve"> of the data</w:t>
      </w:r>
      <w:r w:rsidR="0090138F">
        <w:t xml:space="preserve">, preparation of the data took place. This is done to </w:t>
      </w:r>
      <w:r w:rsidR="00206F1F">
        <w:t>allow for accurate analysis and compatibility with the machine learning functions</w:t>
      </w:r>
      <w:r w:rsidR="00B452E4">
        <w:t xml:space="preserve"> of Scikit-learn</w:t>
      </w:r>
      <w:r w:rsidR="00206F1F">
        <w:t>.</w:t>
      </w:r>
      <w:r w:rsidR="004F13EB">
        <w:t xml:space="preserve"> The process involves </w:t>
      </w:r>
      <w:r w:rsidR="007F2BF0">
        <w:t>many steps. The first of which was</w:t>
      </w:r>
      <w:r w:rsidR="00CD0EBD">
        <w:t xml:space="preserve"> to clean and drop any irrelevant</w:t>
      </w:r>
      <w:r w:rsidR="00A758B6">
        <w:t xml:space="preserve"> data</w:t>
      </w:r>
      <w:r w:rsidR="00150EB3">
        <w:t>.</w:t>
      </w:r>
    </w:p>
    <w:p w14:paraId="05F5191C" w14:textId="650429C2" w:rsidR="004D4597" w:rsidRDefault="003D4ED9" w:rsidP="003D4ED9">
      <w:pPr>
        <w:pStyle w:val="Heading2"/>
      </w:pPr>
      <w:bookmarkStart w:id="115" w:name="_Toc510456740"/>
      <w:bookmarkStart w:id="116" w:name="_Toc511516106"/>
      <w:bookmarkStart w:id="117" w:name="_Toc511771862"/>
      <w:bookmarkStart w:id="118" w:name="_Toc511871659"/>
      <w:bookmarkStart w:id="119" w:name="_Toc512176176"/>
      <w:bookmarkStart w:id="120" w:name="_Toc512176228"/>
      <w:r>
        <w:t>5.1 Removing Irrelevant Items</w:t>
      </w:r>
      <w:bookmarkEnd w:id="115"/>
      <w:bookmarkEnd w:id="116"/>
      <w:bookmarkEnd w:id="117"/>
      <w:bookmarkEnd w:id="118"/>
      <w:bookmarkEnd w:id="119"/>
      <w:bookmarkEnd w:id="120"/>
    </w:p>
    <w:p w14:paraId="10273D24" w14:textId="631DB6A7" w:rsidR="00596950" w:rsidRDefault="00596950" w:rsidP="00622408">
      <w:r>
        <w:t xml:space="preserve">As </w:t>
      </w:r>
      <w:r w:rsidR="007F6860">
        <w:t xml:space="preserve">mentioned in the data understanding, there were two </w:t>
      </w:r>
      <w:r w:rsidR="00255488">
        <w:t>columns (</w:t>
      </w:r>
      <w:r w:rsidR="007230A4">
        <w:t>‘</w:t>
      </w:r>
      <w:r w:rsidR="00AC1CE8">
        <w:t>id</w:t>
      </w:r>
      <w:r w:rsidR="007230A4">
        <w:t>’ and ‘Unnamed: 32’)</w:t>
      </w:r>
      <w:r w:rsidR="007F6860">
        <w:t xml:space="preserve"> that had no value to the </w:t>
      </w:r>
      <w:r w:rsidR="002F75AD">
        <w:t>analysis. These were dropped</w:t>
      </w:r>
      <w:r w:rsidR="003B37DD">
        <w:t xml:space="preserve"> using the following code;</w:t>
      </w:r>
    </w:p>
    <w:p w14:paraId="23CFF168" w14:textId="086E23B5" w:rsidR="003B37DD" w:rsidRDefault="001A6EC2" w:rsidP="00622408">
      <w:r>
        <w:rPr>
          <w:noProof/>
        </w:rPr>
        <w:drawing>
          <wp:inline distT="0" distB="0" distL="0" distR="0" wp14:anchorId="2DA56B6D" wp14:editId="08D71186">
            <wp:extent cx="5731510" cy="3492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49250"/>
                    </a:xfrm>
                    <a:prstGeom prst="rect">
                      <a:avLst/>
                    </a:prstGeom>
                  </pic:spPr>
                </pic:pic>
              </a:graphicData>
            </a:graphic>
          </wp:inline>
        </w:drawing>
      </w:r>
    </w:p>
    <w:p w14:paraId="16C0CAD7" w14:textId="674C880F" w:rsidR="00D14E13" w:rsidRDefault="00D14E13" w:rsidP="00622408">
      <w:r>
        <w:t>It simply calls the drop</w:t>
      </w:r>
      <w:r w:rsidR="00F0715A">
        <w:t xml:space="preserve"> </w:t>
      </w:r>
      <w:r w:rsidR="004C22E1">
        <w:t>method for a pandas DataFrame object</w:t>
      </w:r>
      <w:r w:rsidR="00F0715A">
        <w:t xml:space="preserve"> and passes </w:t>
      </w:r>
      <w:r w:rsidR="00E858DF">
        <w:t>the</w:t>
      </w:r>
      <w:r w:rsidR="00F0715A">
        <w:t xml:space="preserve"> list of the columns that need to be dropped</w:t>
      </w:r>
      <w:r w:rsidR="00E858DF">
        <w:t xml:space="preserve">. </w:t>
      </w:r>
    </w:p>
    <w:p w14:paraId="7E0C9A16" w14:textId="19F49337" w:rsidR="00B429A5" w:rsidRDefault="00B271FE" w:rsidP="00D50878">
      <w:pPr>
        <w:pStyle w:val="Heading2"/>
      </w:pPr>
      <w:bookmarkStart w:id="121" w:name="_Toc510456741"/>
      <w:bookmarkStart w:id="122" w:name="_Toc511516107"/>
      <w:bookmarkStart w:id="123" w:name="_Toc511771863"/>
      <w:bookmarkStart w:id="124" w:name="_Toc511871660"/>
      <w:bookmarkStart w:id="125" w:name="_Toc512176177"/>
      <w:bookmarkStart w:id="126" w:name="_Toc512176229"/>
      <w:r>
        <w:t>5.2</w:t>
      </w:r>
      <w:r w:rsidR="00D50878">
        <w:t xml:space="preserve"> Encoding the </w:t>
      </w:r>
      <w:r w:rsidR="008C4B00">
        <w:t>Categorical Values</w:t>
      </w:r>
      <w:bookmarkEnd w:id="121"/>
      <w:bookmarkEnd w:id="122"/>
      <w:bookmarkEnd w:id="123"/>
      <w:bookmarkEnd w:id="124"/>
      <w:bookmarkEnd w:id="125"/>
      <w:bookmarkEnd w:id="126"/>
    </w:p>
    <w:p w14:paraId="3BEC6781" w14:textId="2FAF9E1F" w:rsidR="001A6EC2" w:rsidRDefault="007A05ED" w:rsidP="00622408">
      <w:r>
        <w:t>Next step</w:t>
      </w:r>
      <w:r w:rsidR="008A7EA3">
        <w:t xml:space="preserve"> was to encode</w:t>
      </w:r>
      <w:r w:rsidR="006E54EC">
        <w:t xml:space="preserve"> the </w:t>
      </w:r>
      <w:r w:rsidR="00581592">
        <w:t xml:space="preserve">binary </w:t>
      </w:r>
      <w:r w:rsidR="006E54EC">
        <w:t xml:space="preserve">target </w:t>
      </w:r>
      <w:r w:rsidR="00B52B36">
        <w:t xml:space="preserve">‘diagnosis’ </w:t>
      </w:r>
      <w:r w:rsidR="006E54EC">
        <w:t xml:space="preserve">from </w:t>
      </w:r>
      <w:r w:rsidR="00581592">
        <w:t>its string values</w:t>
      </w:r>
      <w:r w:rsidR="00B52B36">
        <w:t xml:space="preserve"> of ‘M’ and ‘B’ to 0 and 1 respectively. </w:t>
      </w:r>
      <w:r w:rsidR="0088756B">
        <w:t xml:space="preserve">The function used is called </w:t>
      </w:r>
      <w:r w:rsidR="00D14E13" w:rsidRPr="00E927A6">
        <w:rPr>
          <w:b/>
        </w:rPr>
        <w:t>LabelEncoder</w:t>
      </w:r>
      <w:r w:rsidR="00563D9A">
        <w:t xml:space="preserve"> from </w:t>
      </w:r>
      <w:r w:rsidR="00E927A6">
        <w:t>Scikit Learns pre-processing utilities</w:t>
      </w:r>
      <w:r w:rsidR="00CC4254">
        <w:t>;</w:t>
      </w:r>
    </w:p>
    <w:p w14:paraId="238C36FF" w14:textId="43FE8ADF" w:rsidR="00255565" w:rsidRDefault="00255565" w:rsidP="00622408">
      <w:r>
        <w:rPr>
          <w:noProof/>
        </w:rPr>
        <w:drawing>
          <wp:inline distT="0" distB="0" distL="0" distR="0" wp14:anchorId="0A95FFFD" wp14:editId="291F0620">
            <wp:extent cx="5731510" cy="493395"/>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93395"/>
                    </a:xfrm>
                    <a:prstGeom prst="rect">
                      <a:avLst/>
                    </a:prstGeom>
                  </pic:spPr>
                </pic:pic>
              </a:graphicData>
            </a:graphic>
          </wp:inline>
        </w:drawing>
      </w:r>
    </w:p>
    <w:p w14:paraId="5D81DEF4" w14:textId="1603A55D" w:rsidR="00752C19" w:rsidRDefault="003B1635" w:rsidP="00752C19">
      <w:r>
        <w:rPr>
          <w:noProof/>
        </w:rPr>
        <w:lastRenderedPageBreak/>
        <w:drawing>
          <wp:anchor distT="0" distB="0" distL="114300" distR="114300" simplePos="0" relativeHeight="251658241" behindDoc="0" locked="0" layoutInCell="1" allowOverlap="1" wp14:anchorId="5DA61F1E" wp14:editId="35BB9542">
            <wp:simplePos x="0" y="0"/>
            <wp:positionH relativeFrom="margin">
              <wp:posOffset>4279476</wp:posOffset>
            </wp:positionH>
            <wp:positionV relativeFrom="paragraph">
              <wp:posOffset>29210</wp:posOffset>
            </wp:positionV>
            <wp:extent cx="1401799" cy="1590040"/>
            <wp:effectExtent l="0" t="0" r="825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01799" cy="1590040"/>
                    </a:xfrm>
                    <a:prstGeom prst="rect">
                      <a:avLst/>
                    </a:prstGeom>
                  </pic:spPr>
                </pic:pic>
              </a:graphicData>
            </a:graphic>
          </wp:anchor>
        </w:drawing>
      </w:r>
      <w:r>
        <w:rPr>
          <w:noProof/>
        </w:rPr>
        <w:drawing>
          <wp:anchor distT="0" distB="0" distL="114300" distR="114300" simplePos="0" relativeHeight="251658240" behindDoc="0" locked="0" layoutInCell="1" allowOverlap="1" wp14:anchorId="2380FD86" wp14:editId="4148D0DC">
            <wp:simplePos x="0" y="0"/>
            <wp:positionH relativeFrom="margin">
              <wp:posOffset>2785322</wp:posOffset>
            </wp:positionH>
            <wp:positionV relativeFrom="paragraph">
              <wp:posOffset>46778</wp:posOffset>
            </wp:positionV>
            <wp:extent cx="1378566" cy="161036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78566" cy="1610360"/>
                    </a:xfrm>
                    <a:prstGeom prst="rect">
                      <a:avLst/>
                    </a:prstGeom>
                  </pic:spPr>
                </pic:pic>
              </a:graphicData>
            </a:graphic>
          </wp:anchor>
        </w:drawing>
      </w:r>
      <w:r w:rsidR="00C66875">
        <w:t xml:space="preserve">What this function does is </w:t>
      </w:r>
      <w:r w:rsidR="004615B8">
        <w:t xml:space="preserve">numerically </w:t>
      </w:r>
      <w:r w:rsidR="00C66875">
        <w:t xml:space="preserve">encode categorical values </w:t>
      </w:r>
      <w:r w:rsidR="004615B8">
        <w:t xml:space="preserve">between </w:t>
      </w:r>
      <w:r w:rsidR="00050048" w:rsidRPr="00050048">
        <w:rPr>
          <w:rFonts w:eastAsiaTheme="minorEastAsia"/>
        </w:rPr>
        <w:t xml:space="preserve">0 </w:t>
      </w:r>
      <w:r w:rsidR="004615B8">
        <w:rPr>
          <w:rFonts w:eastAsiaTheme="minorEastAsia"/>
        </w:rPr>
        <w:t>and</w:t>
      </w:r>
      <w:r w:rsidR="00050048" w:rsidRPr="00050048">
        <w:rPr>
          <w:rFonts w:eastAsiaTheme="minorEastAsia"/>
        </w:rPr>
        <w:t xml:space="preserve"> </w:t>
      </w:r>
      <m:oMath>
        <m:r>
          <w:rPr>
            <w:rFonts w:ascii="Cambria Math" w:eastAsiaTheme="minorEastAsia" w:hAnsi="Cambria Math"/>
          </w:rPr>
          <m:t>n</m:t>
        </m:r>
      </m:oMath>
      <w:r w:rsidR="003E175A">
        <w:t xml:space="preserve"> categories</w:t>
      </w:r>
      <w:r w:rsidR="00050048">
        <w:t xml:space="preserve">. In this </w:t>
      </w:r>
      <w:r w:rsidR="00050048" w:rsidRPr="0073242B">
        <w:rPr>
          <w:noProof/>
        </w:rPr>
        <w:t>case</w:t>
      </w:r>
      <w:r w:rsidR="0073242B">
        <w:rPr>
          <w:noProof/>
        </w:rPr>
        <w:t>,</w:t>
      </w:r>
      <w:r w:rsidR="00050048">
        <w:t xml:space="preserve"> </w:t>
      </w:r>
      <m:oMath>
        <m:r>
          <w:rPr>
            <w:rFonts w:ascii="Cambria Math" w:hAnsi="Cambria Math"/>
          </w:rPr>
          <m:t>n = 1</m:t>
        </m:r>
      </m:oMath>
      <w:r w:rsidR="00050048">
        <w:t xml:space="preserve"> since it is a binary classification</w:t>
      </w:r>
      <w:r w:rsidR="006777F4">
        <w:t xml:space="preserve"> so </w:t>
      </w:r>
      <w:r w:rsidR="00481283">
        <w:t xml:space="preserve">the diagnosis is now encoded to 0 </w:t>
      </w:r>
      <w:r w:rsidR="00B77B13">
        <w:t>where ‘B’ and 1 where ‘M’</w:t>
      </w:r>
      <w:r w:rsidR="001F1C49">
        <w:t xml:space="preserve">(see </w:t>
      </w:r>
      <w:r w:rsidR="001F1C49">
        <w:fldChar w:fldCharType="begin"/>
      </w:r>
      <w:r w:rsidR="001F1C49">
        <w:instrText xml:space="preserve"> REF _Ref510022074 \h </w:instrText>
      </w:r>
      <w:r w:rsidR="001F1C49">
        <w:fldChar w:fldCharType="separate"/>
      </w:r>
      <w:r w:rsidR="00750D4C">
        <w:t xml:space="preserve">Figure </w:t>
      </w:r>
      <w:r w:rsidR="00750D4C">
        <w:rPr>
          <w:noProof/>
        </w:rPr>
        <w:t>8</w:t>
      </w:r>
      <w:r w:rsidR="001F1C49">
        <w:fldChar w:fldCharType="end"/>
      </w:r>
      <w:r w:rsidR="001F1C49">
        <w:t xml:space="preserve"> and </w:t>
      </w:r>
      <w:r w:rsidR="001F1C49">
        <w:fldChar w:fldCharType="begin"/>
      </w:r>
      <w:r w:rsidR="001F1C49">
        <w:instrText xml:space="preserve"> REF _Ref510022077 \h </w:instrText>
      </w:r>
      <w:r w:rsidR="001F1C49">
        <w:fldChar w:fldCharType="separate"/>
      </w:r>
      <w:r w:rsidR="00750D4C">
        <w:t xml:space="preserve">Figure </w:t>
      </w:r>
      <w:r w:rsidR="00750D4C">
        <w:rPr>
          <w:noProof/>
        </w:rPr>
        <w:t>9</w:t>
      </w:r>
      <w:r w:rsidR="001F1C49">
        <w:fldChar w:fldCharType="end"/>
      </w:r>
      <w:r w:rsidR="00823C24">
        <w:t>)</w:t>
      </w:r>
      <w:r w:rsidR="00050048">
        <w:t>.</w:t>
      </w:r>
      <w:r w:rsidR="00752C19">
        <w:t xml:space="preserve"> </w:t>
      </w:r>
    </w:p>
    <w:p w14:paraId="5E01E6CA" w14:textId="0909811E" w:rsidR="007E7E33" w:rsidRPr="007E7E33" w:rsidRDefault="003B1635" w:rsidP="00A1572D">
      <w:r>
        <w:rPr>
          <w:noProof/>
        </w:rPr>
        <mc:AlternateContent>
          <mc:Choice Requires="wps">
            <w:drawing>
              <wp:anchor distT="0" distB="0" distL="114300" distR="114300" simplePos="0" relativeHeight="251658243" behindDoc="0" locked="0" layoutInCell="1" allowOverlap="1" wp14:anchorId="754557E8" wp14:editId="6D1CA985">
                <wp:simplePos x="0" y="0"/>
                <wp:positionH relativeFrom="margin">
                  <wp:align>right</wp:align>
                </wp:positionH>
                <wp:positionV relativeFrom="paragraph">
                  <wp:posOffset>500169</wp:posOffset>
                </wp:positionV>
                <wp:extent cx="1401445" cy="635"/>
                <wp:effectExtent l="0" t="0" r="8255" b="0"/>
                <wp:wrapSquare wrapText="bothSides"/>
                <wp:docPr id="26" name="Text Box 26"/>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7905761F" w14:textId="06BCDE7D" w:rsidR="00363359" w:rsidRPr="00966436" w:rsidRDefault="00363359" w:rsidP="00B5743A">
                            <w:pPr>
                              <w:pStyle w:val="Caption"/>
                              <w:jc w:val="center"/>
                              <w:rPr>
                                <w:noProof/>
                                <w:szCs w:val="28"/>
                              </w:rPr>
                            </w:pPr>
                            <w:r>
                              <w:t xml:space="preserve">Figure </w:t>
                            </w:r>
                            <w:fldSimple w:instr=" SEQ Figure \* ARABIC ">
                              <w:r w:rsidR="000C3D6E">
                                <w:rPr>
                                  <w:noProof/>
                                </w:rPr>
                                <w:t>8</w:t>
                              </w:r>
                            </w:fldSimple>
                            <w:r>
                              <w:t xml:space="preserve"> After enco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4557E8" id="Text Box 26" o:spid="_x0000_s1030" type="#_x0000_t202" style="position:absolute;margin-left:59.15pt;margin-top:39.4pt;width:110.35pt;height:.05pt;z-index:251658243;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" stroked="f">
                <v:textbox style="mso-fit-shape-to-text:t" inset="0,0,0,0">
                  <w:txbxContent>
                    <w:p w14:paraId="7905761F" w14:textId="06BCDE7D" w:rsidR="00363359" w:rsidRPr="00966436" w:rsidRDefault="00363359" w:rsidP="00B5743A">
                      <w:pPr>
                        <w:pStyle w:val="Caption"/>
                        <w:jc w:val="center"/>
                        <w:rPr>
                          <w:noProof/>
                          <w:szCs w:val="28"/>
                        </w:rPr>
                      </w:pPr>
                      <w:r>
                        <w:t xml:space="preserve">Figure </w:t>
                      </w:r>
                      <w:fldSimple w:instr=" SEQ Figure \* ARABIC ">
                        <w:r w:rsidR="000C3D6E">
                          <w:rPr>
                            <w:noProof/>
                          </w:rPr>
                          <w:t>8</w:t>
                        </w:r>
                      </w:fldSimple>
                      <w:r>
                        <w:t xml:space="preserve"> After encoding.</w:t>
                      </w:r>
                    </w:p>
                  </w:txbxContent>
                </v:textbox>
                <w10:wrap type="square" anchorx="margin"/>
              </v:shape>
            </w:pict>
          </mc:Fallback>
        </mc:AlternateContent>
      </w:r>
      <w:r>
        <w:rPr>
          <w:noProof/>
        </w:rPr>
        <mc:AlternateContent>
          <mc:Choice Requires="wps">
            <w:drawing>
              <wp:anchor distT="0" distB="0" distL="114300" distR="114300" simplePos="0" relativeHeight="251658242" behindDoc="0" locked="0" layoutInCell="1" allowOverlap="1" wp14:anchorId="2CAD6D38" wp14:editId="6A447CD5">
                <wp:simplePos x="0" y="0"/>
                <wp:positionH relativeFrom="column">
                  <wp:posOffset>2861522</wp:posOffset>
                </wp:positionH>
                <wp:positionV relativeFrom="paragraph">
                  <wp:posOffset>518372</wp:posOffset>
                </wp:positionV>
                <wp:extent cx="137795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1377950" cy="635"/>
                        </a:xfrm>
                        <a:prstGeom prst="rect">
                          <a:avLst/>
                        </a:prstGeom>
                        <a:solidFill>
                          <a:prstClr val="white"/>
                        </a:solidFill>
                        <a:ln>
                          <a:noFill/>
                        </a:ln>
                      </wps:spPr>
                      <wps:txbx>
                        <w:txbxContent>
                          <w:p w14:paraId="44CB5BBC" w14:textId="2D0F93B0" w:rsidR="00363359" w:rsidRPr="008F6F31" w:rsidRDefault="00363359" w:rsidP="00363359">
                            <w:pPr>
                              <w:pStyle w:val="Caption"/>
                              <w:rPr>
                                <w:noProof/>
                                <w:szCs w:val="28"/>
                              </w:rPr>
                            </w:pPr>
                            <w:r>
                              <w:t xml:space="preserve">Figure </w:t>
                            </w:r>
                            <w:fldSimple w:instr=" SEQ Figure \* ARABIC ">
                              <w:r w:rsidR="000C3D6E">
                                <w:rPr>
                                  <w:noProof/>
                                </w:rPr>
                                <w:t>9</w:t>
                              </w:r>
                            </w:fldSimple>
                            <w:r>
                              <w:t xml:space="preserve"> Before enco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D6D38" id="Text Box 25" o:spid="_x0000_s1031" type="#_x0000_t202" style="position:absolute;margin-left:225.3pt;margin-top:40.8pt;width:108.5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" stroked="f">
                <v:textbox style="mso-fit-shape-to-text:t" inset="0,0,0,0">
                  <w:txbxContent>
                    <w:p w14:paraId="44CB5BBC" w14:textId="2D0F93B0" w:rsidR="00363359" w:rsidRPr="008F6F31" w:rsidRDefault="00363359" w:rsidP="00363359">
                      <w:pPr>
                        <w:pStyle w:val="Caption"/>
                        <w:rPr>
                          <w:noProof/>
                          <w:szCs w:val="28"/>
                        </w:rPr>
                      </w:pPr>
                      <w:r>
                        <w:t xml:space="preserve">Figure </w:t>
                      </w:r>
                      <w:fldSimple w:instr=" SEQ Figure \* ARABIC ">
                        <w:r w:rsidR="000C3D6E">
                          <w:rPr>
                            <w:noProof/>
                          </w:rPr>
                          <w:t>9</w:t>
                        </w:r>
                      </w:fldSimple>
                      <w:r>
                        <w:t xml:space="preserve"> Before encoding.</w:t>
                      </w:r>
                    </w:p>
                  </w:txbxContent>
                </v:textbox>
                <w10:wrap type="square"/>
              </v:shape>
            </w:pict>
          </mc:Fallback>
        </mc:AlternateContent>
      </w:r>
      <w:r w:rsidR="00242EF3">
        <w:t xml:space="preserve">Another option </w:t>
      </w:r>
      <w:r w:rsidR="00A52891">
        <w:t>would be to use</w:t>
      </w:r>
      <w:r w:rsidR="000F72DD">
        <w:t xml:space="preserve"> the</w:t>
      </w:r>
      <w:r w:rsidR="00A52891">
        <w:t xml:space="preserve"> </w:t>
      </w:r>
      <w:r w:rsidR="00A52891" w:rsidRPr="00A97F0D">
        <w:rPr>
          <w:b/>
        </w:rPr>
        <w:t>One</w:t>
      </w:r>
      <w:r w:rsidR="000F72DD" w:rsidRPr="00A97F0D">
        <w:rPr>
          <w:b/>
        </w:rPr>
        <w:t>Hot</w:t>
      </w:r>
      <w:r w:rsidR="00A52891" w:rsidRPr="00A97F0D">
        <w:rPr>
          <w:b/>
        </w:rPr>
        <w:t>Encoding</w:t>
      </w:r>
      <w:r w:rsidR="00242EF3">
        <w:t xml:space="preserve"> </w:t>
      </w:r>
      <w:r w:rsidR="000F72DD">
        <w:t>function</w:t>
      </w:r>
      <w:r w:rsidR="00C3128C">
        <w:t xml:space="preserve"> which encodes </w:t>
      </w:r>
      <w:r w:rsidR="00034E5E">
        <w:t xml:space="preserve">using </w:t>
      </w:r>
      <w:r w:rsidR="0073242B">
        <w:t xml:space="preserve">a </w:t>
      </w:r>
      <w:r w:rsidR="00FB64F6" w:rsidRPr="0073242B">
        <w:rPr>
          <w:noProof/>
        </w:rPr>
        <w:t>binary</w:t>
      </w:r>
      <w:r w:rsidR="0073242B">
        <w:rPr>
          <w:noProof/>
        </w:rPr>
        <w:t xml:space="preserve"> digit</w:t>
      </w:r>
      <w:r w:rsidR="00FB64F6">
        <w:t xml:space="preserve"> that sits in </w:t>
      </w:r>
      <w:r w:rsidR="00951EC1">
        <w:t xml:space="preserve">orthogonal </w:t>
      </w:r>
      <w:r w:rsidR="00C3128C">
        <w:t>vector</w:t>
      </w:r>
      <w:r w:rsidR="00034E5E">
        <w:t>s</w:t>
      </w:r>
      <w:r w:rsidR="00D2191F">
        <w:t xml:space="preserve"> for identification</w:t>
      </w:r>
      <w:r w:rsidR="00E26FD6">
        <w:t>.</w:t>
      </w:r>
      <w:r w:rsidR="0058526B">
        <w:t xml:space="preserve"> </w:t>
      </w:r>
      <w:r w:rsidR="00E26FD6">
        <w:t>T</w:t>
      </w:r>
      <w:r w:rsidR="0058526B">
        <w:t xml:space="preserve">his can be more applicable to </w:t>
      </w:r>
      <w:r w:rsidR="00E64433">
        <w:t>more algorithms</w:t>
      </w:r>
      <w:r w:rsidR="00F07F33">
        <w:t xml:space="preserve"> as it allows for absolute</w:t>
      </w:r>
      <w:r w:rsidR="00C3055A">
        <w:t xml:space="preserve"> separation between categories</w:t>
      </w:r>
      <w:r w:rsidR="002F3BDB">
        <w:t xml:space="preserve">, </w:t>
      </w:r>
      <w:r w:rsidR="00C3055A">
        <w:t xml:space="preserve">avoiding </w:t>
      </w:r>
      <w:r w:rsidR="00516477">
        <w:t>the issue</w:t>
      </w:r>
      <w:r w:rsidR="00C3055A">
        <w:t xml:space="preserve"> </w:t>
      </w:r>
      <w:r w:rsidR="002F3BDB">
        <w:t xml:space="preserve">of an algorithm </w:t>
      </w:r>
      <w:r w:rsidR="00060C80">
        <w:t>assuming a natural ordering between ordinal values</w:t>
      </w:r>
      <w:r w:rsidR="00E45648">
        <w:t xml:space="preserve"> which LabelEncoder produces</w:t>
      </w:r>
      <w:r w:rsidR="00C3128C">
        <w:t xml:space="preserve">. </w:t>
      </w:r>
      <w:r w:rsidR="004639D1">
        <w:t>Both functions would achieve the same results in this case</w:t>
      </w:r>
      <w:r w:rsidR="006364CE">
        <w:t xml:space="preserve"> as there are only two classes</w:t>
      </w:r>
      <w:r w:rsidR="002D3BC9">
        <w:t xml:space="preserve"> but if dealing </w:t>
      </w:r>
      <w:r w:rsidR="00F77435">
        <w:t xml:space="preserve">with </w:t>
      </w:r>
      <w:r w:rsidR="002D3BC9">
        <w:t>more dimensions</w:t>
      </w:r>
      <w:r w:rsidR="004355A9">
        <w:t xml:space="preserve"> OneHotEncoding </w:t>
      </w:r>
      <w:r w:rsidR="00E64433">
        <w:t xml:space="preserve">would gain an advantage </w:t>
      </w:r>
      <w:r w:rsidR="00060C80">
        <w:t>because of this.</w:t>
      </w:r>
    </w:p>
    <w:p w14:paraId="7B3E30FB" w14:textId="494938CD" w:rsidR="00DB7111" w:rsidRDefault="004F191B" w:rsidP="007E7E33">
      <w:pPr>
        <w:pStyle w:val="Heading2"/>
      </w:pPr>
      <w:bookmarkStart w:id="127" w:name="_Toc510456742"/>
      <w:bookmarkStart w:id="128" w:name="_Toc511516108"/>
      <w:bookmarkStart w:id="129" w:name="_Toc511771864"/>
      <w:bookmarkStart w:id="130" w:name="_Toc511871661"/>
      <w:bookmarkStart w:id="131" w:name="_Toc512176178"/>
      <w:bookmarkStart w:id="132" w:name="_Toc512176230"/>
      <w:r>
        <w:t xml:space="preserve">5.3 </w:t>
      </w:r>
      <w:r w:rsidR="000626E2">
        <w:t xml:space="preserve">Scaling the </w:t>
      </w:r>
      <w:r w:rsidR="00635024">
        <w:t>D</w:t>
      </w:r>
      <w:r w:rsidR="000626E2">
        <w:t xml:space="preserve">ata </w:t>
      </w:r>
      <w:r w:rsidR="00635024">
        <w:t>U</w:t>
      </w:r>
      <w:r w:rsidR="000626E2">
        <w:t>sing Zero Mean</w:t>
      </w:r>
      <w:bookmarkEnd w:id="127"/>
      <w:bookmarkEnd w:id="128"/>
      <w:bookmarkEnd w:id="129"/>
      <w:bookmarkEnd w:id="130"/>
      <w:bookmarkEnd w:id="131"/>
      <w:bookmarkEnd w:id="132"/>
    </w:p>
    <w:p w14:paraId="1914F3D5" w14:textId="04A23F81" w:rsidR="00392F5F" w:rsidRDefault="00066D37" w:rsidP="00392F5F">
      <w:r>
        <w:t>The StandardScaler</w:t>
      </w:r>
      <w:r w:rsidR="00B33839">
        <w:t xml:space="preserve"> function </w:t>
      </w:r>
      <w:r w:rsidR="004306BC">
        <w:t xml:space="preserve">is used to </w:t>
      </w:r>
      <w:r w:rsidR="001E12DE">
        <w:t>eliminate unit variance</w:t>
      </w:r>
      <w:r w:rsidR="00FF0A9D">
        <w:t xml:space="preserve"> between features. I</w:t>
      </w:r>
      <w:r w:rsidR="00901998">
        <w:t>t</w:t>
      </w:r>
      <w:r w:rsidR="00FF0A9D">
        <w:t xml:space="preserve"> does this by using a </w:t>
      </w:r>
      <w:r w:rsidR="00C22519">
        <w:t>zero-mean</w:t>
      </w:r>
      <w:r w:rsidR="00FF0A9D">
        <w:t xml:space="preserve"> metho</w:t>
      </w:r>
      <w:r w:rsidR="00BE332B">
        <w:t>d which as describe</w:t>
      </w:r>
      <w:r w:rsidR="00837507">
        <w:t>d</w:t>
      </w:r>
      <w:r w:rsidR="00BE332B">
        <w:t xml:space="preserve"> by the name shifts the m</w:t>
      </w:r>
      <w:r w:rsidR="00962237">
        <w:t>ean</w:t>
      </w:r>
      <w:r w:rsidR="005F4CA8">
        <w:t xml:space="preserve"> </w:t>
      </w:r>
      <w:r w:rsidR="006B099E">
        <w:t>for each feature</w:t>
      </w:r>
      <w:r w:rsidR="00AD25EF">
        <w:t xml:space="preserve"> to zero and </w:t>
      </w:r>
      <w:r w:rsidR="0030555D">
        <w:t>unit variance.</w:t>
      </w:r>
      <w:r w:rsidR="00CB3F2E">
        <w:t xml:space="preserve"> Calculating this is to determine the </w:t>
      </w:r>
      <w:r w:rsidR="00CF5439">
        <w:t xml:space="preserve">distribution </w:t>
      </w:r>
      <w:r w:rsidR="00CF5439" w:rsidRPr="00BA5B1A">
        <w:rPr>
          <w:noProof/>
        </w:rPr>
        <w:t>mean</w:t>
      </w:r>
      <w:r w:rsidR="00CF5439">
        <w:t xml:space="preserve"> as well as the standard deviation </w:t>
      </w:r>
      <w:r w:rsidR="00536170">
        <w:t>for each feature column</w:t>
      </w:r>
      <w:r w:rsidR="00A13E1E">
        <w:t>, subtract the mean</w:t>
      </w:r>
      <w:r w:rsidR="0037782B">
        <w:t xml:space="preserve"> from each</w:t>
      </w:r>
      <w:r w:rsidR="00536C54">
        <w:t xml:space="preserve"> feature</w:t>
      </w:r>
      <w:r w:rsidR="004C42B7">
        <w:t xml:space="preserve"> then dividing the values of each feature</w:t>
      </w:r>
      <w:r w:rsidR="0041645B">
        <w:t xml:space="preserve"> by its standard </w:t>
      </w:r>
      <w:r w:rsidR="00CD097A">
        <w:t>deviation (</w:t>
      </w:r>
      <w:r w:rsidR="00EC3DF8">
        <w:t xml:space="preserve">see </w:t>
      </w:r>
      <w:r w:rsidR="001D466A">
        <w:fldChar w:fldCharType="begin"/>
      </w:r>
      <w:r w:rsidR="001D466A">
        <w:instrText xml:space="preserve"> REF _Ref510206540 \h </w:instrText>
      </w:r>
      <w:r w:rsidR="001D466A">
        <w:fldChar w:fldCharType="separate"/>
      </w:r>
      <w:r w:rsidR="001D466A">
        <w:t xml:space="preserve">Figure </w:t>
      </w:r>
      <w:r w:rsidR="001D466A">
        <w:rPr>
          <w:noProof/>
        </w:rPr>
        <w:t>10</w:t>
      </w:r>
      <w:r w:rsidR="001D466A">
        <w:fldChar w:fldCharType="end"/>
      </w:r>
      <w:r w:rsidR="00EC3DF8">
        <w:t>)</w:t>
      </w:r>
      <w:r w:rsidR="0041645B">
        <w:t>.</w:t>
      </w:r>
    </w:p>
    <w:p w14:paraId="6CF7DDF6" w14:textId="652A1A9D" w:rsidR="00872D7B" w:rsidRDefault="00872D7B" w:rsidP="00872D7B">
      <w:pPr>
        <w:keepNext/>
        <w:jc w:val="center"/>
      </w:pPr>
      <w:r>
        <w:rPr>
          <w:noProof/>
        </w:rPr>
        <w:drawing>
          <wp:inline distT="0" distB="0" distL="0" distR="0" wp14:anchorId="5C45E55C" wp14:editId="5D9D6537">
            <wp:extent cx="1400175" cy="6191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00175" cy="619125"/>
                    </a:xfrm>
                    <a:prstGeom prst="rect">
                      <a:avLst/>
                    </a:prstGeom>
                  </pic:spPr>
                </pic:pic>
              </a:graphicData>
            </a:graphic>
          </wp:inline>
        </w:drawing>
      </w:r>
    </w:p>
    <w:p w14:paraId="152B8818" w14:textId="3FD99DEC" w:rsidR="00EC3DF8" w:rsidRDefault="00872D7B" w:rsidP="00872D7B">
      <w:pPr>
        <w:pStyle w:val="Caption"/>
        <w:jc w:val="center"/>
      </w:pPr>
      <w:bookmarkStart w:id="133" w:name="_Ref510206540"/>
      <w:r>
        <w:t xml:space="preserve">Figure </w:t>
      </w:r>
      <w:fldSimple w:instr=" SEQ Figure \* ARABIC ">
        <w:r w:rsidR="000C3D6E">
          <w:rPr>
            <w:noProof/>
          </w:rPr>
          <w:t>10</w:t>
        </w:r>
      </w:fldSimple>
      <w:bookmarkEnd w:id="133"/>
      <w:r>
        <w:t xml:space="preserve"> Formula for Standardization</w:t>
      </w:r>
    </w:p>
    <w:p w14:paraId="47C65B54" w14:textId="3149C6FD" w:rsidR="007C3E81" w:rsidRDefault="00CA215A" w:rsidP="00CA215A">
      <w:pPr>
        <w:rPr>
          <w:noProof/>
        </w:rPr>
      </w:pPr>
      <w:r>
        <w:t>Here is a</w:t>
      </w:r>
      <w:r w:rsidR="00D46932">
        <w:t>n</w:t>
      </w:r>
      <w:r>
        <w:t xml:space="preserve"> example </w:t>
      </w:r>
      <w:r w:rsidR="0086542B">
        <w:rPr>
          <w:noProof/>
        </w:rPr>
        <w:t>of</w:t>
      </w:r>
      <w:r>
        <w:t xml:space="preserve"> the code</w:t>
      </w:r>
      <w:r w:rsidR="00596ADB">
        <w:t>. It gets the scaler object and then calls the fit_transform method passing in the DataFrame</w:t>
      </w:r>
      <w:r w:rsidR="00A75805">
        <w:t>;</w:t>
      </w:r>
      <w:r w:rsidR="00A82125" w:rsidRPr="00A82125">
        <w:rPr>
          <w:noProof/>
        </w:rPr>
        <w:t xml:space="preserve"> </w:t>
      </w:r>
    </w:p>
    <w:p w14:paraId="08FD4117" w14:textId="1E0F308D" w:rsidR="00CA215A" w:rsidRDefault="00A82125" w:rsidP="00CA215A">
      <w:pPr>
        <w:rPr>
          <w:noProof/>
        </w:rPr>
      </w:pPr>
      <w:r>
        <w:rPr>
          <w:noProof/>
        </w:rPr>
        <w:drawing>
          <wp:inline distT="0" distB="0" distL="0" distR="0" wp14:anchorId="3AB172B4" wp14:editId="08B9BFF9">
            <wp:extent cx="5701665" cy="1526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207" cy="1599057"/>
                    </a:xfrm>
                    <a:prstGeom prst="rect">
                      <a:avLst/>
                    </a:prstGeom>
                  </pic:spPr>
                </pic:pic>
              </a:graphicData>
            </a:graphic>
          </wp:inline>
        </w:drawing>
      </w:r>
    </w:p>
    <w:p w14:paraId="15FA23C7" w14:textId="3CFB5DBD" w:rsidR="006E75E4" w:rsidRDefault="00822604" w:rsidP="00CA215A">
      <w:r>
        <w:t>As seen, the attributes are all now scaled accordingly</w:t>
      </w:r>
      <w:r w:rsidR="00A53200">
        <w:t xml:space="preserve">. </w:t>
      </w:r>
      <w:r w:rsidR="006E75E4">
        <w:t>The reason for choosing this method is that it is wi</w:t>
      </w:r>
      <w:r w:rsidR="00D877E4">
        <w:t xml:space="preserve">dely used </w:t>
      </w:r>
      <w:r w:rsidR="004C7C6B">
        <w:t>by</w:t>
      </w:r>
      <w:r w:rsidR="006451E6">
        <w:t xml:space="preserve"> many </w:t>
      </w:r>
      <w:r w:rsidR="00B974D0">
        <w:t>machine learning algorithms</w:t>
      </w:r>
      <w:r w:rsidR="005D1522">
        <w:fldChar w:fldCharType="begin"/>
      </w:r>
      <w:r w:rsidR="00C0187E">
        <w:instrText xml:space="preserve"> ADDIN ZOTERO_ITEM CSL_CITATION {"citationID":"29uULBZl","properties":{"formattedCitation":"(Grus, 2015, pp. 99\\uc0\\u8211{}100)","plainCitation":"(Grus, 2015, pp. 99–100)","noteIndex":0},"citationItems":[{"id":296,"uris":["http://zotero.org/users/4754574/items/MYC4A4JH"],"uri":["http://zotero.org/users/4754574/items/MYC4A4JH"],"itemData":{"id":296,"type":"book","title":"Data science from scratch: first principles with Python","publisher":"O'Reilly","publisher-place":"Sebastopol, CA","number-of-pages":"311","edition":"First edition","source":"Library of Congress ISBN","event-place":"Sebastopol, CA","ISBN":"978-1-4919-0142-7","call-number":"QA76.73.P98 G78 2015","note":"OCLC: ocn898161437","shortTitle":"Data science from scratch","author":[{"family":"Grus","given":"Joel"}],"issued":{"date-parts":[["2015"]]}},"locator":"99-100"}],"schema":"https://github.com/citation-style-language/schema/raw/master/csl-citation.json"} </w:instrText>
      </w:r>
      <w:r w:rsidR="005D1522">
        <w:fldChar w:fldCharType="separate"/>
      </w:r>
      <w:r w:rsidR="00C0187E" w:rsidRPr="00C0187E">
        <w:rPr>
          <w:rFonts w:ascii="Calibri" w:hAnsi="Calibri" w:cs="Calibri"/>
          <w:szCs w:val="24"/>
        </w:rPr>
        <w:t>(Grus, 2015, pp. 99–100)</w:t>
      </w:r>
      <w:r w:rsidR="005D1522">
        <w:fldChar w:fldCharType="end"/>
      </w:r>
      <w:r w:rsidR="00511522">
        <w:t xml:space="preserve"> with </w:t>
      </w:r>
      <w:r w:rsidR="00A94D7A">
        <w:t xml:space="preserve">the </w:t>
      </w:r>
      <w:r w:rsidR="00511522">
        <w:t xml:space="preserve">PCA </w:t>
      </w:r>
      <w:r w:rsidR="00A94D7A">
        <w:t xml:space="preserve">algorithm </w:t>
      </w:r>
      <w:r w:rsidR="00511522">
        <w:t>specifically</w:t>
      </w:r>
      <w:r w:rsidR="004C7C6B">
        <w:t xml:space="preserve"> being the reason in this project.</w:t>
      </w:r>
    </w:p>
    <w:p w14:paraId="14646287" w14:textId="6F962AAB" w:rsidR="00FA5DFC" w:rsidRDefault="00A53200" w:rsidP="00901F42">
      <w:r>
        <w:t xml:space="preserve">It would be important to note that this scaling is not necessary for </w:t>
      </w:r>
      <w:r w:rsidR="00E6157D" w:rsidRPr="0086542B">
        <w:rPr>
          <w:noProof/>
        </w:rPr>
        <w:t>train</w:t>
      </w:r>
      <w:r w:rsidR="0086542B" w:rsidRPr="0086542B">
        <w:rPr>
          <w:noProof/>
        </w:rPr>
        <w:t>ing</w:t>
      </w:r>
      <w:r w:rsidR="00E6157D">
        <w:t xml:space="preserve"> the chosen classifier as seen later in the report. This scaling </w:t>
      </w:r>
      <w:r w:rsidR="009C0BF0">
        <w:t>has been done purely for doing the PCA</w:t>
      </w:r>
      <w:r w:rsidR="00E93D3C">
        <w:t xml:space="preserve"> and visualisations</w:t>
      </w:r>
      <w:r w:rsidR="00352B2C">
        <w:t xml:space="preserve"> as it is </w:t>
      </w:r>
      <w:r w:rsidR="00352B2C">
        <w:lastRenderedPageBreak/>
        <w:t>a requirement</w:t>
      </w:r>
      <w:r w:rsidR="003377D9">
        <w:fldChar w:fldCharType="begin"/>
      </w:r>
      <w:r w:rsidR="008B5FFB">
        <w:instrText xml:space="preserve"> ADDIN ZOTERO_ITEM CSL_CITATION {"citationID":"bvM7YFiQ","properties":{"formattedCitation":"(Raschka, n.d.)","plainCitation":"(Raschka, n.d.)","noteIndex":0},"citationItems":[{"id":310,"uris":["http://zotero.org/users/4754574/items/9W6JT8HE"],"uri":["http://zotero.org/users/4754574/items/9W6JT8HE"],"itemData":{"id":310,"type":"webpage","title":"Principal Component Analysis","abstract":"A step by step tutorial to Principal Component Analysis, a simple yet powerful transformation technique.","URL":"https://plot.ly/ipython-notebooks/principal-component-analysis/","author":[{"family":"Raschka","given":"Sebastian"}],"accessed":{"date-parts":[["2018",4,4]]}}}],"schema":"https://github.com/citation-style-language/schema/raw/master/csl-citation.json"} </w:instrText>
      </w:r>
      <w:r w:rsidR="003377D9">
        <w:fldChar w:fldCharType="separate"/>
      </w:r>
      <w:r w:rsidR="00C0187E" w:rsidRPr="00C0187E">
        <w:rPr>
          <w:rFonts w:ascii="Calibri" w:hAnsi="Calibri" w:cs="Calibri"/>
        </w:rPr>
        <w:t>(Raschka, n.d.)</w:t>
      </w:r>
      <w:r w:rsidR="003377D9">
        <w:fldChar w:fldCharType="end"/>
      </w:r>
      <w:r w:rsidR="00E93D3C">
        <w:t>.</w:t>
      </w:r>
      <w:r w:rsidR="009C0BF0">
        <w:t xml:space="preserve"> </w:t>
      </w:r>
      <w:r w:rsidR="00505A7A">
        <w:t xml:space="preserve">Another </w:t>
      </w:r>
      <w:r w:rsidR="00B5743A">
        <w:rPr>
          <w:noProof/>
        </w:rPr>
        <mc:AlternateContent>
          <mc:Choice Requires="wps">
            <w:drawing>
              <wp:anchor distT="0" distB="0" distL="114300" distR="114300" simplePos="0" relativeHeight="251658245" behindDoc="0" locked="0" layoutInCell="1" allowOverlap="1" wp14:anchorId="326D9EDF" wp14:editId="14265343">
                <wp:simplePos x="0" y="0"/>
                <wp:positionH relativeFrom="column">
                  <wp:posOffset>3693160</wp:posOffset>
                </wp:positionH>
                <wp:positionV relativeFrom="paragraph">
                  <wp:posOffset>2114550</wp:posOffset>
                </wp:positionV>
                <wp:extent cx="203835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401FF713" w14:textId="2A3349EE" w:rsidR="00B5743A" w:rsidRPr="00556D30" w:rsidRDefault="00B5743A" w:rsidP="00B5743A">
                            <w:pPr>
                              <w:pStyle w:val="Caption"/>
                              <w:jc w:val="center"/>
                              <w:rPr>
                                <w:szCs w:val="28"/>
                              </w:rPr>
                            </w:pPr>
                            <w:r>
                              <w:t xml:space="preserve">Figure </w:t>
                            </w:r>
                            <w:fldSimple w:instr=" SEQ Figure \* ARABIC ">
                              <w:r w:rsidR="000C3D6E">
                                <w:rPr>
                                  <w:noProof/>
                                </w:rPr>
                                <w:t>11</w:t>
                              </w:r>
                            </w:fldSimple>
                            <w:r>
                              <w:t xml:space="preserve"> Targets after sca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D9EDF" id="Text Box 27" o:spid="_x0000_s1032" type="#_x0000_t202" style="position:absolute;margin-left:290.8pt;margin-top:166.5pt;width:160.5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khRLwIAAGYEAAAOAAAAZHJzL2Uyb0RvYy54bWysVE1v2zAMvQ/YfxB0X5yPtSuMOEWWIsOA&#10;oC2QDD0rshwbkESNUmJnv36UHKdbt9Owi0yRFKX3Hun5fWc0Oyn0DdiCT0ZjzpSVUDb2UPBvu/WH&#10;O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" stroked="f">
                <v:textbox style="mso-fit-shape-to-text:t" inset="0,0,0,0">
                  <w:txbxContent>
                    <w:p w14:paraId="401FF713" w14:textId="2A3349EE" w:rsidR="00B5743A" w:rsidRPr="00556D30" w:rsidRDefault="00B5743A" w:rsidP="00B5743A">
                      <w:pPr>
                        <w:pStyle w:val="Caption"/>
                        <w:jc w:val="center"/>
                        <w:rPr>
                          <w:szCs w:val="28"/>
                        </w:rPr>
                      </w:pPr>
                      <w:r>
                        <w:t xml:space="preserve">Figure </w:t>
                      </w:r>
                      <w:fldSimple w:instr=" SEQ Figure \* ARABIC ">
                        <w:r w:rsidR="000C3D6E">
                          <w:rPr>
                            <w:noProof/>
                          </w:rPr>
                          <w:t>11</w:t>
                        </w:r>
                      </w:fldSimple>
                      <w:r>
                        <w:t xml:space="preserve"> Targets after scaling.</w:t>
                      </w:r>
                    </w:p>
                  </w:txbxContent>
                </v:textbox>
                <w10:wrap type="square"/>
              </v:shape>
            </w:pict>
          </mc:Fallback>
        </mc:AlternateContent>
      </w:r>
      <w:r w:rsidR="00B5743A">
        <w:rPr>
          <w:noProof/>
        </w:rPr>
        <w:drawing>
          <wp:anchor distT="0" distB="0" distL="114300" distR="114300" simplePos="0" relativeHeight="251658244" behindDoc="0" locked="0" layoutInCell="1" allowOverlap="1" wp14:anchorId="091B614A" wp14:editId="03A95E4E">
            <wp:simplePos x="0" y="0"/>
            <wp:positionH relativeFrom="margin">
              <wp:align>right</wp:align>
            </wp:positionH>
            <wp:positionV relativeFrom="paragraph">
              <wp:posOffset>211</wp:posOffset>
            </wp:positionV>
            <wp:extent cx="2038350" cy="20574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038350" cy="2057400"/>
                    </a:xfrm>
                    <a:prstGeom prst="rect">
                      <a:avLst/>
                    </a:prstGeom>
                  </pic:spPr>
                </pic:pic>
              </a:graphicData>
            </a:graphic>
          </wp:anchor>
        </w:drawing>
      </w:r>
      <w:r w:rsidR="00505A7A">
        <w:t xml:space="preserve">point to </w:t>
      </w:r>
      <w:r w:rsidR="005E7931">
        <w:t xml:space="preserve">keep in mind is the fact that the target has also been </w:t>
      </w:r>
      <w:r w:rsidR="0002339F">
        <w:t>scaled (</w:t>
      </w:r>
      <w:r w:rsidR="002F351F">
        <w:t>see</w:t>
      </w:r>
      <w:r w:rsidR="009E3F3C">
        <w:t xml:space="preserve"> </w:t>
      </w:r>
      <w:r w:rsidR="00180837">
        <w:fldChar w:fldCharType="begin"/>
      </w:r>
      <w:r w:rsidR="00180837">
        <w:instrText xml:space="preserve"> REF _Ref510283680 \h </w:instrText>
      </w:r>
      <w:r w:rsidR="00180837">
        <w:fldChar w:fldCharType="separate"/>
      </w:r>
      <w:r w:rsidR="00180837">
        <w:t xml:space="preserve">Figure </w:t>
      </w:r>
      <w:r w:rsidR="00180837">
        <w:rPr>
          <w:noProof/>
        </w:rPr>
        <w:t>11</w:t>
      </w:r>
      <w:r w:rsidR="00180837">
        <w:fldChar w:fldCharType="end"/>
      </w:r>
      <w:r w:rsidR="002F351F">
        <w:t>)</w:t>
      </w:r>
      <w:r w:rsidR="000B4BDF">
        <w:t xml:space="preserve"> and to be considered as </w:t>
      </w:r>
      <w:r w:rsidR="00D92091">
        <w:t>data that is dichotomous, meaning that it represents two possible outcomes.</w:t>
      </w:r>
      <w:r w:rsidR="001F0785">
        <w:t xml:space="preserve"> </w:t>
      </w:r>
    </w:p>
    <w:p w14:paraId="19FA2B79" w14:textId="7FBF8A74" w:rsidR="00901F42" w:rsidRDefault="00901F42" w:rsidP="00901F42">
      <w:r>
        <w:t>In effect, these values are now treated as if they were continuous and can use a special case of the Pearson r correlation coefficient call Point-Biserial correlation where the diagnosis can now be compared against the other features to determine their relationship</w:t>
      </w:r>
      <w:r>
        <w:fldChar w:fldCharType="begin"/>
      </w:r>
      <w:r w:rsidR="008B5FFB">
        <w:instrText xml:space="preserve"> ADDIN ZOTERO_ITEM CSL_CITATION {"citationID":"IICtUlGZ","properties":{"formattedCitation":"(Calkins, 2005)","plainCitation":"(Calkins, 2005)","noteIndex":0},"citationItems":[{"id":299,"uris":["http://zotero.org/users/4754574/items/IXBIZ9S7"],"uri":["http://zotero.org/users/4754574/items/IXBIZ9S7"],"itemData":{"id":299,"type":"webpage","title":"More Correlation Coeficients","URL":"https://www.andrews.edu/~calkins/math/edrm611/edrm13.htm#POINTB","author":[{"family":"Calkins","given":"Keith G"}],"issued":{"date-parts":[["2005",8,1]]},"accessed":{"date-parts":[["2018",3,31]]}}}],"schema":"https://github.com/citation-style-language/schema/raw/master/csl-citation.json"} </w:instrText>
      </w:r>
      <w:r>
        <w:fldChar w:fldCharType="separate"/>
      </w:r>
      <w:r w:rsidR="00C0187E" w:rsidRPr="00C0187E">
        <w:rPr>
          <w:rFonts w:ascii="Calibri" w:hAnsi="Calibri" w:cs="Calibri"/>
        </w:rPr>
        <w:t>(Calkins, 2005)</w:t>
      </w:r>
      <w:r>
        <w:fldChar w:fldCharType="end"/>
      </w:r>
      <w:r>
        <w:t>. In other words, one can look at whether a feature relates more to a malignant or benign diagnosis.</w:t>
      </w:r>
    </w:p>
    <w:p w14:paraId="6B3A4D41" w14:textId="77777777" w:rsidR="005D14F4" w:rsidRDefault="005D14F4" w:rsidP="00901F42"/>
    <w:p w14:paraId="2F1D45EB" w14:textId="0ED766A4" w:rsidR="006C7267" w:rsidRDefault="00B807A1" w:rsidP="00F352DE">
      <w:pPr>
        <w:pStyle w:val="Heading1"/>
      </w:pPr>
      <w:bookmarkStart w:id="134" w:name="_Toc510456743"/>
      <w:bookmarkStart w:id="135" w:name="_Toc511516109"/>
      <w:bookmarkStart w:id="136" w:name="_Toc511771865"/>
      <w:bookmarkStart w:id="137" w:name="_Toc511871662"/>
      <w:bookmarkStart w:id="138" w:name="_Toc512176179"/>
      <w:bookmarkStart w:id="139" w:name="_Toc512176231"/>
      <w:r>
        <w:t xml:space="preserve">6. </w:t>
      </w:r>
      <w:r w:rsidR="000049C4">
        <w:t>Exploration</w:t>
      </w:r>
      <w:r w:rsidR="002C7C1F">
        <w:t xml:space="preserve"> and Feature Selection</w:t>
      </w:r>
      <w:r w:rsidR="000049C4">
        <w:t xml:space="preserve"> using Visualisation</w:t>
      </w:r>
      <w:bookmarkEnd w:id="134"/>
      <w:bookmarkEnd w:id="135"/>
      <w:bookmarkEnd w:id="136"/>
      <w:bookmarkEnd w:id="137"/>
      <w:bookmarkEnd w:id="138"/>
      <w:bookmarkEnd w:id="139"/>
    </w:p>
    <w:p w14:paraId="1E2DB7F4" w14:textId="77777777" w:rsidR="003119E4" w:rsidRDefault="002F649E" w:rsidP="00DF50E1">
      <w:r>
        <w:t xml:space="preserve">The </w:t>
      </w:r>
      <w:r w:rsidR="002C7C1F">
        <w:t>goal</w:t>
      </w:r>
      <w:r>
        <w:t xml:space="preserve"> of </w:t>
      </w:r>
      <w:r w:rsidR="00E9502E">
        <w:t xml:space="preserve">this task is to do </w:t>
      </w:r>
      <w:r w:rsidR="00E9502E" w:rsidRPr="002C7C1F">
        <w:rPr>
          <w:b/>
        </w:rPr>
        <w:t>feature selection</w:t>
      </w:r>
      <w:r w:rsidR="00E9502E">
        <w:t xml:space="preserve">. </w:t>
      </w:r>
      <w:r w:rsidR="00884348">
        <w:t>I</w:t>
      </w:r>
      <w:r w:rsidR="002C7C1F">
        <w:t>n the context of machine learning is t</w:t>
      </w:r>
      <w:r w:rsidR="005D14F4">
        <w:t>o find the most suitable features to train the algorithm with.</w:t>
      </w:r>
      <w:r w:rsidR="00101D1A">
        <w:t xml:space="preserve"> The reason for selecting only a subset of features is to avoid under</w:t>
      </w:r>
      <w:r w:rsidR="00594361">
        <w:t>fitting or overfitting</w:t>
      </w:r>
      <w:r w:rsidR="0006182A">
        <w:t>.</w:t>
      </w:r>
      <w:r w:rsidR="000F4285">
        <w:t xml:space="preserve"> </w:t>
      </w:r>
    </w:p>
    <w:p w14:paraId="57313F12" w14:textId="714805E3" w:rsidR="00DF50E1" w:rsidRDefault="000F4285" w:rsidP="00DF50E1">
      <w:r w:rsidRPr="003119E4">
        <w:rPr>
          <w:b/>
        </w:rPr>
        <w:t>Underfitting</w:t>
      </w:r>
      <w:r>
        <w:t xml:space="preserve"> is where bias occurs</w:t>
      </w:r>
      <w:r w:rsidR="005A0D0C">
        <w:t xml:space="preserve"> </w:t>
      </w:r>
      <w:r w:rsidR="00961D0D">
        <w:t xml:space="preserve">because an algorithm has not been provided with </w:t>
      </w:r>
      <w:r w:rsidR="00757CDC">
        <w:t xml:space="preserve">a suitable </w:t>
      </w:r>
      <w:r w:rsidR="00623C63">
        <w:t>number</w:t>
      </w:r>
      <w:r w:rsidR="00757CDC">
        <w:t xml:space="preserve"> of relevant features</w:t>
      </w:r>
      <w:r w:rsidR="000C3BC6">
        <w:t xml:space="preserve">, therefore missing any statistically </w:t>
      </w:r>
      <w:r w:rsidR="00076573">
        <w:t xml:space="preserve">important ways of making </w:t>
      </w:r>
      <w:r w:rsidR="006D0572">
        <w:t xml:space="preserve">predictions across </w:t>
      </w:r>
      <w:r w:rsidR="00E347EF">
        <w:t>different dimensions</w:t>
      </w:r>
      <w:r w:rsidR="00623C63">
        <w:t xml:space="preserve"> that might be </w:t>
      </w:r>
      <w:r w:rsidR="00EC37AF">
        <w:t>statistically relevant</w:t>
      </w:r>
      <w:r w:rsidR="00E347EF">
        <w:t xml:space="preserve">. For </w:t>
      </w:r>
      <w:r w:rsidR="003119E4">
        <w:t>example,</w:t>
      </w:r>
      <w:r w:rsidR="00E347EF">
        <w:t xml:space="preserve"> </w:t>
      </w:r>
      <w:r w:rsidR="00EC37AF" w:rsidRPr="00ED05C8">
        <w:rPr>
          <w:noProof/>
        </w:rPr>
        <w:t>a</w:t>
      </w:r>
      <w:r w:rsidR="00ED05C8">
        <w:rPr>
          <w:noProof/>
        </w:rPr>
        <w:t>n</w:t>
      </w:r>
      <w:r w:rsidR="00EC37AF" w:rsidRPr="00ED05C8">
        <w:rPr>
          <w:noProof/>
        </w:rPr>
        <w:t xml:space="preserve"> </w:t>
      </w:r>
      <w:r w:rsidR="00547AD7" w:rsidRPr="00ED05C8">
        <w:rPr>
          <w:noProof/>
        </w:rPr>
        <w:t>instance</w:t>
      </w:r>
      <w:r w:rsidR="00547AD7">
        <w:t xml:space="preserve"> of </w:t>
      </w:r>
      <w:r w:rsidR="00EC37AF">
        <w:t xml:space="preserve">cancer may be defined as malignant by </w:t>
      </w:r>
      <w:r w:rsidR="00C278B1">
        <w:t xml:space="preserve">two or more </w:t>
      </w:r>
      <w:r w:rsidR="00E069F2">
        <w:t>features,</w:t>
      </w:r>
      <w:r w:rsidR="00B927AB">
        <w:t xml:space="preserve"> but </w:t>
      </w:r>
      <w:r w:rsidR="001437E8">
        <w:t>these features can’t predict malignancy individually</w:t>
      </w:r>
      <w:r w:rsidR="00623930">
        <w:t xml:space="preserve"> or maybe malignancy can be defined by more than </w:t>
      </w:r>
      <w:r w:rsidR="00C746E7">
        <w:t>one feature</w:t>
      </w:r>
      <w:r w:rsidR="00713453">
        <w:t xml:space="preserve"> or different </w:t>
      </w:r>
      <w:r w:rsidR="00713453" w:rsidRPr="002D33E2">
        <w:rPr>
          <w:noProof/>
        </w:rPr>
        <w:t>dimen</w:t>
      </w:r>
      <w:r w:rsidR="002D33E2">
        <w:rPr>
          <w:noProof/>
        </w:rPr>
        <w:t>s</w:t>
      </w:r>
      <w:r w:rsidR="00713453" w:rsidRPr="002D33E2">
        <w:rPr>
          <w:noProof/>
        </w:rPr>
        <w:t>ions</w:t>
      </w:r>
      <w:r w:rsidR="001437E8">
        <w:t>.</w:t>
      </w:r>
      <w:r w:rsidR="00503C92">
        <w:t xml:space="preserve"> Underfitting normally occurs when there are not enough features</w:t>
      </w:r>
      <w:r w:rsidR="008B5FFB">
        <w:fldChar w:fldCharType="begin"/>
      </w:r>
      <w:r w:rsidR="00C0187E">
        <w:instrText xml:space="preserve"> ADDIN ZOTERO_ITEM CSL_CITATION {"citationID":"1gTOXHsa","properties":{"formattedCitation":"(G\\uc0\\u233{}ron, 2017, pp. 28\\uc0\\u8211{}29)","plainCitation":"(Géron, 2017, pp. 28–29)","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28-29"}],"schema":"https://github.com/citation-style-language/schema/raw/master/csl-citation.json"} </w:instrText>
      </w:r>
      <w:r w:rsidR="008B5FFB">
        <w:fldChar w:fldCharType="separate"/>
      </w:r>
      <w:r w:rsidR="00C0187E" w:rsidRPr="00C0187E">
        <w:rPr>
          <w:rFonts w:ascii="Calibri" w:hAnsi="Calibri" w:cs="Calibri"/>
          <w:szCs w:val="24"/>
        </w:rPr>
        <w:t>(Géron, 2017, pp. 28–29)</w:t>
      </w:r>
      <w:r w:rsidR="008B5FFB">
        <w:fldChar w:fldCharType="end"/>
      </w:r>
      <w:r w:rsidR="00503C92">
        <w:t>.</w:t>
      </w:r>
    </w:p>
    <w:p w14:paraId="465C1F70" w14:textId="4846AD3D" w:rsidR="00490B17" w:rsidRDefault="006A6CFD" w:rsidP="00DF50E1">
      <w:r>
        <w:rPr>
          <w:b/>
        </w:rPr>
        <w:t xml:space="preserve">Overfitting </w:t>
      </w:r>
      <w:r w:rsidR="007F2A32">
        <w:t xml:space="preserve">happens because an algorithm </w:t>
      </w:r>
      <w:r w:rsidR="004C68C1">
        <w:t>considers</w:t>
      </w:r>
      <w:r w:rsidR="007F2A32">
        <w:t xml:space="preserve"> irrelevant </w:t>
      </w:r>
      <w:r w:rsidR="0048120E">
        <w:t>or redundant noise, creating</w:t>
      </w:r>
      <w:r w:rsidR="00BF6B9D">
        <w:t xml:space="preserve"> high accuracy scores but </w:t>
      </w:r>
      <w:r w:rsidR="0050234E">
        <w:t xml:space="preserve">ultimately being useless for any practical application as it </w:t>
      </w:r>
      <w:r w:rsidR="007F5930">
        <w:t xml:space="preserve">breaks the </w:t>
      </w:r>
      <w:r w:rsidR="002F09CB">
        <w:t>model’s</w:t>
      </w:r>
      <w:r w:rsidR="007F5930">
        <w:t xml:space="preserve"> generalisation capabilities</w:t>
      </w:r>
      <w:r w:rsidR="00091AB8">
        <w:t xml:space="preserve"> for any new data point that may be presented.</w:t>
      </w:r>
      <w:r w:rsidR="002F09CB">
        <w:t xml:space="preserve"> In other </w:t>
      </w:r>
      <w:r w:rsidR="007701C5">
        <w:t>words,</w:t>
      </w:r>
      <w:r w:rsidR="002426B5">
        <w:t xml:space="preserve"> the boundaries of the model may </w:t>
      </w:r>
      <w:r w:rsidR="00921B8B">
        <w:t xml:space="preserve">go into unnecessary detail about a minor few </w:t>
      </w:r>
      <w:r w:rsidR="00F143DD">
        <w:t>instances</w:t>
      </w:r>
      <w:r w:rsidR="00E81823">
        <w:t xml:space="preserve"> during the training</w:t>
      </w:r>
      <w:r w:rsidR="006053F9">
        <w:t xml:space="preserve"> </w:t>
      </w:r>
      <w:r w:rsidR="006B3157">
        <w:t xml:space="preserve">creating the possibility for a new instance to be </w:t>
      </w:r>
      <w:r w:rsidR="00C7250E">
        <w:t>misclassified should it fall into</w:t>
      </w:r>
      <w:r w:rsidR="002D2FD5">
        <w:t xml:space="preserve"> </w:t>
      </w:r>
      <w:r w:rsidR="00014229">
        <w:t>a zone where this noise in the data occurred</w:t>
      </w:r>
      <w:r w:rsidR="009D3A6A">
        <w:t xml:space="preserve"> during training</w:t>
      </w:r>
      <w:r w:rsidR="00014229">
        <w:t>.</w:t>
      </w:r>
      <w:r w:rsidR="00293DC4">
        <w:t xml:space="preserve"> Overfitting can occur when too many features have been selected</w:t>
      </w:r>
      <w:r w:rsidR="003F1599">
        <w:fldChar w:fldCharType="begin"/>
      </w:r>
      <w:r w:rsidR="00C0187E">
        <w:instrText xml:space="preserve"> ADDIN ZOTERO_ITEM CSL_CITATION {"citationID":"9kuFRrTL","properties":{"formattedCitation":"(G\\uc0\\u233{}ron, 2017, pp. 26\\uc0\\u8211{}27)","plainCitation":"(Géron, 2017, pp. 26–27)","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26-27"}],"schema":"https://github.com/citation-style-language/schema/raw/master/csl-citation.json"} </w:instrText>
      </w:r>
      <w:r w:rsidR="003F1599">
        <w:fldChar w:fldCharType="separate"/>
      </w:r>
      <w:r w:rsidR="00C0187E" w:rsidRPr="00C0187E">
        <w:rPr>
          <w:rFonts w:ascii="Calibri" w:hAnsi="Calibri" w:cs="Calibri"/>
          <w:szCs w:val="24"/>
        </w:rPr>
        <w:t>(Géron, 2017, pp. 26–27)</w:t>
      </w:r>
      <w:r w:rsidR="003F1599">
        <w:fldChar w:fldCharType="end"/>
      </w:r>
      <w:r w:rsidR="00293DC4">
        <w:t>.</w:t>
      </w:r>
    </w:p>
    <w:p w14:paraId="204A5C34" w14:textId="37875A91" w:rsidR="00291358" w:rsidRDefault="00940349" w:rsidP="00884348">
      <w:r>
        <w:t>Both these issues can be solved by</w:t>
      </w:r>
      <w:r w:rsidR="004445A8">
        <w:t xml:space="preserve"> </w:t>
      </w:r>
      <w:r w:rsidR="004445A8" w:rsidRPr="003F07E8">
        <w:rPr>
          <w:noProof/>
        </w:rPr>
        <w:t>car</w:t>
      </w:r>
      <w:r w:rsidR="003F07E8">
        <w:rPr>
          <w:noProof/>
        </w:rPr>
        <w:t>e</w:t>
      </w:r>
      <w:r w:rsidR="004445A8" w:rsidRPr="003F07E8">
        <w:rPr>
          <w:noProof/>
        </w:rPr>
        <w:t>ful</w:t>
      </w:r>
      <w:r w:rsidR="004445A8">
        <w:t xml:space="preserve"> choice of features, </w:t>
      </w:r>
      <w:r w:rsidR="00EF7850">
        <w:t>gathering more data</w:t>
      </w:r>
      <w:r w:rsidR="00951BD3">
        <w:t xml:space="preserve"> </w:t>
      </w:r>
      <w:r w:rsidR="00EF7850">
        <w:t>(in this case there was no way to find more) and</w:t>
      </w:r>
      <w:r w:rsidR="00992E6C">
        <w:t xml:space="preserve"> reduce noise by using</w:t>
      </w:r>
      <w:r w:rsidR="009628D2">
        <w:t xml:space="preserve"> feature engineering methods such as PCA</w:t>
      </w:r>
      <w:r w:rsidR="00D677D4">
        <w:fldChar w:fldCharType="begin"/>
      </w:r>
      <w:r w:rsidR="00D677D4">
        <w:instrText xml:space="preserve"> ADDIN ZOTERO_ITEM CSL_CITATION {"citationID":"Hj4ZG29f","properties":{"formattedCitation":"(Pierson, 2017)","plainCitation":"(Pierson, 2017)","noteIndex":0},"citationItems":[{"id":309,"uris":["http://zotero.org/users/4754574/items/RVV4GI4K"],"uri":["http://zotero.org/users/4754574/items/RVV4GI4K"],"itemData":{"id":309,"type":"speech","title":"Python-Data-Science-Essential-Training","URL":"https://www.lynda.com/Python-tutorials/Principal-component-analysis-PCA/520233/601961-4.html","author":[{"family":"Pierson","given":"Lillian"}],"issued":{"date-parts":[["2017",10,4]]}}}],"schema":"https://github.com/citation-style-language/schema/raw/master/csl-citation.json"} </w:instrText>
      </w:r>
      <w:r w:rsidR="00D677D4">
        <w:fldChar w:fldCharType="separate"/>
      </w:r>
      <w:r w:rsidR="00C0187E" w:rsidRPr="00C0187E">
        <w:rPr>
          <w:rFonts w:ascii="Calibri" w:hAnsi="Calibri" w:cs="Calibri"/>
        </w:rPr>
        <w:t>(Pierson, 2017)</w:t>
      </w:r>
      <w:r w:rsidR="00D677D4">
        <w:fldChar w:fldCharType="end"/>
      </w:r>
      <w:r w:rsidR="009628D2">
        <w:t>.</w:t>
      </w:r>
      <w:r w:rsidR="001B3CFD">
        <w:t xml:space="preserve"> </w:t>
      </w:r>
    </w:p>
    <w:p w14:paraId="421A3BA4" w14:textId="7013223B" w:rsidR="00E05CE4" w:rsidRDefault="0068185E" w:rsidP="00884348">
      <w:r>
        <w:t>Moreover, find</w:t>
      </w:r>
      <w:r w:rsidR="00F17132">
        <w:t>ing</w:t>
      </w:r>
      <w:r>
        <w:t xml:space="preserve"> the optimal features can improve efficiency</w:t>
      </w:r>
      <w:r w:rsidR="00DB30BD">
        <w:t xml:space="preserve"> and performance of the model when training</w:t>
      </w:r>
      <w:r w:rsidR="00C7183E">
        <w:t xml:space="preserve"> as the algorithm has </w:t>
      </w:r>
      <w:r w:rsidR="00C7183E" w:rsidRPr="00F17132">
        <w:rPr>
          <w:noProof/>
        </w:rPr>
        <w:t>less</w:t>
      </w:r>
      <w:r w:rsidR="00C7183E">
        <w:t xml:space="preserve"> </w:t>
      </w:r>
      <w:r w:rsidR="00F17132">
        <w:t>input</w:t>
      </w:r>
      <w:r w:rsidR="00C7183E">
        <w:t xml:space="preserve"> to process which can be useful for larger projects.</w:t>
      </w:r>
      <w:r w:rsidR="00831FEE">
        <w:t xml:space="preserve"> Another</w:t>
      </w:r>
      <w:r w:rsidR="00126E7B">
        <w:t xml:space="preserve"> </w:t>
      </w:r>
      <w:r w:rsidR="00ED05C8">
        <w:t>r</w:t>
      </w:r>
      <w:r w:rsidR="00126E7B">
        <w:t>eason i</w:t>
      </w:r>
      <w:r w:rsidR="00ED05C8">
        <w:t>s</w:t>
      </w:r>
      <w:r w:rsidR="00126E7B">
        <w:t xml:space="preserve"> </w:t>
      </w:r>
      <w:r w:rsidR="00E207DC">
        <w:t xml:space="preserve">that it makes </w:t>
      </w:r>
      <w:r w:rsidR="00126E7B">
        <w:t>the model simpler to interpret for scientist</w:t>
      </w:r>
      <w:r w:rsidR="00E207DC">
        <w:t>s</w:t>
      </w:r>
      <w:r w:rsidR="00126E7B">
        <w:t xml:space="preserve"> and researchers</w:t>
      </w:r>
      <w:r w:rsidR="000A118D">
        <w:fldChar w:fldCharType="begin"/>
      </w:r>
      <w:r w:rsidR="00C0187E">
        <w:instrText xml:space="preserve"> ADDIN ZOTERO_ITEM CSL_CITATION {"citationID":"zzKdoU8o","properties":{"formattedCitation":"(James et al., 2013, p. 204)","plainCitation":"(James et al., 2013, p. 204)","noteIndex":0},"citationItems":[{"id":312,"uris":["http://zotero.org/users/4754574/items/ITKXSJ9V"],"uri":["http://zotero.org/users/4754574/items/ITKXSJ9V"],"itemData":{"id":31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editor":[{"family":"James","given":"Gareth"},{"family":"Witten","given":"Daniela"},{"family":"Hastie","given":"Trevor"},{"family":"Tibshirani","given":"Robert"}],"issued":{"date-parts":[["2013"]]}},"locator":"204"}],"schema":"https://github.com/citation-style-language/schema/raw/master/csl-citation.json"} </w:instrText>
      </w:r>
      <w:r w:rsidR="000A118D">
        <w:fldChar w:fldCharType="separate"/>
      </w:r>
      <w:r w:rsidR="00C0187E" w:rsidRPr="00C0187E">
        <w:rPr>
          <w:rFonts w:ascii="Calibri" w:hAnsi="Calibri" w:cs="Calibri"/>
        </w:rPr>
        <w:t>(James et al., 2013, p. 204)</w:t>
      </w:r>
      <w:r w:rsidR="000A118D">
        <w:fldChar w:fldCharType="end"/>
      </w:r>
      <w:r w:rsidR="00126E7B">
        <w:t>.</w:t>
      </w:r>
      <w:r w:rsidR="008C007C">
        <w:t xml:space="preserve"> </w:t>
      </w:r>
    </w:p>
    <w:p w14:paraId="7795A846" w14:textId="548108D6" w:rsidR="00884348" w:rsidRDefault="005C16A0" w:rsidP="00884348">
      <w:r>
        <w:t xml:space="preserve">To find these optimal features </w:t>
      </w:r>
      <w:r w:rsidR="00884348">
        <w:t xml:space="preserve">various visualisation techniques have been employed to allow for an easy and in-depth way to look at the data at a more human level. </w:t>
      </w:r>
      <w:r w:rsidR="00445895">
        <w:t xml:space="preserve">Some other methods </w:t>
      </w:r>
      <w:r w:rsidR="00E91F2D">
        <w:t>include some automatic feature selection</w:t>
      </w:r>
      <w:r w:rsidR="0047062A">
        <w:t xml:space="preserve"> of which includes </w:t>
      </w:r>
      <w:r w:rsidR="00D51788" w:rsidRPr="00D51788">
        <w:rPr>
          <w:b/>
        </w:rPr>
        <w:t>Iterative Feature</w:t>
      </w:r>
      <w:r w:rsidR="00576EC5" w:rsidRPr="00D51788">
        <w:rPr>
          <w:b/>
        </w:rPr>
        <w:t xml:space="preserve"> </w:t>
      </w:r>
      <w:r w:rsidR="00D51788" w:rsidRPr="00D51788">
        <w:rPr>
          <w:b/>
        </w:rPr>
        <w:t>S</w:t>
      </w:r>
      <w:r w:rsidR="00412BC6" w:rsidRPr="00D51788">
        <w:rPr>
          <w:b/>
        </w:rPr>
        <w:t>election</w:t>
      </w:r>
      <w:r w:rsidR="00412BC6">
        <w:t xml:space="preserve"> where machine learning </w:t>
      </w:r>
      <w:r w:rsidR="00FD13CC">
        <w:t>can automatically</w:t>
      </w:r>
      <w:r w:rsidR="00205415">
        <w:t xml:space="preserve"> rank feature importance, </w:t>
      </w:r>
      <w:r w:rsidR="00AB3BBA">
        <w:t>this is called recursive feature elimination</w:t>
      </w:r>
      <w:r w:rsidR="004F535D">
        <w:t>,</w:t>
      </w:r>
      <w:r w:rsidR="004F535D" w:rsidRPr="004F535D">
        <w:t xml:space="preserve"> </w:t>
      </w:r>
      <w:r w:rsidR="004F535D">
        <w:t>though this method can obscure genuine analysis understanding of the data</w:t>
      </w:r>
      <w:r w:rsidR="000A4E91">
        <w:fldChar w:fldCharType="begin"/>
      </w:r>
      <w:r w:rsidR="00C0187E">
        <w:instrText xml:space="preserve"> ADDIN ZOTERO_ITEM CSL_CITATION {"citationID":"tvbYy2CG","properties":{"formattedCitation":"(M\\uc0\\u252{}ller, 2016, pp. 242\\uc0\\u8211{}243)","plainCitation":"(Müller, 2016, pp. 242–243)","noteIndex":0},"citationItems":[{"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242-243"}],"schema":"https://github.com/citation-style-language/schema/raw/master/csl-citation.json"} </w:instrText>
      </w:r>
      <w:r w:rsidR="000A4E91">
        <w:fldChar w:fldCharType="separate"/>
      </w:r>
      <w:r w:rsidR="00C0187E" w:rsidRPr="00C0187E">
        <w:rPr>
          <w:rFonts w:ascii="Calibri" w:hAnsi="Calibri" w:cs="Calibri"/>
          <w:szCs w:val="24"/>
        </w:rPr>
        <w:t>(Müller, 2016, pp. 242–243)</w:t>
      </w:r>
      <w:r w:rsidR="000A4E91">
        <w:fldChar w:fldCharType="end"/>
      </w:r>
      <w:r w:rsidR="00AB3BBA">
        <w:t>.</w:t>
      </w:r>
      <w:r w:rsidR="00BD0485">
        <w:t xml:space="preserve"> </w:t>
      </w:r>
    </w:p>
    <w:p w14:paraId="733FF48D" w14:textId="77777777" w:rsidR="00884348" w:rsidRDefault="00884348" w:rsidP="00DF50E1"/>
    <w:p w14:paraId="15CD9E80" w14:textId="4020A163" w:rsidR="00A61148" w:rsidRDefault="00D6707E" w:rsidP="00D6707E">
      <w:pPr>
        <w:pStyle w:val="Heading2"/>
      </w:pPr>
      <w:bookmarkStart w:id="140" w:name="_Toc510456744"/>
      <w:bookmarkStart w:id="141" w:name="_Toc511516110"/>
      <w:bookmarkStart w:id="142" w:name="_Toc511771866"/>
      <w:bookmarkStart w:id="143" w:name="_Toc511871663"/>
      <w:bookmarkStart w:id="144" w:name="_Toc512176180"/>
      <w:bookmarkStart w:id="145" w:name="_Toc512176232"/>
      <w:r>
        <w:t>6.1 Subplots and Histograms</w:t>
      </w:r>
      <w:bookmarkEnd w:id="140"/>
      <w:bookmarkEnd w:id="141"/>
      <w:bookmarkEnd w:id="142"/>
      <w:bookmarkEnd w:id="143"/>
      <w:bookmarkEnd w:id="144"/>
      <w:bookmarkEnd w:id="145"/>
    </w:p>
    <w:p w14:paraId="4D420A56" w14:textId="525AA476" w:rsidR="00E871BA" w:rsidRDefault="00E871BA" w:rsidP="003377B5">
      <w:r>
        <w:t xml:space="preserve">It is </w:t>
      </w:r>
      <w:r w:rsidR="000F01AF">
        <w:t>handy</w:t>
      </w:r>
      <w:r>
        <w:t xml:space="preserve"> to create </w:t>
      </w:r>
      <w:r w:rsidR="00071511">
        <w:t>views of the data side by side for better comparisons. This is w</w:t>
      </w:r>
      <w:r w:rsidR="00B32C9D">
        <w:t>h</w:t>
      </w:r>
      <w:r w:rsidR="00071511">
        <w:t xml:space="preserve">ere the concept of subplots come in </w:t>
      </w:r>
      <w:r w:rsidR="000F01AF">
        <w:t>useful</w:t>
      </w:r>
      <w:r w:rsidR="00071511">
        <w:t>.</w:t>
      </w:r>
      <w:r w:rsidR="000F01AF">
        <w:t xml:space="preserve"> </w:t>
      </w:r>
      <w:r w:rsidR="00B32C9D">
        <w:t>Matplotlib</w:t>
      </w:r>
      <w:r w:rsidR="000F01AF">
        <w:t xml:space="preserve"> provides a useful method to do this</w:t>
      </w:r>
      <w:r w:rsidR="00B32C9D">
        <w:t xml:space="preserve"> within a single figure.</w:t>
      </w:r>
      <w:r w:rsidR="00D72861">
        <w:t xml:space="preserve"> Various</w:t>
      </w:r>
      <w:r w:rsidR="000818FE">
        <w:t xml:space="preserve"> structure</w:t>
      </w:r>
      <w:r w:rsidR="0041095A">
        <w:t>s</w:t>
      </w:r>
      <w:r w:rsidR="000818FE">
        <w:t xml:space="preserve"> can be created such as grids or inset</w:t>
      </w:r>
      <w:r w:rsidR="003D0E4E">
        <w:t xml:space="preserve"> plots</w:t>
      </w:r>
      <w:r w:rsidR="00CE4087">
        <w:fldChar w:fldCharType="begin"/>
      </w:r>
      <w:r w:rsidR="00C0187E">
        <w:instrText xml:space="preserve"> ADDIN ZOTERO_ITEM CSL_CITATION {"citationID":"wHjF6KbC","properties":{"formattedCitation":"(Vanderplas, J. T., 2016, pp. 262\\uc0\\u8211{}268)","plainCitation":"(Vanderplas, J. T., 2016, pp. 262–268)","noteIndex":0},"citationItems":[{"id":272,"uris":["http://zotero.org/users/4754574/items/5DYTFG4D"],"uri":["http://zotero.org/users/4754574/items/5DYTFG4D"],"itemData":{"id":272,"type":"book","title":"Python data science handbook: essential tools for working with data","publisher":"O'Reilly Media, Inc","publisher-place":"Sebastopol, CA","number-of-pages":"529","edition":"First edition","source":"Library of Congress ISBN","event-place":"Sebastopol, CA","ISBN":"978-1-4919-1205-8","call-number":"QA76.73.P98 V365 2016","note":"OCLC: ocn915498936","shortTitle":"Python data science handbook","author":[{"family":"Vanderplas","given":"Jacob T."}],"issued":{"date-parts":[["2016"]]}},"locator":"262-268"}],"schema":"https://github.com/citation-style-language/schema/raw/master/csl-citation.json"} </w:instrText>
      </w:r>
      <w:r w:rsidR="00CE4087">
        <w:fldChar w:fldCharType="separate"/>
      </w:r>
      <w:r w:rsidR="00C0187E" w:rsidRPr="00C0187E">
        <w:rPr>
          <w:rFonts w:ascii="Calibri" w:hAnsi="Calibri" w:cs="Calibri"/>
          <w:szCs w:val="24"/>
        </w:rPr>
        <w:t>(Vanderplas, J. T., 2016, pp. 262–268)</w:t>
      </w:r>
      <w:r w:rsidR="00CE4087">
        <w:fldChar w:fldCharType="end"/>
      </w:r>
      <w:r w:rsidR="003D0E4E">
        <w:t>.</w:t>
      </w:r>
    </w:p>
    <w:p w14:paraId="3C1DEDE3" w14:textId="5E20AD03" w:rsidR="005C4F2E" w:rsidRDefault="003377B5" w:rsidP="00DD0CEB">
      <w:r>
        <w:t>The initial</w:t>
      </w:r>
      <w:r w:rsidR="00157152">
        <w:t xml:space="preserve"> task looked at the distribution of each feature and</w:t>
      </w:r>
      <w:r w:rsidR="002C5B3F">
        <w:t xml:space="preserve"> if the distribution</w:t>
      </w:r>
      <w:r w:rsidR="00DF7F14">
        <w:t xml:space="preserve"> shape indicated that the feature </w:t>
      </w:r>
      <w:r w:rsidR="007A4828">
        <w:t xml:space="preserve">makes for a good classifier. </w:t>
      </w:r>
      <w:r w:rsidR="004F2256">
        <w:t xml:space="preserve">This was done by taking each feature and then creating a </w:t>
      </w:r>
      <w:r w:rsidR="00604A98">
        <w:t xml:space="preserve">set of </w:t>
      </w:r>
      <w:r w:rsidR="008073DE">
        <w:t>subplots</w:t>
      </w:r>
      <w:r w:rsidR="00604A98">
        <w:t xml:space="preserve"> histograms</w:t>
      </w:r>
      <w:r w:rsidR="00217557">
        <w:t xml:space="preserve"> for each feature</w:t>
      </w:r>
      <w:r w:rsidR="00604A98">
        <w:t xml:space="preserve"> </w:t>
      </w:r>
      <w:r w:rsidR="001055E8">
        <w:t xml:space="preserve">where the </w:t>
      </w:r>
      <w:r w:rsidR="00365294">
        <w:t xml:space="preserve">features are placed into 50 bins </w:t>
      </w:r>
      <w:r w:rsidR="00604A98">
        <w:t xml:space="preserve">and then colour coding </w:t>
      </w:r>
      <w:r w:rsidR="001F4151">
        <w:t>them into blue and red to distinguish which bin</w:t>
      </w:r>
      <w:r w:rsidR="009B42B7">
        <w:t xml:space="preserve"> contains malignant or benign points</w:t>
      </w:r>
      <w:r w:rsidR="00F96123">
        <w:t xml:space="preserve"> </w:t>
      </w:r>
      <w:r w:rsidR="001B32C0">
        <w:t xml:space="preserve">(see </w:t>
      </w:r>
      <w:r w:rsidR="001B32C0">
        <w:fldChar w:fldCharType="begin"/>
      </w:r>
      <w:r w:rsidR="001B32C0">
        <w:instrText xml:space="preserve"> REF _Ref510287293 \h </w:instrText>
      </w:r>
      <w:r w:rsidR="001B32C0">
        <w:fldChar w:fldCharType="separate"/>
      </w:r>
      <w:r w:rsidR="001B32C0">
        <w:t xml:space="preserve">Figure </w:t>
      </w:r>
      <w:r w:rsidR="001B32C0">
        <w:rPr>
          <w:noProof/>
        </w:rPr>
        <w:t>12</w:t>
      </w:r>
      <w:r w:rsidR="001B32C0">
        <w:fldChar w:fldCharType="end"/>
      </w:r>
      <w:r w:rsidR="002F6C0D">
        <w:t>)</w:t>
      </w:r>
      <w:r w:rsidR="009B42B7">
        <w:t>.</w:t>
      </w:r>
    </w:p>
    <w:p w14:paraId="0345758B" w14:textId="5157C869" w:rsidR="002B49B8" w:rsidRDefault="002B49B8" w:rsidP="002B49B8">
      <w:pPr>
        <w:keepNext/>
      </w:pPr>
    </w:p>
    <w:p w14:paraId="7C77D5F8" w14:textId="28E8735A" w:rsidR="004D1826" w:rsidRDefault="00E90AD8" w:rsidP="004D1826">
      <w:pPr>
        <w:keepNext/>
        <w:jc w:val="center"/>
      </w:pPr>
      <w:r w:rsidRPr="00E90AD8">
        <w:rPr>
          <w:noProof/>
        </w:rPr>
        <w:drawing>
          <wp:inline distT="0" distB="0" distL="0" distR="0" wp14:anchorId="789E19EF" wp14:editId="0232361B">
            <wp:extent cx="5794998" cy="58901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80655" cy="6078867"/>
                    </a:xfrm>
                    <a:prstGeom prst="rect">
                      <a:avLst/>
                    </a:prstGeom>
                  </pic:spPr>
                </pic:pic>
              </a:graphicData>
            </a:graphic>
          </wp:inline>
        </w:drawing>
      </w:r>
    </w:p>
    <w:p w14:paraId="52D86A11" w14:textId="598C767D" w:rsidR="00231136" w:rsidRDefault="004D1826" w:rsidP="004D1826">
      <w:pPr>
        <w:pStyle w:val="Caption"/>
        <w:jc w:val="center"/>
      </w:pPr>
      <w:bookmarkStart w:id="146" w:name="_Ref510287293"/>
      <w:r>
        <w:t xml:space="preserve">Figure </w:t>
      </w:r>
      <w:fldSimple w:instr=" SEQ Figure \* ARABIC ">
        <w:r w:rsidR="000C3D6E">
          <w:rPr>
            <w:noProof/>
          </w:rPr>
          <w:t>12</w:t>
        </w:r>
      </w:fldSimple>
      <w:bookmarkEnd w:id="146"/>
      <w:r>
        <w:t xml:space="preserve"> Histogram subplots of the distribution for each feature. Each feature is coloured to show </w:t>
      </w:r>
      <w:r w:rsidR="00EE117E">
        <w:t xml:space="preserve">the </w:t>
      </w:r>
      <w:r w:rsidR="00536163">
        <w:t xml:space="preserve">interaction between </w:t>
      </w:r>
      <w:r w:rsidR="00F044B3">
        <w:t xml:space="preserve">the </w:t>
      </w:r>
      <w:r w:rsidR="00314617">
        <w:t>distribution of the feature and class.</w:t>
      </w:r>
    </w:p>
    <w:p w14:paraId="5EDCB011" w14:textId="5FB2E125" w:rsidR="00C41D50" w:rsidRDefault="00883BC5" w:rsidP="00C41D50">
      <w:r>
        <w:lastRenderedPageBreak/>
        <w:t xml:space="preserve">As can be seen, there are quite a few </w:t>
      </w:r>
      <w:r w:rsidR="00CF2122">
        <w:t>features that have distinctiv</w:t>
      </w:r>
      <w:r w:rsidR="00755887">
        <w:t>e distributions</w:t>
      </w:r>
      <w:r w:rsidR="00126C0E">
        <w:t xml:space="preserve"> </w:t>
      </w:r>
      <w:r w:rsidR="00A90A5B">
        <w:t>spread far from where</w:t>
      </w:r>
      <w:r w:rsidR="00126C0E">
        <w:t xml:space="preserve"> </w:t>
      </w:r>
      <w:r w:rsidR="00A90A5B">
        <w:t xml:space="preserve">benign </w:t>
      </w:r>
      <w:r w:rsidR="00126C0E">
        <w:t>instances</w:t>
      </w:r>
      <w:r w:rsidR="009445B7">
        <w:t xml:space="preserve"> </w:t>
      </w:r>
      <w:r w:rsidR="00EA1428">
        <w:t>typically lay such as ‘</w:t>
      </w:r>
      <w:r w:rsidR="00EA1428" w:rsidRPr="005503A9">
        <w:rPr>
          <w:b/>
        </w:rPr>
        <w:t>concave worst_points</w:t>
      </w:r>
      <w:r w:rsidR="00EA1428">
        <w:t>’</w:t>
      </w:r>
      <w:r w:rsidR="00F96123">
        <w:t xml:space="preserve"> </w:t>
      </w:r>
      <w:r w:rsidR="00D679A8">
        <w:t>(1,</w:t>
      </w:r>
      <w:r w:rsidR="00553B73">
        <w:t>1)</w:t>
      </w:r>
      <w:r w:rsidR="000F7C8E">
        <w:t>.</w:t>
      </w:r>
      <w:r w:rsidR="00AE3E43">
        <w:t xml:space="preserve"> This </w:t>
      </w:r>
      <w:r w:rsidR="00684B16">
        <w:t xml:space="preserve">makes sense because as mentioned in the data understanding, </w:t>
      </w:r>
      <w:r w:rsidR="00735032">
        <w:t xml:space="preserve">features that </w:t>
      </w:r>
      <w:r w:rsidR="008B1FBE">
        <w:t xml:space="preserve">have higher values are considered </w:t>
      </w:r>
      <w:r w:rsidR="00E37801">
        <w:t xml:space="preserve">more likely to be </w:t>
      </w:r>
      <w:r w:rsidR="00426D20">
        <w:t>malignant</w:t>
      </w:r>
      <w:r w:rsidR="00543A57">
        <w:t>.</w:t>
      </w:r>
      <w:r w:rsidR="00F00622">
        <w:t xml:space="preserve"> </w:t>
      </w:r>
      <w:r w:rsidR="00543A57">
        <w:t>T</w:t>
      </w:r>
      <w:r w:rsidR="00F00622">
        <w:t>hough</w:t>
      </w:r>
      <w:r w:rsidR="00543A57">
        <w:t>,</w:t>
      </w:r>
      <w:r w:rsidR="00F00622">
        <w:t xml:space="preserve"> this is not </w:t>
      </w:r>
      <w:r w:rsidR="00950F58">
        <w:t>always the case, as can be seen</w:t>
      </w:r>
      <w:r w:rsidR="004244EA">
        <w:t xml:space="preserve"> in certain features such as</w:t>
      </w:r>
      <w:r w:rsidR="00852196">
        <w:t xml:space="preserve"> ‘</w:t>
      </w:r>
      <w:r w:rsidR="00852196" w:rsidRPr="00865E70">
        <w:rPr>
          <w:b/>
        </w:rPr>
        <w:t>fractal_dimensional_mean</w:t>
      </w:r>
      <w:r w:rsidR="00852196">
        <w:t>’</w:t>
      </w:r>
      <w:r w:rsidR="00F96123">
        <w:t xml:space="preserve"> </w:t>
      </w:r>
      <w:r w:rsidR="000E5EAE">
        <w:t>(1,7)</w:t>
      </w:r>
      <w:r w:rsidR="00852196">
        <w:t xml:space="preserve"> where there are some instances that are </w:t>
      </w:r>
      <w:r w:rsidR="00753C87">
        <w:t xml:space="preserve">still malignant but not </w:t>
      </w:r>
      <w:r w:rsidR="00261113">
        <w:t>th</w:t>
      </w:r>
      <w:r w:rsidR="00BB0517">
        <w:t>at</w:t>
      </w:r>
      <w:r w:rsidR="00261113">
        <w:t xml:space="preserve"> far dispersed</w:t>
      </w:r>
      <w:r w:rsidR="00A33C8A">
        <w:t xml:space="preserve"> meaning that this still might provide some useful classification value</w:t>
      </w:r>
      <w:r w:rsidR="0048736A">
        <w:t xml:space="preserve"> for some rare data points</w:t>
      </w:r>
      <w:r w:rsidR="004F16DE">
        <w:t xml:space="preserve"> though </w:t>
      </w:r>
      <w:r w:rsidR="00662DC1">
        <w:t>one must not overfit as mentioned</w:t>
      </w:r>
      <w:r w:rsidR="00261113">
        <w:t>.</w:t>
      </w:r>
      <w:r w:rsidR="00B6110B">
        <w:t xml:space="preserve"> As well as that, there is a lot of overlap </w:t>
      </w:r>
      <w:r w:rsidR="00C71695">
        <w:t>of each class for a lot of features.</w:t>
      </w:r>
      <w:r w:rsidR="00F45A97">
        <w:t xml:space="preserve"> </w:t>
      </w:r>
    </w:p>
    <w:p w14:paraId="2F629629" w14:textId="6DB0FD4B" w:rsidR="009719F0" w:rsidRDefault="00CF0609" w:rsidP="00C41D50">
      <w:r>
        <w:t xml:space="preserve">This method of </w:t>
      </w:r>
      <w:r w:rsidR="00A97A7D">
        <w:t xml:space="preserve">using </w:t>
      </w:r>
      <w:r>
        <w:t>subplot</w:t>
      </w:r>
      <w:r w:rsidR="00055471">
        <w:t>s</w:t>
      </w:r>
      <w:r w:rsidR="00A97A7D">
        <w:t xml:space="preserve"> can be useful when a </w:t>
      </w:r>
      <w:r w:rsidR="00A97A7D" w:rsidRPr="00AD15A8">
        <w:rPr>
          <w:noProof/>
        </w:rPr>
        <w:t>dataset</w:t>
      </w:r>
      <w:r w:rsidR="00A97A7D">
        <w:t xml:space="preserve"> contains a lot of features</w:t>
      </w:r>
      <w:r w:rsidR="00FF433D">
        <w:t>. On</w:t>
      </w:r>
      <w:r w:rsidR="002E2E8C">
        <w:t>e</w:t>
      </w:r>
      <w:r w:rsidR="00FF433D">
        <w:t xml:space="preserve"> </w:t>
      </w:r>
      <w:r w:rsidR="00DF5684">
        <w:t xml:space="preserve">other common method is to </w:t>
      </w:r>
      <w:r w:rsidR="00FF433D">
        <w:t xml:space="preserve">use a </w:t>
      </w:r>
      <w:r w:rsidR="00D644AA">
        <w:t xml:space="preserve">scatter </w:t>
      </w:r>
      <w:r w:rsidR="00360F9D">
        <w:t>plot (</w:t>
      </w:r>
      <w:r w:rsidR="0083167A">
        <w:t xml:space="preserve">example </w:t>
      </w:r>
      <w:r w:rsidR="00E9303D">
        <w:rPr>
          <w:noProof/>
        </w:rPr>
        <w:t>in</w:t>
      </w:r>
      <w:r w:rsidR="00360F9D">
        <w:t xml:space="preserve"> </w:t>
      </w:r>
      <w:r w:rsidR="00360F9D">
        <w:fldChar w:fldCharType="begin"/>
      </w:r>
      <w:r w:rsidR="00360F9D">
        <w:instrText xml:space="preserve"> REF _Ref510461988 \h </w:instrText>
      </w:r>
      <w:r w:rsidR="00360F9D">
        <w:fldChar w:fldCharType="separate"/>
      </w:r>
      <w:r w:rsidR="00360F9D">
        <w:t xml:space="preserve">Figure </w:t>
      </w:r>
      <w:r w:rsidR="00360F9D">
        <w:rPr>
          <w:noProof/>
        </w:rPr>
        <w:t>12</w:t>
      </w:r>
      <w:r w:rsidR="00360F9D">
        <w:fldChar w:fldCharType="end"/>
      </w:r>
      <w:r w:rsidR="00360F9D">
        <w:t>)</w:t>
      </w:r>
      <w:r w:rsidR="0083167A">
        <w:t xml:space="preserve"> </w:t>
      </w:r>
      <w:r w:rsidR="00FF433D">
        <w:t>matrix to</w:t>
      </w:r>
      <w:r w:rsidR="002E2E8C">
        <w:t xml:space="preserve"> deduce information</w:t>
      </w:r>
      <w:r w:rsidR="00596B6D">
        <w:t xml:space="preserve"> </w:t>
      </w:r>
      <w:r w:rsidR="00764D53">
        <w:t>on the feature class relations</w:t>
      </w:r>
      <w:r w:rsidR="00A27703">
        <w:t xml:space="preserve"> as well as correlations between features</w:t>
      </w:r>
      <w:r w:rsidR="00764D53">
        <w:t xml:space="preserve"> </w:t>
      </w:r>
      <w:r w:rsidR="00FF433D">
        <w:t xml:space="preserve">but because </w:t>
      </w:r>
      <w:r w:rsidR="00ED6D3D">
        <w:t>this dataset has 30 features</w:t>
      </w:r>
      <w:r w:rsidR="00FD1742">
        <w:t>.</w:t>
      </w:r>
      <w:r w:rsidR="00ED6D3D">
        <w:t xml:space="preserve"> </w:t>
      </w:r>
      <w:r w:rsidR="00FD1742">
        <w:t>T</w:t>
      </w:r>
      <w:r w:rsidR="00ED6D3D">
        <w:t>his would have been unwield</w:t>
      </w:r>
      <w:r w:rsidR="005B5AC2">
        <w:t xml:space="preserve">y to look at </w:t>
      </w:r>
      <m:oMath>
        <m:r>
          <w:rPr>
            <w:rFonts w:ascii="Cambria Math" w:hAnsi="Cambria Math"/>
          </w:rPr>
          <m:t>420 = (30 * 14)</m:t>
        </m:r>
      </m:oMath>
      <w:r w:rsidR="002E2E8C">
        <w:t xml:space="preserve"> </w:t>
      </w:r>
      <w:r w:rsidR="00122C34">
        <w:t xml:space="preserve">individual plots </w:t>
      </w:r>
      <w:r w:rsidR="002E2E8C">
        <w:t>and hard to visually interpret</w:t>
      </w:r>
      <w:r w:rsidR="00122C34">
        <w:t xml:space="preserve"> because they would be </w:t>
      </w:r>
      <w:r w:rsidR="007C5E79">
        <w:t>too</w:t>
      </w:r>
      <w:r w:rsidR="00122C34">
        <w:t xml:space="preserve"> small</w:t>
      </w:r>
      <w:r w:rsidR="007C5E79">
        <w:fldChar w:fldCharType="begin"/>
      </w:r>
      <w:r w:rsidR="008B5FFB">
        <w:instrText xml:space="preserve"> ADDIN ZOTERO_ITEM CSL_CITATION {"citationID":"p1LSykt2","properties":{"formattedCitation":"(Fox, 2016)","plainCitation":"(Fox, 2016)","noteIndex":0},"citationItems":[{"id":301,"uris":["http://zotero.org/users/4754574/items/U8XG9B2M"],"uri":["http://zotero.org/users/4754574/items/U8XG9B2M"],"itemData":{"id":301,"type":"webpage","title":"The Matrix, It's a Complex Plot | Minitab","abstract":"Greg Fox, former statistical communications specialist at Minitab, wrote for the Minitab Blog from 2011 to 2016.","URL":"http://blog.minitab.com/blog/data-analysis-and-quality-improvement-and-stuff/the-matrix-its-a-complex-plot","author":[{"family":"Fox","given":"Greg"}],"issued":{"date-parts":[["2016",6,14]]},"accessed":{"date-parts":[["2018",4,2]]}}}],"schema":"https://github.com/citation-style-language/schema/raw/master/csl-citation.json"} </w:instrText>
      </w:r>
      <w:r w:rsidR="007C5E79">
        <w:fldChar w:fldCharType="separate"/>
      </w:r>
      <w:r w:rsidR="00C0187E" w:rsidRPr="00C0187E">
        <w:rPr>
          <w:rFonts w:ascii="Calibri" w:hAnsi="Calibri" w:cs="Calibri"/>
        </w:rPr>
        <w:t>(Fox, 2016)</w:t>
      </w:r>
      <w:r w:rsidR="007C5E79">
        <w:fldChar w:fldCharType="end"/>
      </w:r>
      <w:r w:rsidR="00A27703">
        <w:t>.</w:t>
      </w:r>
      <w:r w:rsidR="005D3AAD">
        <w:t xml:space="preserve"> </w:t>
      </w:r>
    </w:p>
    <w:p w14:paraId="6460AE9F" w14:textId="77777777" w:rsidR="0083167A" w:rsidRDefault="009719F0" w:rsidP="00DD0CEB">
      <w:pPr>
        <w:keepNext/>
        <w:jc w:val="center"/>
      </w:pPr>
      <w:r>
        <w:rPr>
          <w:noProof/>
        </w:rPr>
        <w:drawing>
          <wp:inline distT="0" distB="0" distL="0" distR="0" wp14:anchorId="378434A7" wp14:editId="2E1C4D50">
            <wp:extent cx="5082639" cy="5082639"/>
            <wp:effectExtent l="0" t="0" r="3810" b="3810"/>
            <wp:docPr id="24" name="Picture 2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1848" cy="5091848"/>
                    </a:xfrm>
                    <a:prstGeom prst="rect">
                      <a:avLst/>
                    </a:prstGeom>
                    <a:noFill/>
                    <a:ln>
                      <a:noFill/>
                    </a:ln>
                  </pic:spPr>
                </pic:pic>
              </a:graphicData>
            </a:graphic>
          </wp:inline>
        </w:drawing>
      </w:r>
    </w:p>
    <w:p w14:paraId="288A59C0" w14:textId="06171C55" w:rsidR="009719F0" w:rsidRDefault="0083167A" w:rsidP="0083167A">
      <w:pPr>
        <w:pStyle w:val="Caption"/>
      </w:pPr>
      <w:bookmarkStart w:id="147" w:name="_Ref510461988"/>
      <w:r>
        <w:t xml:space="preserve">Figure </w:t>
      </w:r>
      <w:fldSimple w:instr=" SEQ Figure \* ARABIC ">
        <w:r w:rsidR="000C3D6E">
          <w:rPr>
            <w:noProof/>
          </w:rPr>
          <w:t>13</w:t>
        </w:r>
      </w:fldSimple>
      <w:bookmarkEnd w:id="147"/>
      <w:r>
        <w:t xml:space="preserve"> This is a scatter matrix of a famous dataset about iris flowers</w:t>
      </w:r>
      <w:r w:rsidR="008D01AB">
        <w:fldChar w:fldCharType="begin"/>
      </w:r>
      <w:r w:rsidR="00C0187E">
        <w:instrText xml:space="preserve"> ADDIN ZOTERO_ITEM CSL_CITATION {"citationID":"ktfQHhve","properties":{"formattedCitation":"(Wikipedia, 2018a)","plainCitation":"(Wikipedia, 2018a)","noteIndex":0},"citationItems":[{"id":303,"uris":["http://zotero.org/users/4754574/items/SF7FFHDQ"],"uri":["http://zotero.org/users/4754574/items/SF7FFHDQ"],"itemData":{"id":303,"type":"entry-encyclopedia","title":"&lt;i&gt;Iris&lt;/i&gt; flower data set","container-title":"Wikipedia","source":"Wikipedia","abstract":"The Iris flower data set or Fisher's Iris data set is a multivariate data set introduced by the British statistician and biologist Ronald Fisher in his 1936 paper The use of multiple measurements in taxonomic problems as an example of linear discriminant analysis. It is sometimes called Anderson's Iris data set because Edgar Anderson collected the data to quantify the morphologic variation of Iris flowers of three related species. Two of the three species were collected in the Gaspé Peninsula \"all from the same pasture, and picked on the same day and measured at the same time by the same person with the same apparatus\".\nThe data set consists of 50 samples from each of three species of Iris (Iris setosa, Iris virginica and Iris versicolor). Four features were measured from each sample: the length and the width of the sepals and petals, in centimetres. Based on the combination of these four features, Fisher developed a linear discriminant model to distinguish the species from each other.","URL":"https://en.wikipedia.org/w/index.php?title=Iris_flower_data_set&amp;oldid=824486644","note":"Page Version ID: 824486644","language":"en","issued":{"date-parts":[["2018",2,7]]},"accessed":{"date-parts":[["2018",4,2]]}}}],"schema":"https://github.com/citation-style-language/schema/raw/master/csl-citation.json"} </w:instrText>
      </w:r>
      <w:r w:rsidR="008D01AB">
        <w:fldChar w:fldCharType="separate"/>
      </w:r>
      <w:r w:rsidR="00C0187E" w:rsidRPr="00C0187E">
        <w:rPr>
          <w:rFonts w:ascii="Calibri" w:hAnsi="Calibri" w:cs="Calibri"/>
        </w:rPr>
        <w:t>(Wikipedia, 2018a)</w:t>
      </w:r>
      <w:r w:rsidR="008D01AB">
        <w:fldChar w:fldCharType="end"/>
      </w:r>
      <w:r>
        <w:t xml:space="preserve">. As seen, it does not contain </w:t>
      </w:r>
      <w:r w:rsidR="001E0A1C">
        <w:t xml:space="preserve">nearly </w:t>
      </w:r>
      <w:r>
        <w:t xml:space="preserve">as many features as the cancer </w:t>
      </w:r>
      <w:r w:rsidR="008D01AB">
        <w:t>dataset,</w:t>
      </w:r>
      <w:r>
        <w:t xml:space="preserve"> so this plot becomes quite appealing to use for feature exploration</w:t>
      </w:r>
      <w:r w:rsidR="008D01AB">
        <w:t xml:space="preserve"> in this case</w:t>
      </w:r>
      <w:r>
        <w:t>.</w:t>
      </w:r>
    </w:p>
    <w:p w14:paraId="4EA3D603" w14:textId="5564DF96" w:rsidR="0062381D" w:rsidRPr="0062381D" w:rsidRDefault="0062381D" w:rsidP="0062381D">
      <w:r>
        <w:lastRenderedPageBreak/>
        <w:t xml:space="preserve">One of this issues of using the subplot method is that </w:t>
      </w:r>
      <w:r w:rsidRPr="00E42D55">
        <w:rPr>
          <w:noProof/>
        </w:rPr>
        <w:t>does</w:t>
      </w:r>
      <w:r>
        <w:t xml:space="preserve"> not provide much insight to into the relations between features. So further </w:t>
      </w:r>
      <w:r w:rsidR="00BC6A25">
        <w:t xml:space="preserve">exploration </w:t>
      </w:r>
      <w:r>
        <w:t>was needed to reduce the amount of predicting features</w:t>
      </w:r>
      <w:r w:rsidR="00BC6A25">
        <w:t xml:space="preserve"> in preparation for the algorithm</w:t>
      </w:r>
      <w:r w:rsidR="002A2474">
        <w:t xml:space="preserve"> training</w:t>
      </w:r>
      <w:r>
        <w:t>.</w:t>
      </w:r>
    </w:p>
    <w:p w14:paraId="5F8FBC68" w14:textId="77515D43" w:rsidR="00FD0CE0" w:rsidRDefault="003C5FD3" w:rsidP="00FD0CE0">
      <w:pPr>
        <w:pStyle w:val="Heading2"/>
      </w:pPr>
      <w:bookmarkStart w:id="148" w:name="_Toc511516111"/>
      <w:bookmarkStart w:id="149" w:name="_Toc511771867"/>
      <w:bookmarkStart w:id="150" w:name="_Toc511871664"/>
      <w:bookmarkStart w:id="151" w:name="_Toc512176181"/>
      <w:bookmarkStart w:id="152" w:name="_Toc512176233"/>
      <w:r>
        <w:t xml:space="preserve">6.2 </w:t>
      </w:r>
      <w:r w:rsidR="00FA403D">
        <w:t xml:space="preserve">Dimensionality Reduction using </w:t>
      </w:r>
      <w:r>
        <w:t>Principle Component Analysis</w:t>
      </w:r>
      <w:bookmarkEnd w:id="148"/>
      <w:bookmarkEnd w:id="149"/>
      <w:bookmarkEnd w:id="150"/>
      <w:bookmarkEnd w:id="151"/>
      <w:bookmarkEnd w:id="152"/>
    </w:p>
    <w:p w14:paraId="0773DC9D" w14:textId="0CD0CBCC" w:rsidR="006C6481" w:rsidRDefault="00A04FDE" w:rsidP="006C6481">
      <w:r>
        <w:t xml:space="preserve">PCA is an unsupervised machine learning method used for </w:t>
      </w:r>
      <w:r w:rsidR="00936D78">
        <w:t xml:space="preserve">dimension reduction. It is frequently used in </w:t>
      </w:r>
      <w:r w:rsidR="005352C7">
        <w:t>many ways including;</w:t>
      </w:r>
    </w:p>
    <w:p w14:paraId="5B51F7A2" w14:textId="616FC8CD" w:rsidR="005352C7" w:rsidRDefault="005352C7" w:rsidP="005352C7">
      <w:pPr>
        <w:pStyle w:val="ListParagraph"/>
        <w:numPr>
          <w:ilvl w:val="0"/>
          <w:numId w:val="5"/>
        </w:numPr>
      </w:pPr>
      <w:r>
        <w:t>Image Analysis</w:t>
      </w:r>
    </w:p>
    <w:p w14:paraId="187758BC" w14:textId="7853FF82" w:rsidR="005352C7" w:rsidRDefault="005352C7" w:rsidP="005352C7">
      <w:pPr>
        <w:pStyle w:val="ListParagraph"/>
        <w:numPr>
          <w:ilvl w:val="0"/>
          <w:numId w:val="5"/>
        </w:numPr>
      </w:pPr>
      <w:r>
        <w:t>Compression</w:t>
      </w:r>
    </w:p>
    <w:p w14:paraId="497E270C" w14:textId="4B6913C2" w:rsidR="005352C7" w:rsidRDefault="00214FE0" w:rsidP="005352C7">
      <w:pPr>
        <w:pStyle w:val="ListParagraph"/>
        <w:numPr>
          <w:ilvl w:val="0"/>
          <w:numId w:val="5"/>
        </w:numPr>
      </w:pPr>
      <w:r>
        <w:t>Data Reduction</w:t>
      </w:r>
    </w:p>
    <w:p w14:paraId="1927D1D2" w14:textId="07B598EE" w:rsidR="00214FE0" w:rsidRDefault="00214FE0" w:rsidP="005352C7">
      <w:pPr>
        <w:pStyle w:val="ListParagraph"/>
        <w:numPr>
          <w:ilvl w:val="0"/>
          <w:numId w:val="5"/>
        </w:numPr>
      </w:pPr>
      <w:r>
        <w:t>Visualisation</w:t>
      </w:r>
    </w:p>
    <w:p w14:paraId="5CB88693" w14:textId="0ED5D495" w:rsidR="00214FE0" w:rsidRDefault="00214FE0" w:rsidP="005352C7">
      <w:pPr>
        <w:pStyle w:val="ListParagraph"/>
        <w:numPr>
          <w:ilvl w:val="0"/>
          <w:numId w:val="5"/>
        </w:numPr>
      </w:pPr>
      <w:r>
        <w:t>Noise Elimination</w:t>
      </w:r>
    </w:p>
    <w:p w14:paraId="3C491067" w14:textId="1046C769" w:rsidR="00214FE0" w:rsidRDefault="00193AED" w:rsidP="005352C7">
      <w:pPr>
        <w:pStyle w:val="ListParagraph"/>
        <w:numPr>
          <w:ilvl w:val="0"/>
          <w:numId w:val="5"/>
        </w:numPr>
      </w:pPr>
      <w:r>
        <w:t>Feature Extraction</w:t>
      </w:r>
    </w:p>
    <w:p w14:paraId="065CBAC6" w14:textId="57F9D8B0" w:rsidR="00193AED" w:rsidRDefault="00790209" w:rsidP="00193AED">
      <w:pPr>
        <w:rPr>
          <w:noProof/>
        </w:rPr>
      </w:pPr>
      <w:r>
        <w:t xml:space="preserve">It </w:t>
      </w:r>
      <w:r w:rsidR="004D26B3">
        <w:t>creat</w:t>
      </w:r>
      <w:r w:rsidR="003C5CC0">
        <w:t>es</w:t>
      </w:r>
      <w:r w:rsidR="004D26B3">
        <w:t xml:space="preserve"> </w:t>
      </w:r>
      <w:r w:rsidR="004D26B3" w:rsidRPr="00056E61">
        <w:rPr>
          <w:noProof/>
        </w:rPr>
        <w:t>lin</w:t>
      </w:r>
      <w:r w:rsidR="00056E61">
        <w:rPr>
          <w:noProof/>
        </w:rPr>
        <w:t>ea</w:t>
      </w:r>
      <w:r w:rsidR="004D26B3" w:rsidRPr="00056E61">
        <w:rPr>
          <w:noProof/>
        </w:rPr>
        <w:t>r</w:t>
      </w:r>
      <w:r w:rsidR="004D26B3">
        <w:t xml:space="preserve"> combination</w:t>
      </w:r>
      <w:r w:rsidR="00850B9F">
        <w:t>s</w:t>
      </w:r>
      <w:r w:rsidR="004D26B3">
        <w:t xml:space="preserve"> of</w:t>
      </w:r>
      <w:r w:rsidR="00CB67A9">
        <w:t xml:space="preserve"> features, producing </w:t>
      </w:r>
      <w:r w:rsidR="00850B9F">
        <w:t>principle components.</w:t>
      </w:r>
      <w:r w:rsidR="000D07DE">
        <w:t xml:space="preserve"> How</w:t>
      </w:r>
      <w:r w:rsidR="005A367D">
        <w:t xml:space="preserve"> this is done is </w:t>
      </w:r>
      <w:r w:rsidR="00D844A9">
        <w:t xml:space="preserve">by taking </w:t>
      </w:r>
      <w:r w:rsidR="00962AFE">
        <w:t xml:space="preserve">the data and creating </w:t>
      </w:r>
      <w:r w:rsidR="00112252">
        <w:t>orthogonal</w:t>
      </w:r>
      <w:r w:rsidR="003344F1">
        <w:t xml:space="preserve"> variants </w:t>
      </w:r>
      <w:r w:rsidR="00DF493E">
        <w:t>of multiple features</w:t>
      </w:r>
      <w:r w:rsidR="0048715C">
        <w:t xml:space="preserve"> compressed into</w:t>
      </w:r>
      <w:r w:rsidR="0040103A">
        <w:t xml:space="preserve"> a</w:t>
      </w:r>
      <w:r w:rsidR="0048715C">
        <w:t xml:space="preserve"> </w:t>
      </w:r>
      <w:r w:rsidR="0048715C" w:rsidRPr="00656C61">
        <w:rPr>
          <w:noProof/>
        </w:rPr>
        <w:t>princip</w:t>
      </w:r>
      <w:r w:rsidR="00656C61">
        <w:rPr>
          <w:noProof/>
        </w:rPr>
        <w:t>al</w:t>
      </w:r>
      <w:r w:rsidR="0048715C">
        <w:t xml:space="preserve"> component</w:t>
      </w:r>
      <w:r w:rsidR="00DF493E">
        <w:t xml:space="preserve">. </w:t>
      </w:r>
      <w:r w:rsidR="00B97605">
        <w:t xml:space="preserve">These new </w:t>
      </w:r>
      <w:r w:rsidR="00383897">
        <w:t xml:space="preserve">components </w:t>
      </w:r>
      <w:r w:rsidR="00B97605">
        <w:t>lay between the original</w:t>
      </w:r>
      <w:r w:rsidR="00383897">
        <w:t xml:space="preserve"> features, representing </w:t>
      </w:r>
      <w:r w:rsidR="001A0F37">
        <w:t xml:space="preserve">a combination of </w:t>
      </w:r>
      <w:r w:rsidR="00875DA4">
        <w:t>the original feature information</w:t>
      </w:r>
      <w:r w:rsidR="00A72841">
        <w:t>, hence the term dimension reduction.</w:t>
      </w:r>
      <w:r w:rsidR="00AF1CDA">
        <w:t xml:space="preserve"> You could imagine two feature</w:t>
      </w:r>
      <w:r w:rsidR="00B464A9">
        <w:t>s</w:t>
      </w:r>
      <w:r w:rsidR="00AF1CDA">
        <w:t xml:space="preserve"> that are highly correlated</w:t>
      </w:r>
      <w:r w:rsidR="00B464A9">
        <w:t xml:space="preserve"> could in effect be represented by a single </w:t>
      </w:r>
      <w:r w:rsidR="00534B45">
        <w:t xml:space="preserve">feature since they contain the same </w:t>
      </w:r>
      <w:r w:rsidR="00C07090" w:rsidRPr="00656C61">
        <w:rPr>
          <w:noProof/>
        </w:rPr>
        <w:t>underl</w:t>
      </w:r>
      <w:r w:rsidR="00656C61">
        <w:rPr>
          <w:noProof/>
        </w:rPr>
        <w:t>y</w:t>
      </w:r>
      <w:r w:rsidR="00C07090" w:rsidRPr="00656C61">
        <w:rPr>
          <w:noProof/>
        </w:rPr>
        <w:t>ing</w:t>
      </w:r>
      <w:r w:rsidR="00C07090">
        <w:t xml:space="preserve"> </w:t>
      </w:r>
      <w:r w:rsidR="00534B45">
        <w:t>information</w:t>
      </w:r>
      <w:r w:rsidR="00656C61">
        <w:t xml:space="preserve"> </w:t>
      </w:r>
      <w:r w:rsidR="00815970">
        <w:t>with reduced noise</w:t>
      </w:r>
      <w:r w:rsidR="00534B45">
        <w:t>.</w:t>
      </w:r>
      <w:r w:rsidR="00C2049F">
        <w:t xml:space="preserve"> </w:t>
      </w:r>
      <w:r w:rsidR="009820FF">
        <w:t xml:space="preserve">These principle components </w:t>
      </w:r>
      <w:r w:rsidR="00490928">
        <w:t xml:space="preserve">are represented by eigenvectors </w:t>
      </w:r>
      <w:r w:rsidR="002C7EB2">
        <w:t>used to show the new feature space,</w:t>
      </w:r>
      <w:r w:rsidR="008E5954">
        <w:t xml:space="preserve"> </w:t>
      </w:r>
      <w:r w:rsidR="00122FF9">
        <w:t>to</w:t>
      </w:r>
      <w:r w:rsidR="008E5954">
        <w:t xml:space="preserve"> which to original data points are projected onto</w:t>
      </w:r>
      <w:r w:rsidR="00CA2BAB">
        <w:fldChar w:fldCharType="begin"/>
      </w:r>
      <w:r w:rsidR="00C0187E">
        <w:instrText xml:space="preserve"> ADDIN ZOTERO_ITEM CSL_CITATION {"citationID":"8iQwB8Sa","properties":{"formattedCitation":"(G\\uc0\\u233{}ron, 2017, pp. 211\\uc0\\u8211{}215; Janert, 2011, pp. 327\\uc0\\u8211{}349)","plainCitation":"(Géron, 2017, pp. 211–215; Janert, 2011, pp. 327–349)","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211-215"},{"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locator":"327-349"}],"schema":"https://github.com/citation-style-language/schema/raw/master/csl-citation.json"} </w:instrText>
      </w:r>
      <w:r w:rsidR="00CA2BAB">
        <w:fldChar w:fldCharType="separate"/>
      </w:r>
      <w:r w:rsidR="00C0187E" w:rsidRPr="00C0187E">
        <w:rPr>
          <w:rFonts w:ascii="Calibri" w:hAnsi="Calibri" w:cs="Calibri"/>
          <w:szCs w:val="24"/>
        </w:rPr>
        <w:t>(Géron, 2017, pp. 211–215; Janert, 2011, pp. 327–349)</w:t>
      </w:r>
      <w:r w:rsidR="00CA2BAB">
        <w:fldChar w:fldCharType="end"/>
      </w:r>
      <w:r w:rsidR="00196B24">
        <w:t xml:space="preserve">(see </w:t>
      </w:r>
      <w:r w:rsidR="00222B96">
        <w:fldChar w:fldCharType="begin"/>
      </w:r>
      <w:r w:rsidR="00222B96">
        <w:instrText xml:space="preserve"> REF _Ref510636919 \h </w:instrText>
      </w:r>
      <w:r w:rsidR="00222B96">
        <w:fldChar w:fldCharType="separate"/>
      </w:r>
      <w:r w:rsidR="00222B96">
        <w:t xml:space="preserve">Figure </w:t>
      </w:r>
      <w:r w:rsidR="00222B96">
        <w:rPr>
          <w:noProof/>
        </w:rPr>
        <w:t>14</w:t>
      </w:r>
      <w:r w:rsidR="00222B96">
        <w:fldChar w:fldCharType="end"/>
      </w:r>
      <w:r w:rsidR="007D43A2">
        <w:t>)</w:t>
      </w:r>
      <w:r w:rsidR="002A4A52">
        <w:t>.</w:t>
      </w:r>
      <w:r w:rsidR="0026749B">
        <w:t xml:space="preserve"> </w:t>
      </w:r>
    </w:p>
    <w:p w14:paraId="31F8EF14" w14:textId="77777777" w:rsidR="006A3950" w:rsidRDefault="006A3950" w:rsidP="006A3950">
      <w:pPr>
        <w:keepNext/>
        <w:jc w:val="center"/>
      </w:pPr>
      <w:r>
        <w:rPr>
          <w:noProof/>
        </w:rPr>
        <w:drawing>
          <wp:inline distT="0" distB="0" distL="0" distR="0" wp14:anchorId="46B5E798" wp14:editId="02F344AE">
            <wp:extent cx="3799114" cy="357180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819106" cy="3590599"/>
                    </a:xfrm>
                    <a:prstGeom prst="rect">
                      <a:avLst/>
                    </a:prstGeom>
                  </pic:spPr>
                </pic:pic>
              </a:graphicData>
            </a:graphic>
          </wp:inline>
        </w:drawing>
      </w:r>
    </w:p>
    <w:p w14:paraId="18863731" w14:textId="4AF52F47" w:rsidR="00304960" w:rsidRDefault="006A3950" w:rsidP="006A3950">
      <w:pPr>
        <w:pStyle w:val="Caption"/>
        <w:jc w:val="center"/>
      </w:pPr>
      <w:bookmarkStart w:id="153" w:name="_Ref510636919"/>
      <w:r>
        <w:t xml:space="preserve">Figure </w:t>
      </w:r>
      <w:fldSimple w:instr=" SEQ Figure \* ARABIC ">
        <w:r w:rsidR="000C3D6E">
          <w:rPr>
            <w:noProof/>
          </w:rPr>
          <w:t>14</w:t>
        </w:r>
      </w:fldSimple>
      <w:bookmarkEnd w:id="153"/>
      <w:r>
        <w:t xml:space="preserve"> </w:t>
      </w:r>
      <w:r w:rsidRPr="009D60CE">
        <w:t xml:space="preserve">A visualisation of how a </w:t>
      </w:r>
      <w:r w:rsidRPr="004E46DA">
        <w:rPr>
          <w:noProof/>
        </w:rPr>
        <w:t>princip</w:t>
      </w:r>
      <w:r w:rsidR="004E46DA">
        <w:rPr>
          <w:noProof/>
        </w:rPr>
        <w:t>al</w:t>
      </w:r>
      <w:r w:rsidRPr="009D60CE">
        <w:t xml:space="preserve"> component is produced. The two features </w:t>
      </w:r>
      <w:r w:rsidRPr="004E46DA">
        <w:rPr>
          <w:noProof/>
        </w:rPr>
        <w:t>are project</w:t>
      </w:r>
      <w:r w:rsidR="004E46DA">
        <w:rPr>
          <w:noProof/>
        </w:rPr>
        <w:t>ed</w:t>
      </w:r>
      <w:r w:rsidRPr="009D60CE">
        <w:t xml:space="preserve"> (red lines) in an orthogonal manner onto the first </w:t>
      </w:r>
      <w:r w:rsidRPr="004E46DA">
        <w:rPr>
          <w:noProof/>
        </w:rPr>
        <w:t>eigenvector</w:t>
      </w:r>
      <w:r w:rsidRPr="009D60CE">
        <w:t xml:space="preserve"> or </w:t>
      </w:r>
      <w:r w:rsidRPr="004E46DA">
        <w:rPr>
          <w:noProof/>
        </w:rPr>
        <w:t>princip</w:t>
      </w:r>
      <w:r w:rsidR="004E46DA">
        <w:rPr>
          <w:noProof/>
        </w:rPr>
        <w:t>al</w:t>
      </w:r>
      <w:r w:rsidRPr="009D60CE">
        <w:t xml:space="preserve"> component (black line). The red dots are the combination of the original features</w:t>
      </w:r>
      <w:r w:rsidR="00150FB0">
        <w:fldChar w:fldCharType="begin"/>
      </w:r>
      <w:r w:rsidR="008B5FFB">
        <w:instrText xml:space="preserve"> ADDIN ZOTERO_ITEM CSL_CITATION {"citationID":"Clpwk0JA","properties":{"formattedCitation":"(amoeba, 2015)","plainCitation":"(amoeba, 2015)","noteIndex":0},"citationItems":[{"id":147,"uris":["http://zotero.org/users/4754574/items/4FEZE7ZK"],"uri":["http://zotero.org/users/4754574/items/4FEZE7ZK"],"itemData":{"id":147,"type":"webpage","title":"pca - Making sense of principal component analysis, eigenvectors &amp; eigenvalues - Cross Validated","URL":"https://stats.stackexchange.com/questions/2691/making-sense-of-principal-component-analysis-eigenvectors-eigenvalues","author":[{"family":"amoeba","given":""}],"issued":{"date-parts":[["2015",3,6]]},"accessed":{"date-parts":[["2018",3,13]]}}}],"schema":"https://github.com/citation-style-language/schema/raw/master/csl-citation.json"} </w:instrText>
      </w:r>
      <w:r w:rsidR="00150FB0">
        <w:fldChar w:fldCharType="separate"/>
      </w:r>
      <w:r w:rsidR="00C0187E" w:rsidRPr="00C0187E">
        <w:rPr>
          <w:rFonts w:ascii="Calibri" w:hAnsi="Calibri" w:cs="Calibri"/>
        </w:rPr>
        <w:t>(amoeba, 2015)</w:t>
      </w:r>
      <w:r w:rsidR="00150FB0">
        <w:fldChar w:fldCharType="end"/>
      </w:r>
      <w:r>
        <w:t>.</w:t>
      </w:r>
    </w:p>
    <w:p w14:paraId="062951A3" w14:textId="4518A2D4" w:rsidR="00942835" w:rsidRDefault="00942835" w:rsidP="00942835">
      <w:r>
        <w:lastRenderedPageBreak/>
        <w:t xml:space="preserve">The reason for using PCA is that </w:t>
      </w:r>
      <w:r w:rsidR="00A01341">
        <w:t>it is</w:t>
      </w:r>
      <w:r>
        <w:t xml:space="preserve"> one of the most</w:t>
      </w:r>
      <w:r w:rsidR="00A01341">
        <w:t xml:space="preserve"> widely </w:t>
      </w:r>
      <w:r>
        <w:t>used methods for multivariate</w:t>
      </w:r>
      <w:r w:rsidR="00A01341">
        <w:t xml:space="preserve"> analysis</w:t>
      </w:r>
      <w:r w:rsidR="00D27D6E">
        <w:fldChar w:fldCharType="begin"/>
      </w:r>
      <w:r w:rsidR="00C0187E">
        <w:instrText xml:space="preserve"> ADDIN ZOTERO_ITEM CSL_CITATION {"citationID":"LDoVbQr1","properties":{"formattedCitation":"(Janert, 2011, p. 328; Raschka, n.d.)","plainCitation":"(Janert, 2011, p. 328; Raschka, n.d.)","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locator":"328"},{"id":310,"uris":["http://zotero.org/users/4754574/items/9W6JT8HE"],"uri":["http://zotero.org/users/4754574/items/9W6JT8HE"],"itemData":{"id":310,"type":"webpage","title":"Principal Component Analysis","abstract":"A step by step tutorial to Principal Component Analysis, a simple yet powerful transformation technique.","URL":"https://plot.ly/ipython-notebooks/principal-component-analysis/","author":[{"family":"Raschka","given":"Sebastian"}],"accessed":{"date-parts":[["2018",4,4]]}}}],"schema":"https://github.com/citation-style-language/schema/raw/master/csl-citation.json"} </w:instrText>
      </w:r>
      <w:r w:rsidR="00D27D6E">
        <w:fldChar w:fldCharType="separate"/>
      </w:r>
      <w:r w:rsidR="00C0187E" w:rsidRPr="00C0187E">
        <w:rPr>
          <w:rFonts w:ascii="Calibri" w:hAnsi="Calibri" w:cs="Calibri"/>
        </w:rPr>
        <w:t>(Janert, 2011, p. 328; Raschka, n.d.)</w:t>
      </w:r>
      <w:r w:rsidR="00D27D6E">
        <w:fldChar w:fldCharType="end"/>
      </w:r>
      <w:r w:rsidR="00A01341">
        <w:t>.</w:t>
      </w:r>
      <w:r w:rsidR="006B09C5">
        <w:t xml:space="preserve"> </w:t>
      </w:r>
      <w:r w:rsidR="0047332B">
        <w:t>With PCA, there are a lot of visualisation techniques</w:t>
      </w:r>
      <w:r w:rsidR="005B7D9B">
        <w:t xml:space="preserve"> </w:t>
      </w:r>
      <w:r w:rsidR="0047332B">
        <w:t>that</w:t>
      </w:r>
      <w:r w:rsidR="00005D30">
        <w:t xml:space="preserve"> can provide </w:t>
      </w:r>
      <w:r w:rsidR="00F10C83">
        <w:t>detailed insight into the relations of the features.</w:t>
      </w:r>
    </w:p>
    <w:p w14:paraId="7418D4CA" w14:textId="47018D96" w:rsidR="00952DD4" w:rsidRDefault="00621696" w:rsidP="00952DD4">
      <w:pPr>
        <w:pStyle w:val="Heading2"/>
      </w:pPr>
      <w:bookmarkStart w:id="154" w:name="_Toc511516112"/>
      <w:bookmarkStart w:id="155" w:name="_Toc511771868"/>
      <w:bookmarkStart w:id="156" w:name="_Toc511871665"/>
      <w:bookmarkStart w:id="157" w:name="_Toc512176182"/>
      <w:bookmarkStart w:id="158" w:name="_Toc512176234"/>
      <w:r>
        <w:t xml:space="preserve">6.3 </w:t>
      </w:r>
      <w:r w:rsidR="00952DD4">
        <w:t>Building the Principle</w:t>
      </w:r>
      <w:r>
        <w:t xml:space="preserve"> Components</w:t>
      </w:r>
      <w:bookmarkEnd w:id="154"/>
      <w:bookmarkEnd w:id="155"/>
      <w:bookmarkEnd w:id="156"/>
      <w:bookmarkEnd w:id="157"/>
      <w:bookmarkEnd w:id="158"/>
    </w:p>
    <w:p w14:paraId="5D1608F1" w14:textId="54B30D7A" w:rsidR="00F10C83" w:rsidRDefault="00E24BE5" w:rsidP="00942835">
      <w:r>
        <w:t xml:space="preserve">Scikit-Learn </w:t>
      </w:r>
      <w:r w:rsidR="00675453">
        <w:t xml:space="preserve">incorporates PCA </w:t>
      </w:r>
      <w:r w:rsidR="00CB36D5">
        <w:t>functionality</w:t>
      </w:r>
      <w:r w:rsidR="00A92876">
        <w:t xml:space="preserve">. PCA was </w:t>
      </w:r>
      <w:r w:rsidR="00556511">
        <w:t>employed using the following code;</w:t>
      </w:r>
    </w:p>
    <w:p w14:paraId="04FC9F0A" w14:textId="2AF2D03E" w:rsidR="00340602" w:rsidRDefault="00340602" w:rsidP="00942835">
      <w:r>
        <w:rPr>
          <w:noProof/>
        </w:rPr>
        <w:drawing>
          <wp:inline distT="0" distB="0" distL="0" distR="0" wp14:anchorId="702341D8" wp14:editId="66C0885F">
            <wp:extent cx="5731510" cy="99187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991870"/>
                    </a:xfrm>
                    <a:prstGeom prst="rect">
                      <a:avLst/>
                    </a:prstGeom>
                  </pic:spPr>
                </pic:pic>
              </a:graphicData>
            </a:graphic>
          </wp:inline>
        </w:drawing>
      </w:r>
    </w:p>
    <w:p w14:paraId="402BAB39" w14:textId="6FDA02B9" w:rsidR="00C96930" w:rsidRDefault="000C11C0" w:rsidP="00942835">
      <w:r>
        <w:t>After building</w:t>
      </w:r>
      <w:r w:rsidR="00DF7877">
        <w:t xml:space="preserve"> a</w:t>
      </w:r>
      <w:r>
        <w:t xml:space="preserve"> new PCA object, </w:t>
      </w:r>
      <w:r w:rsidR="00DF7877">
        <w:t xml:space="preserve">the number of components </w:t>
      </w:r>
      <w:r w:rsidR="006A55C4">
        <w:t>should</w:t>
      </w:r>
      <w:r w:rsidR="00DF7877">
        <w:t xml:space="preserve"> be reduced as to discard any noise</w:t>
      </w:r>
      <w:r w:rsidR="000649C0">
        <w:t xml:space="preserve"> within the data. This can be done with the assistance of a </w:t>
      </w:r>
      <w:r w:rsidR="000649C0" w:rsidRPr="003E614C">
        <w:rPr>
          <w:b/>
        </w:rPr>
        <w:t>scree plot</w:t>
      </w:r>
      <w:r w:rsidR="00D4248B">
        <w:rPr>
          <w:b/>
        </w:rPr>
        <w:t xml:space="preserve"> </w:t>
      </w:r>
      <w:r w:rsidR="00D4248B" w:rsidRPr="00D4248B">
        <w:t>(see</w:t>
      </w:r>
      <w:r w:rsidR="00D4248B">
        <w:rPr>
          <w:b/>
        </w:rPr>
        <w:t xml:space="preserve"> </w:t>
      </w:r>
      <w:r w:rsidR="00D4248B">
        <w:rPr>
          <w:b/>
        </w:rPr>
        <w:fldChar w:fldCharType="begin"/>
      </w:r>
      <w:r w:rsidR="00D4248B">
        <w:rPr>
          <w:b/>
        </w:rPr>
        <w:instrText xml:space="preserve"> REF _Ref510639296 \h </w:instrText>
      </w:r>
      <w:r w:rsidR="00D4248B">
        <w:rPr>
          <w:b/>
        </w:rPr>
      </w:r>
      <w:r w:rsidR="00D4248B">
        <w:rPr>
          <w:b/>
        </w:rPr>
        <w:fldChar w:fldCharType="separate"/>
      </w:r>
      <w:r w:rsidR="00D4248B">
        <w:t xml:space="preserve">Figure </w:t>
      </w:r>
      <w:r w:rsidR="00D4248B">
        <w:rPr>
          <w:noProof/>
        </w:rPr>
        <w:t>15</w:t>
      </w:r>
      <w:r w:rsidR="00D4248B">
        <w:rPr>
          <w:b/>
        </w:rPr>
        <w:fldChar w:fldCharType="end"/>
      </w:r>
      <w:r w:rsidR="00D4248B">
        <w:rPr>
          <w:b/>
        </w:rPr>
        <w:t>)</w:t>
      </w:r>
      <w:r w:rsidR="007478B4">
        <w:t xml:space="preserve"> </w:t>
      </w:r>
      <w:r w:rsidR="006A55C4">
        <w:t>and the elbow technique</w:t>
      </w:r>
      <w:r w:rsidR="009201D7">
        <w:t xml:space="preserve"> </w:t>
      </w:r>
      <w:r w:rsidR="00154670">
        <w:t xml:space="preserve">where the </w:t>
      </w:r>
      <w:r w:rsidR="00402EDD">
        <w:t>cut-off</w:t>
      </w:r>
      <w:r w:rsidR="00154670">
        <w:t xml:space="preserve"> point should be where the line on the plot </w:t>
      </w:r>
      <w:r w:rsidR="00402EDD">
        <w:t>‘elbows’</w:t>
      </w:r>
      <w:r w:rsidR="007478B4">
        <w:t>.</w:t>
      </w:r>
    </w:p>
    <w:p w14:paraId="3E5F33CB" w14:textId="5B336F78" w:rsidR="00556511" w:rsidRDefault="00556511" w:rsidP="00942835"/>
    <w:p w14:paraId="20CAB83C" w14:textId="151F992E" w:rsidR="003E614C" w:rsidRDefault="007A5591" w:rsidP="003E614C">
      <w:pPr>
        <w:keepNext/>
      </w:pPr>
      <w:r>
        <w:rPr>
          <w:noProof/>
        </w:rPr>
        <mc:AlternateContent>
          <mc:Choice Requires="wps">
            <w:drawing>
              <wp:anchor distT="0" distB="0" distL="114300" distR="114300" simplePos="0" relativeHeight="251658247" behindDoc="0" locked="0" layoutInCell="1" allowOverlap="1" wp14:anchorId="2B80CB91" wp14:editId="37ABCB5C">
                <wp:simplePos x="0" y="0"/>
                <wp:positionH relativeFrom="column">
                  <wp:posOffset>895350</wp:posOffset>
                </wp:positionH>
                <wp:positionV relativeFrom="paragraph">
                  <wp:posOffset>2099310</wp:posOffset>
                </wp:positionV>
                <wp:extent cx="123825" cy="123825"/>
                <wp:effectExtent l="0" t="0" r="28575" b="28575"/>
                <wp:wrapNone/>
                <wp:docPr id="38" name="Oval 38"/>
                <wp:cNvGraphicFramePr/>
                <a:graphic xmlns:a="http://schemas.openxmlformats.org/drawingml/2006/main">
                  <a:graphicData uri="http://schemas.microsoft.com/office/word/2010/wordprocessingShape">
                    <wps:wsp>
                      <wps:cNvSpPr/>
                      <wps:spPr>
                        <a:xfrm>
                          <a:off x="0" y="0"/>
                          <a:ext cx="123825" cy="12382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9C4665" id="Oval 38" o:spid="_x0000_s1026" style="position:absolute;margin-left:70.5pt;margin-top:165.3pt;width:9.75pt;height:9.75pt;z-index:25165927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" fillcolor="#ed7d31 [3205]" strokecolor="#823b0b [1605]" strokeweight="1pt">
                <v:stroke joinstyle="miter"/>
              </v:oval>
            </w:pict>
          </mc:Fallback>
        </mc:AlternateContent>
      </w:r>
      <w:r w:rsidR="00355B68">
        <w:rPr>
          <w:noProof/>
        </w:rPr>
        <w:drawing>
          <wp:inline distT="0" distB="0" distL="0" distR="0" wp14:anchorId="5219B354" wp14:editId="3561C594">
            <wp:extent cx="5731510" cy="2944495"/>
            <wp:effectExtent l="0" t="0" r="254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944495"/>
                    </a:xfrm>
                    <a:prstGeom prst="rect">
                      <a:avLst/>
                    </a:prstGeom>
                  </pic:spPr>
                </pic:pic>
              </a:graphicData>
            </a:graphic>
          </wp:inline>
        </w:drawing>
      </w:r>
    </w:p>
    <w:p w14:paraId="5F482549" w14:textId="07D295DD" w:rsidR="00BA7A69" w:rsidRDefault="003E614C" w:rsidP="003E614C">
      <w:pPr>
        <w:pStyle w:val="Caption"/>
      </w:pPr>
      <w:bookmarkStart w:id="159" w:name="_Ref510639296"/>
      <w:r>
        <w:t xml:space="preserve">Figure </w:t>
      </w:r>
      <w:fldSimple w:instr=" SEQ Figure \* ARABIC ">
        <w:r w:rsidR="000C3D6E">
          <w:rPr>
            <w:noProof/>
          </w:rPr>
          <w:t>15</w:t>
        </w:r>
      </w:fldSimple>
      <w:bookmarkEnd w:id="159"/>
      <w:r>
        <w:t xml:space="preserve"> This scree plot shows the </w:t>
      </w:r>
      <w:r w:rsidRPr="00E207DC">
        <w:rPr>
          <w:noProof/>
        </w:rPr>
        <w:t>drop-o</w:t>
      </w:r>
      <w:r w:rsidR="00E207DC">
        <w:rPr>
          <w:noProof/>
        </w:rPr>
        <w:t>f</w:t>
      </w:r>
      <w:r w:rsidRPr="00E207DC">
        <w:rPr>
          <w:noProof/>
        </w:rPr>
        <w:t>f</w:t>
      </w:r>
      <w:r>
        <w:t xml:space="preserve"> in explained variance for each component. As can be </w:t>
      </w:r>
      <w:r w:rsidRPr="00E207DC">
        <w:rPr>
          <w:noProof/>
        </w:rPr>
        <w:t>seen</w:t>
      </w:r>
      <w:r w:rsidR="00E207DC">
        <w:rPr>
          <w:noProof/>
        </w:rPr>
        <w:t>,</w:t>
      </w:r>
      <w:r>
        <w:t xml:space="preserve"> the elbow is at around 3 principle components which </w:t>
      </w:r>
      <w:r w:rsidRPr="001E70CE">
        <w:rPr>
          <w:noProof/>
        </w:rPr>
        <w:t>explain</w:t>
      </w:r>
      <w:r>
        <w:t xml:space="preserve"> about 70% of the relevant information in this dataset.</w:t>
      </w:r>
    </w:p>
    <w:p w14:paraId="67655885" w14:textId="666F4ABF" w:rsidR="003E614C" w:rsidRDefault="003E614C" w:rsidP="003E614C">
      <w:r>
        <w:t>As well as this, following a rule of thumb saying that at least 70% of the original information or explained variance should be kept</w:t>
      </w:r>
      <w:r>
        <w:fldChar w:fldCharType="begin"/>
      </w:r>
      <w:r w:rsidR="008B5FFB">
        <w:instrText xml:space="preserve"> ADDIN ZOTERO_ITEM CSL_CITATION {"citationID":"33kKtAZI","properties":{"formattedCitation":"(Pierson, 2017)","plainCitation":"(Pierson, 2017)","noteIndex":0},"citationItems":[{"id":309,"uris":["http://zotero.org/users/4754574/items/RVV4GI4K"],"uri":["http://zotero.org/users/4754574/items/RVV4GI4K"],"itemData":{"id":309,"type":"speech","title":"Python-Data-Science-Essential-Training","URL":"https://www.lynda.com/Python-tutorials/Principal-component-analysis-PCA/520233/601961-4.html","author":[{"family":"Pierson","given":"Lillian"}],"issued":{"date-parts":[["2017",10,4]]}}}],"schema":"https://github.com/citation-style-language/schema/raw/master/csl-citation.json"} </w:instrText>
      </w:r>
      <w:r>
        <w:fldChar w:fldCharType="separate"/>
      </w:r>
      <w:r w:rsidR="00C0187E" w:rsidRPr="00C0187E">
        <w:rPr>
          <w:rFonts w:ascii="Calibri" w:hAnsi="Calibri" w:cs="Calibri"/>
        </w:rPr>
        <w:t>(Pierson, 2017)</w:t>
      </w:r>
      <w:r>
        <w:fldChar w:fldCharType="end"/>
      </w:r>
      <w:r>
        <w:t>.</w:t>
      </w:r>
      <w:r w:rsidR="00F341CB">
        <w:t xml:space="preserve"> This can be </w:t>
      </w:r>
      <w:r w:rsidR="00D0690E">
        <w:t>verified</w:t>
      </w:r>
      <w:r w:rsidR="00F341CB">
        <w:t xml:space="preserve"> by specifying the </w:t>
      </w:r>
      <w:r w:rsidR="00D0690E">
        <w:t>number</w:t>
      </w:r>
      <w:r w:rsidR="00F341CB">
        <w:t xml:space="preserve"> of components </w:t>
      </w:r>
      <w:r w:rsidR="00B81BBF">
        <w:t>that should be returned from the PCA</w:t>
      </w:r>
      <w:r w:rsidR="000A57CB">
        <w:t>. In this case it the scree plot s</w:t>
      </w:r>
      <w:r w:rsidR="00CB703F">
        <w:t xml:space="preserve">ays that the optimal </w:t>
      </w:r>
      <w:r w:rsidR="006A28AA">
        <w:t>number</w:t>
      </w:r>
      <w:r w:rsidR="00CB703F">
        <w:t xml:space="preserve"> of components is 3.</w:t>
      </w:r>
      <w:r w:rsidR="0044464D">
        <w:t xml:space="preserve"> This can be specified by the</w:t>
      </w:r>
      <w:r w:rsidR="00B81BBF">
        <w:t xml:space="preserve"> function</w:t>
      </w:r>
      <w:r w:rsidR="009D1FD8">
        <w:t xml:space="preserve"> as done by the following code;</w:t>
      </w:r>
    </w:p>
    <w:p w14:paraId="597986D4" w14:textId="38DBBDBA" w:rsidR="009D1FD8" w:rsidRDefault="009D1FD8" w:rsidP="003E614C">
      <w:r>
        <w:rPr>
          <w:noProof/>
        </w:rPr>
        <w:drawing>
          <wp:inline distT="0" distB="0" distL="0" distR="0" wp14:anchorId="23F9DCC9" wp14:editId="1F13232E">
            <wp:extent cx="5731510" cy="795020"/>
            <wp:effectExtent l="0" t="0" r="254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795020"/>
                    </a:xfrm>
                    <a:prstGeom prst="rect">
                      <a:avLst/>
                    </a:prstGeom>
                  </pic:spPr>
                </pic:pic>
              </a:graphicData>
            </a:graphic>
          </wp:inline>
        </w:drawing>
      </w:r>
    </w:p>
    <w:p w14:paraId="6954704E" w14:textId="3E3058CD" w:rsidR="003E614C" w:rsidRDefault="00504A53" w:rsidP="00942835">
      <w:r>
        <w:t xml:space="preserve">The </w:t>
      </w:r>
      <w:r w:rsidR="004375CE">
        <w:t xml:space="preserve">residual information </w:t>
      </w:r>
      <w:r>
        <w:t>is around 72%</w:t>
      </w:r>
      <w:r w:rsidR="004375CE">
        <w:t xml:space="preserve"> which validates the </w:t>
      </w:r>
      <w:r w:rsidR="00E21885">
        <w:t>assessment of the s</w:t>
      </w:r>
      <w:r w:rsidR="00C21D65">
        <w:t>c</w:t>
      </w:r>
      <w:r w:rsidR="00E21885">
        <w:t>ree plot.</w:t>
      </w:r>
    </w:p>
    <w:p w14:paraId="2999DF9F" w14:textId="4BFF9A2D" w:rsidR="00BA7A69" w:rsidRDefault="00E8070B" w:rsidP="004365B3">
      <w:pPr>
        <w:pStyle w:val="Heading2"/>
      </w:pPr>
      <w:bookmarkStart w:id="160" w:name="_Toc511516113"/>
      <w:bookmarkStart w:id="161" w:name="_Toc511771869"/>
      <w:bookmarkStart w:id="162" w:name="_Toc511871666"/>
      <w:bookmarkStart w:id="163" w:name="_Toc512176183"/>
      <w:bookmarkStart w:id="164" w:name="_Toc512176235"/>
      <w:r>
        <w:lastRenderedPageBreak/>
        <w:t>6</w:t>
      </w:r>
      <w:r w:rsidR="006356DC">
        <w:t>.</w:t>
      </w:r>
      <w:r>
        <w:t>4</w:t>
      </w:r>
      <w:r w:rsidR="00F95C51">
        <w:t xml:space="preserve"> </w:t>
      </w:r>
      <w:r w:rsidR="007721B7">
        <w:t>Analysing the Principle Components</w:t>
      </w:r>
      <w:bookmarkEnd w:id="160"/>
      <w:bookmarkEnd w:id="161"/>
      <w:bookmarkEnd w:id="162"/>
      <w:bookmarkEnd w:id="163"/>
      <w:bookmarkEnd w:id="164"/>
    </w:p>
    <w:p w14:paraId="6791AE9E" w14:textId="553E269E" w:rsidR="00641EDC" w:rsidRDefault="00DA4109" w:rsidP="00CB78FA">
      <w:r>
        <w:t xml:space="preserve">The </w:t>
      </w:r>
      <w:r w:rsidR="000A4149">
        <w:t>next tasks access the</w:t>
      </w:r>
      <w:r w:rsidR="00700D96">
        <w:t>se new components using various</w:t>
      </w:r>
      <w:r w:rsidR="00A67F11">
        <w:t xml:space="preserve"> </w:t>
      </w:r>
      <w:r w:rsidR="00781165">
        <w:t xml:space="preserve">visual </w:t>
      </w:r>
      <w:r w:rsidR="00A67F11">
        <w:t xml:space="preserve">techniques. </w:t>
      </w:r>
      <w:r w:rsidR="003D1F84">
        <w:t xml:space="preserve">Because 3 components have been created, </w:t>
      </w:r>
      <w:r w:rsidR="00247C5C">
        <w:t xml:space="preserve">it is effectively a 3D cube </w:t>
      </w:r>
      <w:r w:rsidR="00F62AFF">
        <w:t>of data. It is important to take this into account as there might be</w:t>
      </w:r>
      <w:r w:rsidR="00AD00AE">
        <w:t xml:space="preserve"> some </w:t>
      </w:r>
      <w:r w:rsidR="008430F1">
        <w:t xml:space="preserve">useful information that can only be found in a </w:t>
      </w:r>
      <w:r w:rsidR="00EA5256">
        <w:t>multidimensional analysis</w:t>
      </w:r>
      <w:r w:rsidR="00417EE7">
        <w:fldChar w:fldCharType="begin"/>
      </w:r>
      <w:r w:rsidR="00C0187E">
        <w:instrText xml:space="preserve"> ADDIN ZOTERO_ITEM CSL_CITATION {"citationID":"jCeLbQbp","properties":{"formattedCitation":"(Janert, 2011, p. 330)","plainCitation":"(Janert, 2011, p. 330)","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locator":"330"}],"schema":"https://github.com/citation-style-language/schema/raw/master/csl-citation.json"} </w:instrText>
      </w:r>
      <w:r w:rsidR="00417EE7">
        <w:fldChar w:fldCharType="separate"/>
      </w:r>
      <w:r w:rsidR="00C0187E" w:rsidRPr="00C0187E">
        <w:rPr>
          <w:rFonts w:ascii="Calibri" w:hAnsi="Calibri" w:cs="Calibri"/>
        </w:rPr>
        <w:t>(Janert, 2011, p. 330)</w:t>
      </w:r>
      <w:r w:rsidR="00417EE7">
        <w:fldChar w:fldCharType="end"/>
      </w:r>
      <w:r w:rsidR="00EA5256">
        <w:t>.</w:t>
      </w:r>
    </w:p>
    <w:p w14:paraId="2D21DAAB" w14:textId="77153D37" w:rsidR="00A72F97" w:rsidRDefault="004365B3" w:rsidP="00420184">
      <w:pPr>
        <w:pStyle w:val="Heading3"/>
      </w:pPr>
      <w:bookmarkStart w:id="165" w:name="_Toc511516114"/>
      <w:bookmarkStart w:id="166" w:name="_Toc511771870"/>
      <w:bookmarkStart w:id="167" w:name="_Toc511871667"/>
      <w:bookmarkStart w:id="168" w:name="_Toc512176184"/>
      <w:bookmarkStart w:id="169" w:name="_Toc512176236"/>
      <w:r>
        <w:t>6</w:t>
      </w:r>
      <w:r w:rsidR="006356DC">
        <w:t>.</w:t>
      </w:r>
      <w:r>
        <w:t>4.1</w:t>
      </w:r>
      <w:r w:rsidR="00FB3CD1">
        <w:t xml:space="preserve"> Correlation Heatmaps</w:t>
      </w:r>
      <w:r w:rsidR="00783963">
        <w:t xml:space="preserve"> with Principle Components</w:t>
      </w:r>
      <w:bookmarkEnd w:id="165"/>
      <w:bookmarkEnd w:id="166"/>
      <w:bookmarkEnd w:id="167"/>
      <w:bookmarkEnd w:id="168"/>
      <w:bookmarkEnd w:id="169"/>
    </w:p>
    <w:p w14:paraId="0F740EB2" w14:textId="070709E8" w:rsidR="00B12C83" w:rsidRDefault="00B12C83" w:rsidP="00641EDC">
      <w:r>
        <w:t xml:space="preserve">The </w:t>
      </w:r>
      <w:r w:rsidR="002310E8">
        <w:t>second</w:t>
      </w:r>
      <w:r>
        <w:t xml:space="preserve"> exploration technique used was</w:t>
      </w:r>
      <w:r w:rsidR="00A9604C">
        <w:t xml:space="preserve"> a correlation </w:t>
      </w:r>
      <w:r w:rsidR="00A9604C" w:rsidRPr="001E70CE">
        <w:rPr>
          <w:noProof/>
        </w:rPr>
        <w:t>heat</w:t>
      </w:r>
      <w:r w:rsidR="001E70CE">
        <w:rPr>
          <w:noProof/>
        </w:rPr>
        <w:t xml:space="preserve"> </w:t>
      </w:r>
      <w:r w:rsidR="00A9604C" w:rsidRPr="001E70CE">
        <w:rPr>
          <w:noProof/>
        </w:rPr>
        <w:t>map</w:t>
      </w:r>
      <w:r w:rsidR="00A9604C">
        <w:t>. In this, the function</w:t>
      </w:r>
      <w:r w:rsidR="002310E8">
        <w:t xml:space="preserve"> takes in the </w:t>
      </w:r>
      <w:r w:rsidR="00E650BE">
        <w:t xml:space="preserve">components as well as the original </w:t>
      </w:r>
      <w:r w:rsidR="00572EDB">
        <w:t>features and find the Pearson r values</w:t>
      </w:r>
      <w:r w:rsidR="00D128E7">
        <w:t xml:space="preserve"> using the following;</w:t>
      </w:r>
    </w:p>
    <w:p w14:paraId="70210B41" w14:textId="72E5766D" w:rsidR="009D5EE4" w:rsidRDefault="007A10FA" w:rsidP="00641EDC">
      <w:r>
        <w:rPr>
          <w:noProof/>
        </w:rPr>
        <w:drawing>
          <wp:inline distT="0" distB="0" distL="0" distR="0" wp14:anchorId="2D61FA11" wp14:editId="2D323948">
            <wp:extent cx="5731510" cy="1233170"/>
            <wp:effectExtent l="0" t="0" r="254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33170"/>
                    </a:xfrm>
                    <a:prstGeom prst="rect">
                      <a:avLst/>
                    </a:prstGeom>
                  </pic:spPr>
                </pic:pic>
              </a:graphicData>
            </a:graphic>
          </wp:inline>
        </w:drawing>
      </w:r>
    </w:p>
    <w:p w14:paraId="67FD1C6C" w14:textId="65B0EAAC" w:rsidR="006351A4" w:rsidRPr="00641EDC" w:rsidRDefault="006351A4" w:rsidP="00641EDC">
      <w:r>
        <w:t xml:space="preserve">This produces a </w:t>
      </w:r>
      <w:r w:rsidR="0054640B">
        <w:t>clear way of looking at how features are correlated to one another in a detailed way</w:t>
      </w:r>
      <w:r w:rsidR="008400EF">
        <w:t xml:space="preserve">. In this visualisation, diagnosis is </w:t>
      </w:r>
      <w:r w:rsidR="000B762E">
        <w:t xml:space="preserve">most strongly correlated with the first component and </w:t>
      </w:r>
      <w:r w:rsidR="00BF223D">
        <w:t>negligibly negatively with the secon</w:t>
      </w:r>
      <w:r w:rsidR="00EB4CB9">
        <w:t xml:space="preserve">d and third. </w:t>
      </w:r>
      <w:r w:rsidR="007316F5">
        <w:t xml:space="preserve">Seeing this means that any feature that has a high correlation in with the first component has a </w:t>
      </w:r>
      <w:r w:rsidR="00F86E2F">
        <w:t xml:space="preserve">good chance of being a strong </w:t>
      </w:r>
      <w:r w:rsidR="00F86E2F" w:rsidRPr="001E70CE">
        <w:rPr>
          <w:noProof/>
        </w:rPr>
        <w:t>predict</w:t>
      </w:r>
      <w:r w:rsidR="001E70CE">
        <w:rPr>
          <w:noProof/>
        </w:rPr>
        <w:t>o</w:t>
      </w:r>
      <w:r w:rsidR="00F86E2F" w:rsidRPr="001E70CE">
        <w:rPr>
          <w:noProof/>
        </w:rPr>
        <w:t>r</w:t>
      </w:r>
      <w:r w:rsidR="00F86E2F">
        <w:t xml:space="preserve"> for diagnosis.</w:t>
      </w:r>
    </w:p>
    <w:p w14:paraId="275B5BA7" w14:textId="413D9995" w:rsidR="00783963" w:rsidRPr="00783963" w:rsidRDefault="009F6B81" w:rsidP="00783963">
      <w:r w:rsidRPr="009F6B81">
        <w:rPr>
          <w:noProof/>
        </w:rPr>
        <w:drawing>
          <wp:inline distT="0" distB="0" distL="0" distR="0" wp14:anchorId="7339ADE9" wp14:editId="32A8465F">
            <wp:extent cx="5731510" cy="1978025"/>
            <wp:effectExtent l="0" t="0" r="254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978025"/>
                    </a:xfrm>
                    <a:prstGeom prst="rect">
                      <a:avLst/>
                    </a:prstGeom>
                  </pic:spPr>
                </pic:pic>
              </a:graphicData>
            </a:graphic>
          </wp:inline>
        </w:drawing>
      </w:r>
    </w:p>
    <w:p w14:paraId="1ABC9B6A" w14:textId="0F31B19F" w:rsidR="009257C0" w:rsidRDefault="009257C0" w:rsidP="009257C0">
      <w:pPr>
        <w:keepNext/>
      </w:pPr>
    </w:p>
    <w:p w14:paraId="50A2F8C4" w14:textId="33A1AD01" w:rsidR="009257C0" w:rsidRDefault="009257C0" w:rsidP="009257C0">
      <w:pPr>
        <w:pStyle w:val="Caption"/>
      </w:pPr>
      <w:bookmarkStart w:id="170" w:name="_Ref510997572"/>
      <w:r>
        <w:t xml:space="preserve">Figure </w:t>
      </w:r>
      <w:fldSimple w:instr=" SEQ Figure \* ARABIC ">
        <w:r w:rsidR="000C3D6E">
          <w:rPr>
            <w:noProof/>
          </w:rPr>
          <w:t>16</w:t>
        </w:r>
      </w:fldSimple>
      <w:bookmarkEnd w:id="170"/>
      <w:r>
        <w:t xml:space="preserve"> Correlation heatmap of the </w:t>
      </w:r>
      <w:r w:rsidRPr="001E70CE">
        <w:rPr>
          <w:noProof/>
        </w:rPr>
        <w:t>princip</w:t>
      </w:r>
      <w:r w:rsidR="001E70CE">
        <w:rPr>
          <w:noProof/>
        </w:rPr>
        <w:t>al</w:t>
      </w:r>
      <w:r>
        <w:t xml:space="preserve"> components </w:t>
      </w:r>
      <w:r w:rsidR="00D669D6">
        <w:rPr>
          <w:noProof/>
        </w:rPr>
        <w:t>and</w:t>
      </w:r>
      <w:r>
        <w:t xml:space="preserve"> the original features.</w:t>
      </w:r>
      <w:r w:rsidR="00366CCF">
        <w:t xml:space="preserve"> The brighter the colour the stronger the correlation between the components.</w:t>
      </w:r>
    </w:p>
    <w:p w14:paraId="653D011E" w14:textId="76BCA161" w:rsidR="00086DCB" w:rsidRDefault="003E18A2" w:rsidP="00086DCB">
      <w:pPr>
        <w:rPr>
          <w:noProof/>
        </w:rPr>
      </w:pPr>
      <w:r>
        <w:t xml:space="preserve">Further interpretation </w:t>
      </w:r>
      <w:r w:rsidR="00423AD4">
        <w:t>shows</w:t>
      </w:r>
      <w:r w:rsidR="00086DCB">
        <w:t xml:space="preserve"> that </w:t>
      </w:r>
      <w:r w:rsidR="00086DCB" w:rsidRPr="00275214">
        <w:rPr>
          <w:noProof/>
        </w:rPr>
        <w:t>this</w:t>
      </w:r>
      <w:r w:rsidR="00086DCB">
        <w:t xml:space="preserve"> </w:t>
      </w:r>
      <w:r w:rsidR="00423AD4">
        <w:t>data</w:t>
      </w:r>
      <w:r w:rsidR="00086DCB">
        <w:t xml:space="preserve"> is </w:t>
      </w:r>
      <w:r w:rsidR="0055075E">
        <w:t>prone to</w:t>
      </w:r>
      <w:r w:rsidR="00540541">
        <w:rPr>
          <w:noProof/>
        </w:rPr>
        <w:t xml:space="preserve"> overfitting</w:t>
      </w:r>
      <w:r w:rsidR="00275214">
        <w:rPr>
          <w:noProof/>
        </w:rPr>
        <w:t>, being that</w:t>
      </w:r>
      <w:r w:rsidR="00CF0E4F">
        <w:rPr>
          <w:noProof/>
        </w:rPr>
        <w:t xml:space="preserve"> this dataset </w:t>
      </w:r>
      <w:r w:rsidR="00C0620A">
        <w:rPr>
          <w:noProof/>
        </w:rPr>
        <w:t xml:space="preserve">has </w:t>
      </w:r>
      <w:r w:rsidR="00C0620A" w:rsidRPr="00331BAA">
        <w:rPr>
          <w:noProof/>
        </w:rPr>
        <w:t>mul</w:t>
      </w:r>
      <w:r w:rsidR="00331BAA">
        <w:rPr>
          <w:noProof/>
        </w:rPr>
        <w:t>ti</w:t>
      </w:r>
      <w:r w:rsidR="00C0620A" w:rsidRPr="00331BAA">
        <w:rPr>
          <w:noProof/>
        </w:rPr>
        <w:t>ple</w:t>
      </w:r>
      <w:r w:rsidR="00C0620A">
        <w:rPr>
          <w:noProof/>
        </w:rPr>
        <w:t xml:space="preserve"> features that are good at predicting</w:t>
      </w:r>
      <w:r w:rsidR="00617DFB">
        <w:rPr>
          <w:noProof/>
        </w:rPr>
        <w:t xml:space="preserve"> </w:t>
      </w:r>
      <w:r w:rsidR="00552B6F">
        <w:rPr>
          <w:noProof/>
        </w:rPr>
        <w:t xml:space="preserve">and outcome </w:t>
      </w:r>
      <w:r w:rsidR="00A702D6">
        <w:rPr>
          <w:noProof/>
        </w:rPr>
        <w:t>but</w:t>
      </w:r>
      <w:r w:rsidR="00617DFB">
        <w:rPr>
          <w:noProof/>
        </w:rPr>
        <w:t xml:space="preserve"> may clash</w:t>
      </w:r>
      <w:r w:rsidR="00540541">
        <w:rPr>
          <w:noProof/>
        </w:rPr>
        <w:t xml:space="preserve"> to produce </w:t>
      </w:r>
      <w:r w:rsidR="00540541" w:rsidRPr="00AB0063">
        <w:rPr>
          <w:noProof/>
        </w:rPr>
        <w:t>instab</w:t>
      </w:r>
      <w:r w:rsidR="00AB0063">
        <w:rPr>
          <w:noProof/>
        </w:rPr>
        <w:t>il</w:t>
      </w:r>
      <w:r w:rsidR="00540541" w:rsidRPr="00AB0063">
        <w:rPr>
          <w:noProof/>
        </w:rPr>
        <w:t>ity</w:t>
      </w:r>
      <w:r w:rsidR="00EB7703">
        <w:rPr>
          <w:noProof/>
        </w:rPr>
        <w:t xml:space="preserve"> when presented with a new instance</w:t>
      </w:r>
      <w:r w:rsidR="00CF0E4F">
        <w:rPr>
          <w:noProof/>
        </w:rPr>
        <w:t xml:space="preserve"> unless </w:t>
      </w:r>
      <w:r w:rsidR="005D176A">
        <w:rPr>
          <w:noProof/>
        </w:rPr>
        <w:t xml:space="preserve">the number of </w:t>
      </w:r>
      <w:r w:rsidR="006A6668">
        <w:rPr>
          <w:noProof/>
        </w:rPr>
        <w:t xml:space="preserve">input features </w:t>
      </w:r>
      <w:r w:rsidR="00D52E1F">
        <w:rPr>
          <w:noProof/>
        </w:rPr>
        <w:t>is</w:t>
      </w:r>
      <w:r w:rsidR="006A6668">
        <w:rPr>
          <w:noProof/>
        </w:rPr>
        <w:t xml:space="preserve"> reduced</w:t>
      </w:r>
      <w:r w:rsidR="00D0441D">
        <w:rPr>
          <w:noProof/>
        </w:rPr>
        <w:t xml:space="preserve"> to i</w:t>
      </w:r>
      <w:r w:rsidR="007D6D9A">
        <w:rPr>
          <w:noProof/>
        </w:rPr>
        <w:t xml:space="preserve">mprove </w:t>
      </w:r>
      <w:r w:rsidR="007D6D9A" w:rsidRPr="00D52E1F">
        <w:rPr>
          <w:noProof/>
        </w:rPr>
        <w:t>gen</w:t>
      </w:r>
      <w:r w:rsidR="00D52E1F">
        <w:rPr>
          <w:noProof/>
        </w:rPr>
        <w:t>eraliza</w:t>
      </w:r>
      <w:r w:rsidR="007D6D9A" w:rsidRPr="00D52E1F">
        <w:rPr>
          <w:noProof/>
        </w:rPr>
        <w:t>tion</w:t>
      </w:r>
      <w:r w:rsidR="00617DFB">
        <w:rPr>
          <w:noProof/>
        </w:rPr>
        <w:t>.</w:t>
      </w:r>
      <w:r w:rsidR="0006765C">
        <w:rPr>
          <w:noProof/>
        </w:rPr>
        <w:t xml:space="preserve"> Another word for this is </w:t>
      </w:r>
      <w:r w:rsidR="003B1580">
        <w:rPr>
          <w:noProof/>
        </w:rPr>
        <w:t xml:space="preserve">situation </w:t>
      </w:r>
      <w:r w:rsidR="0006765C" w:rsidRPr="00D52E1F">
        <w:rPr>
          <w:noProof/>
        </w:rPr>
        <w:t>multicollin</w:t>
      </w:r>
      <w:r w:rsidR="00D52E1F">
        <w:rPr>
          <w:noProof/>
        </w:rPr>
        <w:t>e</w:t>
      </w:r>
      <w:r w:rsidR="0006765C" w:rsidRPr="00D52E1F">
        <w:rPr>
          <w:noProof/>
        </w:rPr>
        <w:t>arity</w:t>
      </w:r>
      <w:r w:rsidR="0006765C">
        <w:rPr>
          <w:noProof/>
        </w:rPr>
        <w:t xml:space="preserve">, </w:t>
      </w:r>
      <w:r w:rsidR="0088686B">
        <w:rPr>
          <w:noProof/>
        </w:rPr>
        <w:t xml:space="preserve">where features have very </w:t>
      </w:r>
      <w:r w:rsidR="0088686B" w:rsidRPr="00D52E1F">
        <w:rPr>
          <w:noProof/>
        </w:rPr>
        <w:t>simil</w:t>
      </w:r>
      <w:r w:rsidR="00D52E1F">
        <w:rPr>
          <w:noProof/>
        </w:rPr>
        <w:t>a</w:t>
      </w:r>
      <w:r w:rsidR="0088686B" w:rsidRPr="00D52E1F">
        <w:rPr>
          <w:noProof/>
        </w:rPr>
        <w:t>r</w:t>
      </w:r>
      <w:r w:rsidR="0088686B">
        <w:rPr>
          <w:noProof/>
        </w:rPr>
        <w:t xml:space="preserve"> underlying information</w:t>
      </w:r>
      <w:r w:rsidR="003C67C1">
        <w:rPr>
          <w:noProof/>
        </w:rPr>
        <w:fldChar w:fldCharType="begin"/>
      </w:r>
      <w:r w:rsidR="00C0187E">
        <w:rPr>
          <w:noProof/>
        </w:rPr>
        <w:instrText xml:space="preserve"> ADDIN ZOTERO_ITEM CSL_CITATION {"citationID":"UAJ9aKDR","properties":{"formattedCitation":"(Wikipedia, 2018b)","plainCitation":"(Wikipedia, 2018b)","noteIndex":0},"citationItems":[{"id":181,"uris":["http://zotero.org/users/4754574/items/XFGAXD9H"],"uri":["http://zotero.org/users/4754574/items/XFGAXD9H"],"itemData":{"id":181,"type":"entry-encyclopedia","title":"Multicollinearity","container-title":"Wikipedia","source":"Wikipedia","abstract":"In statistics, multicollinearity (also collinearity) is a phenomenon in which one predictor variable in a multiple regression model can be linearly predicted from the others with a substantial degree of accuracy. In this situation the coefficient estimates of the multiple regression may change erratically in response to small changes in the model or the data. Multicollinearity does not reduce the predictive power or reliability of the model as a whole, at least within the sample data set; it only affects calculations regarding individual predictors. That is, a multivariate regression model with collinear predictors can indicate how well the entire bundle of predictors predicts the outcome variable, but it may not give valid results about any individual predictor, or about which predictors are redundant with respect to others.\nIn the case of perfect multicollinearity (in which one independent variable is an exact linear combination of the others) the design matrix \n  \n    \n      \n        X\n      \n    \n    {\\displaystyle X}\n   has less than full rank, and therefore the moment matrix \n  \n    \n      \n        \n          X\n          \n            \n              T\n            \n          \n        \n        X\n      \n    \n    {\\displaystyle X^{\\mathsf {T}}X}\n   cannot be inverted. Under these circumstances, for a general linear model \n  \n    \n      \n        y\n        =\n        X\n        β\n        +\n        ϵ\n      \n    \n    {\\displaystyle y=X\\beta +\\epsilon }\n  , the ordinary least-squares estimator \n  \n    \n      \n        \n          \n            \n              \n                β\n                ^\n              \n            \n          \n          \n            O\n            L\n            S\n          \n        \n        =\n        (\n        \n          X\n          \n            \n              T\n            \n          \n        \n        X\n        \n          )\n          \n            −\n            1\n          \n        \n        \n          X\n          \n            \n              T\n            \n          \n        \n        y\n      \n    \n    {\\displaystyle {\\hat {\\beta }}_{OLS}=(X^{\\mathsf {T}}X)^{-1}X^{\\mathsf {T}}y}\n   does not exist.\nNote that in statements of the assumptions underlying regression analyses such as ordinary least squares, the phrase \"no multicollinearity\" is sometimes used to mean the absence of perfect multicollinearity, which is an exact (non-stochastic) linear relation among the regressors.","URL":"https://en.wikipedia.org/w/index.php?title=Multicollinearity&amp;oldid=829468067","note":"Page Version ID: 829468067","language":"en","issued":{"date-parts":[["2018",3,8]]},"accessed":{"date-parts":[["2018",3,13]]}}}],"schema":"https://github.com/citation-style-language/schema/raw/master/csl-citation.json"} </w:instrText>
      </w:r>
      <w:r w:rsidR="003C67C1">
        <w:rPr>
          <w:noProof/>
        </w:rPr>
        <w:fldChar w:fldCharType="separate"/>
      </w:r>
      <w:r w:rsidR="00C0187E" w:rsidRPr="00C0187E">
        <w:rPr>
          <w:rFonts w:ascii="Calibri" w:hAnsi="Calibri" w:cs="Calibri"/>
        </w:rPr>
        <w:t>(Wikipedia, 2018b)</w:t>
      </w:r>
      <w:r w:rsidR="003C67C1">
        <w:rPr>
          <w:noProof/>
        </w:rPr>
        <w:fldChar w:fldCharType="end"/>
      </w:r>
      <w:r w:rsidR="00412838">
        <w:rPr>
          <w:noProof/>
        </w:rPr>
        <w:t>.</w:t>
      </w:r>
    </w:p>
    <w:p w14:paraId="15438959" w14:textId="76B0EF00" w:rsidR="003208C7" w:rsidRDefault="007205A4" w:rsidP="004B6A59">
      <w:pPr>
        <w:pStyle w:val="Heading3"/>
      </w:pPr>
      <w:bookmarkStart w:id="171" w:name="_Toc511516115"/>
      <w:bookmarkStart w:id="172" w:name="_Toc511771871"/>
      <w:bookmarkStart w:id="173" w:name="_Toc511871668"/>
      <w:bookmarkStart w:id="174" w:name="_Toc512176185"/>
      <w:bookmarkStart w:id="175" w:name="_Toc512176237"/>
      <w:r>
        <w:t xml:space="preserve">6.4.2 Score Plot of the </w:t>
      </w:r>
      <w:r w:rsidRPr="0072748E">
        <w:rPr>
          <w:noProof/>
        </w:rPr>
        <w:t>Princip</w:t>
      </w:r>
      <w:r w:rsidR="0072748E">
        <w:rPr>
          <w:noProof/>
        </w:rPr>
        <w:t>al</w:t>
      </w:r>
      <w:r>
        <w:t xml:space="preserve"> Components</w:t>
      </w:r>
      <w:bookmarkEnd w:id="171"/>
      <w:bookmarkEnd w:id="172"/>
      <w:bookmarkEnd w:id="173"/>
      <w:bookmarkEnd w:id="174"/>
      <w:bookmarkEnd w:id="175"/>
    </w:p>
    <w:p w14:paraId="060B5491" w14:textId="68AC3C0B" w:rsidR="00C23EAE" w:rsidRDefault="00451FEF" w:rsidP="00C23EAE">
      <w:r>
        <w:t>To further understand the relations of the feature</w:t>
      </w:r>
      <w:r w:rsidR="00DB5B2E">
        <w:t xml:space="preserve"> a Score plot was employed to assess the spread of the data points</w:t>
      </w:r>
      <w:r w:rsidR="007E13D3">
        <w:t xml:space="preserve">. The score plot is a simple scatter plot that </w:t>
      </w:r>
      <w:r w:rsidR="004438B7">
        <w:t xml:space="preserve">specifically </w:t>
      </w:r>
      <w:r w:rsidR="007E13D3">
        <w:t xml:space="preserve">looks at the </w:t>
      </w:r>
      <w:r w:rsidR="007E13D3" w:rsidRPr="00D52E1F">
        <w:rPr>
          <w:noProof/>
        </w:rPr>
        <w:t>Princip</w:t>
      </w:r>
      <w:r w:rsidR="0072748E">
        <w:rPr>
          <w:noProof/>
        </w:rPr>
        <w:t>al</w:t>
      </w:r>
      <w:r w:rsidR="007E13D3">
        <w:t xml:space="preserve"> Components. </w:t>
      </w:r>
      <w:r w:rsidR="00832359">
        <w:t>For the implementation the following code was used</w:t>
      </w:r>
      <w:r w:rsidR="000F034F">
        <w:t>;</w:t>
      </w:r>
    </w:p>
    <w:p w14:paraId="59B65A9D" w14:textId="2D7ECBB4" w:rsidR="000858F8" w:rsidRDefault="00552723" w:rsidP="00C23EAE">
      <w:r>
        <w:rPr>
          <w:noProof/>
        </w:rPr>
        <w:lastRenderedPageBreak/>
        <w:drawing>
          <wp:inline distT="0" distB="0" distL="0" distR="0" wp14:anchorId="7459851D" wp14:editId="7A7D9E2E">
            <wp:extent cx="5731510" cy="205359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053590"/>
                    </a:xfrm>
                    <a:prstGeom prst="rect">
                      <a:avLst/>
                    </a:prstGeom>
                  </pic:spPr>
                </pic:pic>
              </a:graphicData>
            </a:graphic>
          </wp:inline>
        </w:drawing>
      </w:r>
    </w:p>
    <w:p w14:paraId="0F2D981B" w14:textId="77777777" w:rsidR="000F034F" w:rsidRPr="00C23EAE" w:rsidRDefault="000F034F" w:rsidP="00C23EAE"/>
    <w:p w14:paraId="1DFD5178" w14:textId="77777777" w:rsidR="000F034F" w:rsidRDefault="007669A9" w:rsidP="000F034F">
      <w:pPr>
        <w:keepNext/>
      </w:pPr>
      <w:r w:rsidRPr="007669A9">
        <w:rPr>
          <w:noProof/>
        </w:rPr>
        <w:t xml:space="preserve"> </w:t>
      </w:r>
      <w:r w:rsidRPr="007669A9">
        <w:rPr>
          <w:noProof/>
        </w:rPr>
        <w:drawing>
          <wp:inline distT="0" distB="0" distL="0" distR="0" wp14:anchorId="29CE196B" wp14:editId="1C741490">
            <wp:extent cx="5731510" cy="37465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746500"/>
                    </a:xfrm>
                    <a:prstGeom prst="rect">
                      <a:avLst/>
                    </a:prstGeom>
                  </pic:spPr>
                </pic:pic>
              </a:graphicData>
            </a:graphic>
          </wp:inline>
        </w:drawing>
      </w:r>
    </w:p>
    <w:p w14:paraId="1A2B1D7F" w14:textId="453F7EDF" w:rsidR="000F034F" w:rsidRDefault="000F034F" w:rsidP="000F034F">
      <w:pPr>
        <w:pStyle w:val="Caption"/>
      </w:pPr>
      <w:r>
        <w:t xml:space="preserve">Figure </w:t>
      </w:r>
      <w:fldSimple w:instr=" SEQ Figure \* ARABIC ">
        <w:r w:rsidR="000C3D6E">
          <w:rPr>
            <w:noProof/>
          </w:rPr>
          <w:t>17</w:t>
        </w:r>
      </w:fldSimple>
      <w:r>
        <w:t xml:space="preserve"> This score plot shows the difference between the two classes, red being malignant. As can be seen malignant point generally are more dispersed than benign instances. </w:t>
      </w:r>
      <w:r w:rsidR="00FC4C5E">
        <w:t>S</w:t>
      </w:r>
      <w:r>
        <w:t>ome malignant point</w:t>
      </w:r>
      <w:r w:rsidR="006F02F2">
        <w:t>s</w:t>
      </w:r>
      <w:r>
        <w:t xml:space="preserve"> that overlap into the benign points.</w:t>
      </w:r>
    </w:p>
    <w:p w14:paraId="006FF308" w14:textId="26B0EBB2" w:rsidR="00711BF8" w:rsidRDefault="00711BF8" w:rsidP="00711BF8">
      <w:r>
        <w:t>Interpr</w:t>
      </w:r>
      <w:r w:rsidR="00310D37">
        <w:t>e</w:t>
      </w:r>
      <w:r>
        <w:t xml:space="preserve">ting this shows that </w:t>
      </w:r>
      <w:r w:rsidR="00AB0017">
        <w:t>there is a good distinction between</w:t>
      </w:r>
      <w:r w:rsidR="00580F5B">
        <w:t xml:space="preserve"> the two classes</w:t>
      </w:r>
      <w:r w:rsidR="007A1130">
        <w:t>. It shows very clearly that the higher the value</w:t>
      </w:r>
      <w:r w:rsidR="00174EC0">
        <w:t xml:space="preserve"> along the first component</w:t>
      </w:r>
      <w:r w:rsidR="00C00040">
        <w:t xml:space="preserve"> (</w:t>
      </w:r>
      <w:r w:rsidR="00C00040" w:rsidRPr="003F07E8">
        <w:rPr>
          <w:noProof/>
        </w:rPr>
        <w:t>x</w:t>
      </w:r>
      <w:r w:rsidR="003F07E8">
        <w:rPr>
          <w:noProof/>
        </w:rPr>
        <w:t>-</w:t>
      </w:r>
      <w:r w:rsidR="00C00040" w:rsidRPr="003F07E8">
        <w:rPr>
          <w:noProof/>
        </w:rPr>
        <w:t>axis</w:t>
      </w:r>
      <w:r w:rsidR="00C00040">
        <w:t>)</w:t>
      </w:r>
      <w:r w:rsidR="00174EC0">
        <w:t xml:space="preserve"> the more likely it will be that the instance </w:t>
      </w:r>
      <w:r w:rsidR="006A7FC5">
        <w:t>will be</w:t>
      </w:r>
      <w:r w:rsidR="00174EC0">
        <w:t xml:space="preserve"> </w:t>
      </w:r>
      <w:r w:rsidR="00016F3A">
        <w:t>malignant</w:t>
      </w:r>
      <w:r w:rsidR="000C4111">
        <w:t>, the same information</w:t>
      </w:r>
      <w:r w:rsidR="001761AA">
        <w:t xml:space="preserve"> that was deduced from</w:t>
      </w:r>
      <w:r w:rsidR="009D4DD5">
        <w:t xml:space="preserve"> the </w:t>
      </w:r>
      <w:r w:rsidR="009D4DD5" w:rsidRPr="003F07E8">
        <w:rPr>
          <w:noProof/>
        </w:rPr>
        <w:t>heat</w:t>
      </w:r>
      <w:r w:rsidR="003F07E8">
        <w:rPr>
          <w:noProof/>
        </w:rPr>
        <w:t xml:space="preserve"> </w:t>
      </w:r>
      <w:r w:rsidR="009D4DD5" w:rsidRPr="003F07E8">
        <w:rPr>
          <w:noProof/>
        </w:rPr>
        <w:t>map</w:t>
      </w:r>
      <w:r w:rsidR="009D4DD5">
        <w:t xml:space="preserve"> </w:t>
      </w:r>
      <w:r w:rsidR="00180E8E">
        <w:t>analysis (</w:t>
      </w:r>
      <w:r w:rsidR="009D4DD5">
        <w:fldChar w:fldCharType="begin"/>
      </w:r>
      <w:r w:rsidR="009D4DD5">
        <w:instrText xml:space="preserve"> REF _Ref510997572 \h </w:instrText>
      </w:r>
      <w:r w:rsidR="009D4DD5">
        <w:fldChar w:fldCharType="separate"/>
      </w:r>
      <w:r w:rsidR="009D4DD5">
        <w:t xml:space="preserve">Figure </w:t>
      </w:r>
      <w:r w:rsidR="009D4DD5">
        <w:rPr>
          <w:noProof/>
        </w:rPr>
        <w:t>16</w:t>
      </w:r>
      <w:r w:rsidR="009D4DD5">
        <w:fldChar w:fldCharType="end"/>
      </w:r>
      <w:r w:rsidR="009D4DD5">
        <w:t>)</w:t>
      </w:r>
      <w:r w:rsidR="00BB5800">
        <w:t>.</w:t>
      </w:r>
      <w:r w:rsidR="00E439C5">
        <w:t xml:space="preserve"> </w:t>
      </w:r>
      <w:r w:rsidR="009E270D">
        <w:t xml:space="preserve">Another point to note is this clearly shows that some </w:t>
      </w:r>
      <w:r w:rsidR="00DA1D30">
        <w:t xml:space="preserve">data </w:t>
      </w:r>
      <w:r w:rsidR="009E270D">
        <w:t xml:space="preserve">points will most likely </w:t>
      </w:r>
      <w:r w:rsidR="002A7D60">
        <w:t xml:space="preserve">be very difficult </w:t>
      </w:r>
      <w:r w:rsidR="001E2E31">
        <w:t xml:space="preserve">to </w:t>
      </w:r>
      <w:r w:rsidR="00A66BF7">
        <w:t>identify as</w:t>
      </w:r>
      <w:r w:rsidR="00B57B43">
        <w:t xml:space="preserve"> </w:t>
      </w:r>
      <w:r w:rsidR="00055564">
        <w:t xml:space="preserve">they are in </w:t>
      </w:r>
      <w:r w:rsidR="00E22445">
        <w:t xml:space="preserve">close </w:t>
      </w:r>
      <w:r w:rsidR="00A7287B">
        <w:t>proximity</w:t>
      </w:r>
      <w:r w:rsidR="00055564">
        <w:t xml:space="preserve"> to </w:t>
      </w:r>
      <w:r w:rsidR="009279F5">
        <w:t>the opposing class</w:t>
      </w:r>
      <w:r w:rsidR="00245DDE">
        <w:t xml:space="preserve">, meaning </w:t>
      </w:r>
      <w:r w:rsidR="00D70C45">
        <w:t xml:space="preserve">that </w:t>
      </w:r>
      <w:r w:rsidR="00F7570C">
        <w:t>misclassification</w:t>
      </w:r>
      <w:r w:rsidR="006A4488">
        <w:t xml:space="preserve"> is inevitable</w:t>
      </w:r>
      <w:r w:rsidR="00D70C45">
        <w:t xml:space="preserve"> for some instances</w:t>
      </w:r>
      <w:r w:rsidR="00806038">
        <w:t xml:space="preserve"> which is a common </w:t>
      </w:r>
      <w:r w:rsidR="00C60BC6">
        <w:t>occurrence in machine learning and other real</w:t>
      </w:r>
      <w:r w:rsidR="00F04134">
        <w:rPr>
          <w:noProof/>
        </w:rPr>
        <w:t>-</w:t>
      </w:r>
      <w:r w:rsidR="00C60BC6">
        <w:t>world data</w:t>
      </w:r>
      <w:r w:rsidR="00A42D97">
        <w:fldChar w:fldCharType="begin"/>
      </w:r>
      <w:r w:rsidR="00A42D97">
        <w:instrText xml:space="preserve"> ADDIN ZOTERO_ITEM CSL_CITATION {"citationID":"ZmbAmOgF","properties":{"formattedCitation":"(Grimson, 2017)","plainCitation":"(Grimson, 2017)","noteIndex":0},"citationItems":[{"id":317,"uris":["http://zotero.org/users/4754574/items/VHBQHDJS"],"uri":["http://zotero.org/users/4754574/items/VHBQHDJS"],"itemData":{"id":317,"type":"webpage","title":"11. Introduction to Machine Learning - YouTube","URL":"https://www.youtube.com/watch?v=h0e2HAPTGF4","author":[{"family":"Grimson","given":"Eric"}],"issued":{"date-parts":[["2017",5,19]]},"accessed":{"date-parts":[["2018",4,10]]}}}],"schema":"https://github.com/citation-style-language/schema/raw/master/csl-citation.json"} </w:instrText>
      </w:r>
      <w:r w:rsidR="00A42D97">
        <w:fldChar w:fldCharType="separate"/>
      </w:r>
      <w:r w:rsidR="00C0187E" w:rsidRPr="00C0187E">
        <w:rPr>
          <w:rFonts w:ascii="Calibri" w:hAnsi="Calibri" w:cs="Calibri"/>
        </w:rPr>
        <w:t>(Grimson, 2017)</w:t>
      </w:r>
      <w:r w:rsidR="00A42D97">
        <w:fldChar w:fldCharType="end"/>
      </w:r>
      <w:r w:rsidR="009279F5">
        <w:t>.</w:t>
      </w:r>
      <w:r w:rsidR="00E779D7">
        <w:t xml:space="preserve"> This</w:t>
      </w:r>
      <w:r w:rsidR="007462B4">
        <w:t xml:space="preserve"> </w:t>
      </w:r>
      <w:r w:rsidR="00A22F2A">
        <w:t xml:space="preserve">is reflective </w:t>
      </w:r>
      <w:r w:rsidR="009C0AF4">
        <w:t>of</w:t>
      </w:r>
      <w:r w:rsidR="00A22F2A">
        <w:t xml:space="preserve"> the subplot analysis</w:t>
      </w:r>
      <w:r w:rsidR="00404737">
        <w:t xml:space="preserve"> </w:t>
      </w:r>
      <w:r w:rsidR="00E76375">
        <w:t>at 6.1</w:t>
      </w:r>
      <w:r w:rsidR="00B6066A">
        <w:t xml:space="preserve"> earlier</w:t>
      </w:r>
      <w:r w:rsidR="00583E0B">
        <w:t xml:space="preserve"> where </w:t>
      </w:r>
      <w:r w:rsidR="00CF6B29">
        <w:t xml:space="preserve">features of </w:t>
      </w:r>
      <w:r w:rsidR="00223E52">
        <w:t xml:space="preserve">the classes overlap </w:t>
      </w:r>
      <w:r w:rsidR="00C971AC">
        <w:t>each other</w:t>
      </w:r>
      <w:r w:rsidR="00223E52">
        <w:t>.</w:t>
      </w:r>
    </w:p>
    <w:p w14:paraId="242BB679" w14:textId="231A197F" w:rsidR="0014344E" w:rsidRDefault="00D42C9F" w:rsidP="00D42C9F">
      <w:pPr>
        <w:pStyle w:val="Heading3"/>
      </w:pPr>
      <w:bookmarkStart w:id="176" w:name="_Toc511516116"/>
      <w:bookmarkStart w:id="177" w:name="_Toc511771872"/>
      <w:bookmarkStart w:id="178" w:name="_Toc511871669"/>
      <w:bookmarkStart w:id="179" w:name="_Toc512176186"/>
      <w:bookmarkStart w:id="180" w:name="_Toc512176238"/>
      <w:r>
        <w:lastRenderedPageBreak/>
        <w:t>6.4.3 Feature</w:t>
      </w:r>
      <w:r w:rsidR="00587A8C">
        <w:t xml:space="preserve"> </w:t>
      </w:r>
      <w:r w:rsidR="008C05C6">
        <w:t>Relations</w:t>
      </w:r>
      <w:r w:rsidR="00587A8C">
        <w:t xml:space="preserve"> </w:t>
      </w:r>
      <w:r w:rsidR="008C05C6">
        <w:t>A</w:t>
      </w:r>
      <w:r w:rsidR="00587A8C">
        <w:t xml:space="preserve">nalysis </w:t>
      </w:r>
      <w:r w:rsidR="008C05C6">
        <w:t>U</w:t>
      </w:r>
      <w:r w:rsidR="00587A8C">
        <w:t>sing a Biplot</w:t>
      </w:r>
      <w:bookmarkEnd w:id="176"/>
      <w:bookmarkEnd w:id="177"/>
      <w:bookmarkEnd w:id="178"/>
      <w:bookmarkEnd w:id="179"/>
      <w:bookmarkEnd w:id="180"/>
    </w:p>
    <w:p w14:paraId="05C59A1A" w14:textId="48EC7D02" w:rsidR="0016732F" w:rsidRDefault="008B1541" w:rsidP="008B1541">
      <w:r>
        <w:t>Effectively</w:t>
      </w:r>
      <w:r w:rsidR="00BD145D">
        <w:t xml:space="preserve">, a </w:t>
      </w:r>
      <w:r w:rsidR="006161B8">
        <w:t>B</w:t>
      </w:r>
      <w:r w:rsidR="00BD145D">
        <w:t xml:space="preserve">iplot is a combination of </w:t>
      </w:r>
      <w:r w:rsidR="002D054C">
        <w:t xml:space="preserve">a </w:t>
      </w:r>
      <w:r w:rsidR="00BD145D">
        <w:t xml:space="preserve">Score </w:t>
      </w:r>
      <w:r w:rsidR="002D054C">
        <w:t>P</w:t>
      </w:r>
      <w:r w:rsidR="00BD145D">
        <w:t>lot</w:t>
      </w:r>
      <w:r w:rsidR="00E41A28">
        <w:t xml:space="preserve"> (as seen in 6.4.2) </w:t>
      </w:r>
      <w:r w:rsidR="00BD145D">
        <w:t xml:space="preserve">and </w:t>
      </w:r>
      <w:r w:rsidR="002D054C">
        <w:t>a Loading Plot.</w:t>
      </w:r>
      <w:r w:rsidR="00E41A28">
        <w:t xml:space="preserve"> What a loading plot does is it </w:t>
      </w:r>
      <w:r w:rsidR="00251117">
        <w:t>takes the vector</w:t>
      </w:r>
      <w:r w:rsidR="007E76C6">
        <w:t>s</w:t>
      </w:r>
      <w:r w:rsidR="00FE2BCF">
        <w:t>, also known as Loadings</w:t>
      </w:r>
      <w:r w:rsidR="00251117">
        <w:t xml:space="preserve"> </w:t>
      </w:r>
      <w:r w:rsidR="00CE1E18">
        <w:t xml:space="preserve">of the </w:t>
      </w:r>
      <w:r w:rsidR="00081B53">
        <w:t>original feature</w:t>
      </w:r>
      <w:r w:rsidR="00CE7DEB">
        <w:t>s</w:t>
      </w:r>
      <w:r w:rsidR="00736ACA">
        <w:t xml:space="preserve"> </w:t>
      </w:r>
      <w:r w:rsidR="00CE1E18">
        <w:t xml:space="preserve">space </w:t>
      </w:r>
      <w:r w:rsidR="001C1680">
        <w:t xml:space="preserve">and </w:t>
      </w:r>
      <w:r w:rsidR="007D4174">
        <w:t>superimposes</w:t>
      </w:r>
      <w:r w:rsidR="001C1680">
        <w:t xml:space="preserve"> the</w:t>
      </w:r>
      <w:r w:rsidR="00CE1E18">
        <w:t xml:space="preserve">m </w:t>
      </w:r>
      <w:r w:rsidR="003506CA">
        <w:t>o</w:t>
      </w:r>
      <w:r w:rsidR="006161B8">
        <w:t>ver</w:t>
      </w:r>
      <w:r w:rsidR="003506CA">
        <w:t xml:space="preserve"> the score plot</w:t>
      </w:r>
      <w:r w:rsidR="00677C31">
        <w:t xml:space="preserve"> producing the </w:t>
      </w:r>
      <w:r w:rsidR="006161B8">
        <w:t>B</w:t>
      </w:r>
      <w:r w:rsidR="00677C31">
        <w:t>iplot</w:t>
      </w:r>
      <w:r w:rsidR="007C2D1C">
        <w:fldChar w:fldCharType="begin"/>
      </w:r>
      <w:r w:rsidR="00C0187E">
        <w:instrText xml:space="preserve"> ADDIN ZOTERO_ITEM CSL_CITATION {"citationID":"oYpx41cG","properties":{"formattedCitation":"(Janert, 2011, pp. 346\\uc0\\u8211{}348; Minitab, n.d.)","plainCitation":"(Janert, 2011, pp. 346–348; Minitab, n.d.)","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locator":"346-348"},{"id":177,"uris":["http://zotero.org/users/4754574/items/E3X54H2C"],"uri":["http://zotero.org/users/4754574/items/E3X54H2C"],"itemData":{"id":177,"type":"webpage","title":"Interpret all statistics and graphs for Factor Analysis","genre":"mtbconcept","abstract":"Find definitions and interpretation guidance for every statistic and graph that is provided with factor analysis.","URL":"https://support.minitab.com/en-us/minitab/18/help-and-how-to/modeling-statistics/multivariate/how-to/factor-analysis/interpret-the-results/all-statistics-and-graphs/","language":"en-US","author":[{"family":"Minitab","given":""}],"accessed":{"date-parts":[["2018",3,13]]}}}],"schema":"https://github.com/citation-style-language/schema/raw/master/csl-citation.json"} </w:instrText>
      </w:r>
      <w:r w:rsidR="007C2D1C">
        <w:fldChar w:fldCharType="separate"/>
      </w:r>
      <w:r w:rsidR="00C0187E" w:rsidRPr="00C0187E">
        <w:rPr>
          <w:rFonts w:ascii="Calibri" w:hAnsi="Calibri" w:cs="Calibri"/>
          <w:szCs w:val="24"/>
        </w:rPr>
        <w:t>(Janert, 2011, pp. 346–348; Minitab, n.d.)</w:t>
      </w:r>
      <w:r w:rsidR="007C2D1C">
        <w:fldChar w:fldCharType="end"/>
      </w:r>
      <w:r w:rsidR="003506CA">
        <w:t xml:space="preserve">. </w:t>
      </w:r>
    </w:p>
    <w:p w14:paraId="3B50D52F" w14:textId="33A961EA" w:rsidR="008B1541" w:rsidRDefault="0016732F" w:rsidP="008B1541">
      <w:r>
        <w:t xml:space="preserve">Python and its libraries do not </w:t>
      </w:r>
      <w:r w:rsidR="006A5B24">
        <w:t xml:space="preserve">contain a Biplot function so </w:t>
      </w:r>
      <w:r w:rsidR="00943E73">
        <w:t xml:space="preserve">one had to be built using </w:t>
      </w:r>
      <w:r w:rsidR="00BD265B">
        <w:t>Mat</w:t>
      </w:r>
      <w:r w:rsidR="00EF6CB7">
        <w:t>p</w:t>
      </w:r>
      <w:r w:rsidR="00BD265B">
        <w:t>lot</w:t>
      </w:r>
      <w:r w:rsidR="00EF6CB7">
        <w:t>l</w:t>
      </w:r>
      <w:r w:rsidR="00BD265B">
        <w:t>ib. This was done by using</w:t>
      </w:r>
      <w:r w:rsidR="00C71DCE">
        <w:t xml:space="preserve"> values are stored inside the PCA object as components_</w:t>
      </w:r>
      <w:r w:rsidR="006D52A6">
        <w:t xml:space="preserve">. These values </w:t>
      </w:r>
      <w:r w:rsidR="0028538C">
        <w:t xml:space="preserve">can be vectorised by </w:t>
      </w:r>
      <w:r w:rsidR="006051DB">
        <w:t>calling</w:t>
      </w:r>
      <w:r w:rsidR="0028538C">
        <w:t xml:space="preserve"> .T</w:t>
      </w:r>
      <w:r w:rsidR="00EB6A62">
        <w:t xml:space="preserve"> on the component</w:t>
      </w:r>
      <w:r w:rsidR="00B11278">
        <w:t xml:space="preserve"> attribute</w:t>
      </w:r>
      <w:r w:rsidR="005D592B">
        <w:fldChar w:fldCharType="begin"/>
      </w:r>
      <w:r w:rsidR="00C0187E">
        <w:instrText xml:space="preserve"> ADDIN ZOTERO_ITEM CSL_CITATION {"citationID":"0lV2yZiY","properties":{"formattedCitation":"(Rossum, 1995; n.d.)","plainCitation":"(Rossum, 1995; n.d.)","noteIndex":0},"citationItems":[{"id":253,"uris":["http://zotero.org/users/4754574/items/XTGM8YMH"],"uri":["http://zotero.org/users/4754574/items/XTGM8YMH"],"itemData":{"id":253,"type":"report","title":"Python Reference Manual","publisher":"CWI (Centre for Mathematics and Computer Science)","publisher-place":"Amsterdam, The Netherlands, The Netherlands","source":"ACM Digital Library","event-place":"Amsterdam, The Netherlands, The Netherlands","abstract":"Python is a simple, yet powerful, interpreted programming language that bridges the gap between C and shell programming, and is thus ideally suited for ``throw-away programming'''' and rapid prototyping. Its syntax is put together from constructs borrowed from a variety of other languages; most prominent are influences from ABC, C, Modula-3 and Icon. The Python interpreter is easily extended with new functions and data types implemented in C. Python is also suitable as an extension language for highly customizable C applications such as editors or window managers. Python is available for various operating systems, amongst which several flavors of UNIX (including Linux), the Apple Macintosh O.S., MS-DOS, MS-Windows 3.1, Windows NT, and OS/2. This reference manual describes the syntax and ``core semantics'''' of the language. It is terse, but attempts to be exact and complete. The semantics of non-essential built-in object types and of the built-in functions and modules are described in the Python Library Reference. For an informal introduction to the language, see the Python Tutorial.","author":[{"family":"Rossum","given":"Guido"}],"issued":{"date-parts":[["1995"]]}}},{"id":319,"uris":["http://zotero.org/users/4754574/items/USBCRL5U"],"uri":["http://zotero.org/users/4754574/items/USBCRL5U"],"itemData":{"id":319,"type":"webpage","title":"sklearn.decomposition.PCA — scikit-learn 0.19.1 documentation","URL":"http://scikit-learn.org/stable/modules/generated/sklearn.decomposition.PCA.html","accessed":{"date-parts":[["2018",4,11]]}}}],"schema":"https://github.com/citation-style-language/schema/raw/master/csl-citation.json"} </w:instrText>
      </w:r>
      <w:r w:rsidR="005D592B">
        <w:fldChar w:fldCharType="separate"/>
      </w:r>
      <w:r w:rsidR="00C0187E" w:rsidRPr="00C0187E">
        <w:rPr>
          <w:rFonts w:ascii="Calibri" w:hAnsi="Calibri" w:cs="Calibri"/>
        </w:rPr>
        <w:t>(Rossum, 1995; n.d.)</w:t>
      </w:r>
      <w:r w:rsidR="005D592B">
        <w:fldChar w:fldCharType="end"/>
      </w:r>
      <w:r w:rsidR="00EB6A62">
        <w:t>.</w:t>
      </w:r>
      <w:r w:rsidR="00350163">
        <w:t xml:space="preserve"> These vectors </w:t>
      </w:r>
      <w:r w:rsidR="00991861">
        <w:t>are</w:t>
      </w:r>
      <w:r w:rsidR="00350163">
        <w:t xml:space="preserve"> then used to create a function to plot</w:t>
      </w:r>
      <w:r w:rsidR="00991861">
        <w:t xml:space="preserve"> arrows for </w:t>
      </w:r>
      <w:r w:rsidR="00CF1BAA">
        <w:t>each original feature</w:t>
      </w:r>
      <w:r w:rsidR="007B5FF7">
        <w:t xml:space="preserve"> projection</w:t>
      </w:r>
      <w:r w:rsidR="00C44ECA">
        <w:t xml:space="preserve"> over the </w:t>
      </w:r>
      <w:r w:rsidR="00EF6CB7">
        <w:t>score plot</w:t>
      </w:r>
      <w:r w:rsidR="00CF1BAA">
        <w:t>.</w:t>
      </w:r>
      <w:r w:rsidR="00501DA6">
        <w:t xml:space="preserve"> This is the code;</w:t>
      </w:r>
    </w:p>
    <w:p w14:paraId="2DA0CCE0" w14:textId="6F79F15A" w:rsidR="00501DA6" w:rsidRPr="008B1541" w:rsidRDefault="00994750" w:rsidP="008B1541">
      <w:r>
        <w:rPr>
          <w:noProof/>
        </w:rPr>
        <w:drawing>
          <wp:inline distT="0" distB="0" distL="0" distR="0" wp14:anchorId="342CFF42" wp14:editId="6DE9C746">
            <wp:extent cx="5731510" cy="272796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727960"/>
                    </a:xfrm>
                    <a:prstGeom prst="rect">
                      <a:avLst/>
                    </a:prstGeom>
                  </pic:spPr>
                </pic:pic>
              </a:graphicData>
            </a:graphic>
          </wp:inline>
        </w:drawing>
      </w:r>
    </w:p>
    <w:p w14:paraId="57CFEAC0" w14:textId="51D9CE00" w:rsidR="00602A0A" w:rsidRPr="00711BF8" w:rsidRDefault="00602A0A" w:rsidP="00711BF8"/>
    <w:p w14:paraId="20784B3A" w14:textId="0000139E" w:rsidR="00AB51CD" w:rsidRDefault="00126954" w:rsidP="00AB51CD">
      <w:pPr>
        <w:keepNext/>
      </w:pPr>
      <w:r w:rsidRPr="00126954">
        <w:rPr>
          <w:noProof/>
        </w:rPr>
        <w:lastRenderedPageBreak/>
        <w:t xml:space="preserve"> </w:t>
      </w:r>
      <w:r w:rsidRPr="00126954">
        <w:rPr>
          <w:noProof/>
        </w:rPr>
        <w:drawing>
          <wp:inline distT="0" distB="0" distL="0" distR="0" wp14:anchorId="163EB0A6" wp14:editId="5A23A8DD">
            <wp:extent cx="5726889" cy="3615070"/>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87802" cy="3653521"/>
                    </a:xfrm>
                    <a:prstGeom prst="rect">
                      <a:avLst/>
                    </a:prstGeom>
                  </pic:spPr>
                </pic:pic>
              </a:graphicData>
            </a:graphic>
          </wp:inline>
        </w:drawing>
      </w:r>
    </w:p>
    <w:p w14:paraId="7A5F4178" w14:textId="00783DC0" w:rsidR="004653DC" w:rsidRDefault="00AB51CD" w:rsidP="00AB51CD">
      <w:pPr>
        <w:pStyle w:val="Caption"/>
      </w:pPr>
      <w:r>
        <w:t xml:space="preserve">Figure </w:t>
      </w:r>
      <w:fldSimple w:instr=" SEQ Figure \* ARABIC ">
        <w:r w:rsidR="000C3D6E">
          <w:rPr>
            <w:noProof/>
          </w:rPr>
          <w:t>18</w:t>
        </w:r>
      </w:fldSimple>
      <w:r>
        <w:t xml:space="preserve"> This biplot shows the relations of each of the features superimposed over a scatter plot of the </w:t>
      </w:r>
      <w:r w:rsidRPr="00966354">
        <w:rPr>
          <w:noProof/>
        </w:rPr>
        <w:t>Princip</w:t>
      </w:r>
      <w:r w:rsidR="00966354">
        <w:rPr>
          <w:noProof/>
        </w:rPr>
        <w:t>al</w:t>
      </w:r>
      <w:r>
        <w:t xml:space="preserve"> Components of the dataset.</w:t>
      </w:r>
    </w:p>
    <w:p w14:paraId="12D348FD" w14:textId="3733D5C7" w:rsidR="0035407D" w:rsidRDefault="00A30A3B" w:rsidP="0035407D">
      <w:r>
        <w:t>This shows a lot of information on how the features relate to one another</w:t>
      </w:r>
      <w:r w:rsidR="00006A19">
        <w:t xml:space="preserve">. </w:t>
      </w:r>
      <w:r w:rsidR="00556CAE">
        <w:t xml:space="preserve">Interpreting this shows that </w:t>
      </w:r>
      <w:r w:rsidR="00293EB5">
        <w:t xml:space="preserve">most of the features are highly correlated with the first principle component as </w:t>
      </w:r>
      <w:r w:rsidR="003E7613">
        <w:t xml:space="preserve">seen earlier with the heatmap but now it is easier to see the </w:t>
      </w:r>
      <w:r w:rsidR="00F27916">
        <w:t xml:space="preserve">relations between specific </w:t>
      </w:r>
      <w:r w:rsidR="00C4788D">
        <w:t xml:space="preserve">attributes. For example, ‘perimeter_se’ is </w:t>
      </w:r>
      <w:r w:rsidR="00893510">
        <w:t>closely related to ‘diagnosis’</w:t>
      </w:r>
      <w:r w:rsidR="00293EB5">
        <w:t xml:space="preserve"> </w:t>
      </w:r>
      <w:r w:rsidR="00893510">
        <w:t>meaning that it is a strong predictor</w:t>
      </w:r>
      <w:r w:rsidR="00295935">
        <w:t xml:space="preserve"> but </w:t>
      </w:r>
      <w:r w:rsidR="004968AB">
        <w:t>‘</w:t>
      </w:r>
      <w:r w:rsidR="00295935">
        <w:t>radius_se</w:t>
      </w:r>
      <w:r w:rsidR="004968AB">
        <w:t>’</w:t>
      </w:r>
      <w:r w:rsidR="00295935">
        <w:t xml:space="preserve"> is </w:t>
      </w:r>
      <w:r w:rsidR="004968AB">
        <w:t>also closely related</w:t>
      </w:r>
      <w:r w:rsidR="007A1D16">
        <w:t>, one of these could be considered redundant. To choose which one</w:t>
      </w:r>
      <w:r w:rsidR="00E56761">
        <w:t xml:space="preserve"> will depend </w:t>
      </w:r>
      <w:r w:rsidR="00E56761" w:rsidRPr="00DE4A6C">
        <w:rPr>
          <w:noProof/>
        </w:rPr>
        <w:t>o</w:t>
      </w:r>
      <w:r w:rsidR="00DE4A6C">
        <w:rPr>
          <w:noProof/>
        </w:rPr>
        <w:t>n</w:t>
      </w:r>
      <w:r w:rsidR="00E56761">
        <w:t xml:space="preserve"> the </w:t>
      </w:r>
      <w:r w:rsidR="00934800">
        <w:t>P</w:t>
      </w:r>
      <w:r w:rsidR="00E56761">
        <w:t xml:space="preserve">earson </w:t>
      </w:r>
      <w:r w:rsidR="00E56761" w:rsidRPr="00DE4A6C">
        <w:rPr>
          <w:noProof/>
        </w:rPr>
        <w:t>R value</w:t>
      </w:r>
      <w:r w:rsidR="00E56761">
        <w:t xml:space="preserve"> of the heatmap</w:t>
      </w:r>
      <w:r w:rsidR="005D5C98">
        <w:t xml:space="preserve"> earlier where </w:t>
      </w:r>
      <w:r w:rsidR="000F45A6">
        <w:t xml:space="preserve">the </w:t>
      </w:r>
      <w:r w:rsidR="005A0D72">
        <w:t>‘perimeter_se’ score is .21 versus</w:t>
      </w:r>
      <w:r w:rsidR="000F45A6">
        <w:t xml:space="preserve"> .2 </w:t>
      </w:r>
      <w:r w:rsidR="00850CB8">
        <w:t xml:space="preserve">for </w:t>
      </w:r>
      <w:r w:rsidR="000F45A6">
        <w:t>‘radius_se’</w:t>
      </w:r>
      <w:r w:rsidR="00E10F4A">
        <w:t xml:space="preserve"> making </w:t>
      </w:r>
      <w:r w:rsidR="00EF6598">
        <w:t>the latter</w:t>
      </w:r>
      <w:r w:rsidR="00E10F4A">
        <w:t xml:space="preserve"> less correlated to diagnosis</w:t>
      </w:r>
      <w:r w:rsidR="006E30A3">
        <w:t xml:space="preserve"> ever so slightly</w:t>
      </w:r>
      <w:r w:rsidR="00E56761">
        <w:t>.</w:t>
      </w:r>
      <w:r w:rsidR="00F51606">
        <w:t xml:space="preserve"> This analysis is repeated until </w:t>
      </w:r>
      <w:r w:rsidR="00641DBF">
        <w:t xml:space="preserve">the </w:t>
      </w:r>
      <w:r w:rsidR="00111375">
        <w:t>number</w:t>
      </w:r>
      <w:r w:rsidR="00641DBF">
        <w:t xml:space="preserve"> of features</w:t>
      </w:r>
      <w:r w:rsidR="00A46286">
        <w:t xml:space="preserve"> </w:t>
      </w:r>
      <w:r w:rsidR="00A46286" w:rsidRPr="00DE4A6C">
        <w:rPr>
          <w:noProof/>
        </w:rPr>
        <w:t>ha</w:t>
      </w:r>
      <w:r w:rsidR="00DE4A6C">
        <w:rPr>
          <w:noProof/>
        </w:rPr>
        <w:t>s</w:t>
      </w:r>
      <w:r w:rsidR="00A46286">
        <w:t xml:space="preserve"> been reduced</w:t>
      </w:r>
      <w:r w:rsidR="00D33E56">
        <w:t xml:space="preserve"> sizably.</w:t>
      </w:r>
    </w:p>
    <w:p w14:paraId="3A1A8F14" w14:textId="74C9DE9D" w:rsidR="00D33E56" w:rsidRDefault="00D33E56" w:rsidP="0035407D">
      <w:r>
        <w:t xml:space="preserve">As there are </w:t>
      </w:r>
      <w:r w:rsidR="00111375">
        <w:t>3 Principal Components</w:t>
      </w:r>
      <w:r w:rsidR="001D2861">
        <w:t xml:space="preserve">, different views </w:t>
      </w:r>
      <w:r w:rsidR="00B81EC4">
        <w:t>of the data might provide insight into strong predictors</w:t>
      </w:r>
      <w:r w:rsidR="00B576F6">
        <w:t xml:space="preserve"> along </w:t>
      </w:r>
      <w:r w:rsidR="00DE4A6C">
        <w:t xml:space="preserve">a </w:t>
      </w:r>
      <w:r w:rsidR="00B576F6" w:rsidRPr="00DE4A6C">
        <w:rPr>
          <w:noProof/>
        </w:rPr>
        <w:t>different</w:t>
      </w:r>
      <w:r w:rsidR="00B576F6">
        <w:t xml:space="preserve"> axis. </w:t>
      </w:r>
      <w:r w:rsidR="00490146">
        <w:t xml:space="preserve">This is a simple matter of selecting </w:t>
      </w:r>
      <w:r w:rsidR="00654009">
        <w:t>a different combination</w:t>
      </w:r>
      <w:r w:rsidR="007E191E">
        <w:t xml:space="preserve"> of</w:t>
      </w:r>
      <w:r w:rsidR="00877BF3">
        <w:t xml:space="preserve"> the</w:t>
      </w:r>
      <w:r w:rsidR="007E191E">
        <w:t xml:space="preserve"> Principal Components</w:t>
      </w:r>
      <w:r w:rsidR="00877BF3">
        <w:t xml:space="preserve"> I.e. choosing </w:t>
      </w:r>
      <w:r w:rsidR="00910D10">
        <w:t>PC2 and PC3 to plot</w:t>
      </w:r>
      <w:r w:rsidR="003D14C6">
        <w:t xml:space="preserve"> from a </w:t>
      </w:r>
      <w:r w:rsidR="00B41338">
        <w:t>view from the front or PC</w:t>
      </w:r>
      <w:r w:rsidR="00F737EF">
        <w:t>1 and PC3 for a top view</w:t>
      </w:r>
      <w:r w:rsidR="00910D10">
        <w:t>.</w:t>
      </w:r>
      <w:r w:rsidR="00286C42">
        <w:t xml:space="preserve"> This follows </w:t>
      </w:r>
      <w:r w:rsidR="00DF21EE">
        <w:t>the idea of a multidimensional analysis</w:t>
      </w:r>
      <w:r w:rsidR="00F737EF">
        <w:t xml:space="preserve"> mentioned</w:t>
      </w:r>
      <w:r w:rsidR="00654009">
        <w:t xml:space="preserve"> earlier</w:t>
      </w:r>
      <w:r w:rsidR="004231FC">
        <w:fldChar w:fldCharType="begin"/>
      </w:r>
      <w:r w:rsidR="00C0187E">
        <w:instrText xml:space="preserve"> ADDIN ZOTERO_ITEM CSL_CITATION {"citationID":"xqmqTnaZ","properties":{"formattedCitation":"(Janert, 2011, p. 330)","plainCitation":"(Janert, 2011, p. 330)","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locator":"330"}],"schema":"https://github.com/citation-style-language/schema/raw/master/csl-citation.json"} </w:instrText>
      </w:r>
      <w:r w:rsidR="004231FC">
        <w:fldChar w:fldCharType="separate"/>
      </w:r>
      <w:r w:rsidR="00C0187E" w:rsidRPr="00C0187E">
        <w:rPr>
          <w:rFonts w:ascii="Calibri" w:hAnsi="Calibri" w:cs="Calibri"/>
        </w:rPr>
        <w:t>(Janert, 2011, p. 330)</w:t>
      </w:r>
      <w:r w:rsidR="004231FC">
        <w:fldChar w:fldCharType="end"/>
      </w:r>
      <w:r w:rsidR="00DF21EE">
        <w:t>.</w:t>
      </w:r>
      <w:r w:rsidR="00910D10">
        <w:t xml:space="preserve"> </w:t>
      </w:r>
    </w:p>
    <w:p w14:paraId="7DAC4A41" w14:textId="77777777" w:rsidR="00D2542C" w:rsidRDefault="00D2542C" w:rsidP="00D2542C">
      <w:pPr>
        <w:keepNext/>
      </w:pPr>
      <w:r w:rsidRPr="00D2542C">
        <w:rPr>
          <w:noProof/>
        </w:rPr>
        <w:lastRenderedPageBreak/>
        <w:drawing>
          <wp:inline distT="0" distB="0" distL="0" distR="0" wp14:anchorId="3C0CB133" wp14:editId="2ED9C4CE">
            <wp:extent cx="5731510" cy="38296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829685"/>
                    </a:xfrm>
                    <a:prstGeom prst="rect">
                      <a:avLst/>
                    </a:prstGeom>
                  </pic:spPr>
                </pic:pic>
              </a:graphicData>
            </a:graphic>
          </wp:inline>
        </w:drawing>
      </w:r>
    </w:p>
    <w:p w14:paraId="62CDC73E" w14:textId="4735FA29" w:rsidR="00310FB4" w:rsidRDefault="00D2542C" w:rsidP="00D2542C">
      <w:pPr>
        <w:pStyle w:val="Caption"/>
      </w:pPr>
      <w:r>
        <w:t xml:space="preserve">Figure </w:t>
      </w:r>
      <w:fldSimple w:instr=" SEQ Figure \* ARABIC ">
        <w:r w:rsidR="000C3D6E">
          <w:rPr>
            <w:noProof/>
          </w:rPr>
          <w:t>19</w:t>
        </w:r>
      </w:fldSimple>
      <w:r>
        <w:t xml:space="preserve"> Biplot of Principal Component 2 and 3. This could be considered a front on view of the data. This view has not got nearly as much separation of the classes but still yields some interesting information of feature effects and relations.</w:t>
      </w:r>
    </w:p>
    <w:p w14:paraId="3A83C62E" w14:textId="3FDB29AC" w:rsidR="00A21041" w:rsidRDefault="009A4FF3" w:rsidP="008D45E5">
      <w:r>
        <w:t xml:space="preserve">As done with the first Biplot, looking at the features in this show that </w:t>
      </w:r>
      <w:r w:rsidR="008D3042">
        <w:t xml:space="preserve">‘diagnosis’ </w:t>
      </w:r>
      <w:r w:rsidR="00257EAE">
        <w:t>oppose</w:t>
      </w:r>
      <w:r w:rsidR="00941866">
        <w:t>s</w:t>
      </w:r>
      <w:r w:rsidR="00257EAE">
        <w:t xml:space="preserve"> three features called ‘concave</w:t>
      </w:r>
      <w:r w:rsidR="00D65F2C">
        <w:t xml:space="preserve"> points_se’, ‘symmetry_se’ and ‘smoothness_se’.</w:t>
      </w:r>
      <w:r w:rsidR="009F6783">
        <w:t xml:space="preserve"> </w:t>
      </w:r>
      <w:r w:rsidR="00B931B8">
        <w:t xml:space="preserve">These </w:t>
      </w:r>
      <w:r w:rsidR="00DF4004">
        <w:t>about</w:t>
      </w:r>
      <w:r w:rsidR="006535AA">
        <w:t xml:space="preserve"> the </w:t>
      </w:r>
      <w:r w:rsidR="006535AA" w:rsidRPr="00941866">
        <w:rPr>
          <w:noProof/>
        </w:rPr>
        <w:t>heat</w:t>
      </w:r>
      <w:r w:rsidR="00941866">
        <w:rPr>
          <w:noProof/>
        </w:rPr>
        <w:t xml:space="preserve"> </w:t>
      </w:r>
      <w:r w:rsidR="006535AA" w:rsidRPr="00941866">
        <w:rPr>
          <w:noProof/>
        </w:rPr>
        <w:t>map</w:t>
      </w:r>
      <w:r w:rsidR="006535AA">
        <w:t xml:space="preserve"> analysis </w:t>
      </w:r>
      <w:r w:rsidR="007A037F">
        <w:t xml:space="preserve">shows that </w:t>
      </w:r>
      <w:r w:rsidR="00100A16">
        <w:t>these points</w:t>
      </w:r>
      <w:r w:rsidR="007A037F">
        <w:t xml:space="preserve"> make </w:t>
      </w:r>
      <w:r w:rsidR="00100A16">
        <w:t xml:space="preserve">some </w:t>
      </w:r>
      <w:r w:rsidR="00C54410">
        <w:t>good</w:t>
      </w:r>
      <w:r w:rsidR="00100A16">
        <w:t xml:space="preserve"> predictors</w:t>
      </w:r>
      <w:r w:rsidR="007A037F">
        <w:t xml:space="preserve"> of some </w:t>
      </w:r>
      <w:r w:rsidR="00856348">
        <w:t xml:space="preserve">of </w:t>
      </w:r>
      <w:r w:rsidR="00941866">
        <w:t xml:space="preserve">the </w:t>
      </w:r>
      <w:r w:rsidR="00856348">
        <w:t>benign instances</w:t>
      </w:r>
      <w:r w:rsidR="00851908">
        <w:t xml:space="preserve">, being that they have a negative correlation with </w:t>
      </w:r>
      <w:r w:rsidR="004D7094">
        <w:t xml:space="preserve">the positive </w:t>
      </w:r>
      <w:r w:rsidR="00851908">
        <w:t>diagnosis</w:t>
      </w:r>
      <w:r w:rsidR="00856348">
        <w:t>. This can be seen in the score plot</w:t>
      </w:r>
      <w:r w:rsidR="00100A16">
        <w:t xml:space="preserve"> underlying the</w:t>
      </w:r>
      <w:r w:rsidR="00DF4004">
        <w:t>se</w:t>
      </w:r>
      <w:r w:rsidR="00100A16">
        <w:t xml:space="preserve"> features</w:t>
      </w:r>
      <w:r w:rsidR="00DF4004">
        <w:t xml:space="preserve"> are in </w:t>
      </w:r>
      <w:r w:rsidR="00C54410">
        <w:t xml:space="preserve">correlation </w:t>
      </w:r>
      <w:r w:rsidR="00DF4004">
        <w:t xml:space="preserve">with </w:t>
      </w:r>
      <w:r w:rsidR="00C53813">
        <w:t>blue marks</w:t>
      </w:r>
      <w:r w:rsidR="00E420AE">
        <w:t xml:space="preserve"> which are opposingly dispersed from ‘diagnosis’</w:t>
      </w:r>
      <w:r w:rsidR="00C54410">
        <w:t>.</w:t>
      </w:r>
      <w:r w:rsidR="00B5383D">
        <w:t xml:space="preserve"> This makes sense as </w:t>
      </w:r>
      <w:r w:rsidR="008759DC">
        <w:t xml:space="preserve">looking back to the example in the data understanding, </w:t>
      </w:r>
      <w:r w:rsidR="00762E13">
        <w:t xml:space="preserve">higher values of </w:t>
      </w:r>
      <w:r w:rsidR="008759DC">
        <w:t xml:space="preserve">smoothness </w:t>
      </w:r>
      <w:r w:rsidR="00C203D1">
        <w:t>and symmetry are attributes of a benign growth.</w:t>
      </w:r>
      <w:r w:rsidR="001751E6">
        <w:t xml:space="preserve"> This was not as easy to </w:t>
      </w:r>
      <w:r w:rsidR="005317ED">
        <w:t>deduce from the first biplot.</w:t>
      </w:r>
    </w:p>
    <w:p w14:paraId="517D2D8B" w14:textId="4059EBAB" w:rsidR="00A21041" w:rsidRDefault="006D0A65" w:rsidP="00AD283B">
      <w:pPr>
        <w:pStyle w:val="Heading2"/>
      </w:pPr>
      <w:bookmarkStart w:id="181" w:name="_Toc511871670"/>
      <w:bookmarkStart w:id="182" w:name="_Toc512176187"/>
      <w:bookmarkStart w:id="183" w:name="_Toc512176239"/>
      <w:r>
        <w:t>6.</w:t>
      </w:r>
      <w:r w:rsidR="00DD40D2">
        <w:t xml:space="preserve">5 </w:t>
      </w:r>
      <w:r w:rsidR="009E1DA2">
        <w:t xml:space="preserve">Supplementary </w:t>
      </w:r>
      <w:r w:rsidR="00304BD6">
        <w:t>Heatmap</w:t>
      </w:r>
      <w:r w:rsidR="003C7309">
        <w:t>s</w:t>
      </w:r>
      <w:r w:rsidR="00A3497E">
        <w:t xml:space="preserve"> plots</w:t>
      </w:r>
      <w:r w:rsidR="003C7309">
        <w:t xml:space="preserve"> for </w:t>
      </w:r>
      <w:r w:rsidR="006E2AEA">
        <w:t>feature Correlation analysis</w:t>
      </w:r>
      <w:bookmarkEnd w:id="181"/>
      <w:bookmarkEnd w:id="182"/>
      <w:bookmarkEnd w:id="183"/>
    </w:p>
    <w:p w14:paraId="0F924F1D" w14:textId="40CA4EE8" w:rsidR="005C06ED" w:rsidRDefault="00640FC7" w:rsidP="00CB4032">
      <w:pPr>
        <w:rPr>
          <w:noProof/>
        </w:rPr>
      </w:pPr>
      <w:r>
        <w:t xml:space="preserve">A </w:t>
      </w:r>
      <w:r w:rsidRPr="006F3FB8">
        <w:rPr>
          <w:b/>
        </w:rPr>
        <w:t xml:space="preserve">correlation </w:t>
      </w:r>
      <w:r w:rsidRPr="00E9303D">
        <w:rPr>
          <w:b/>
          <w:noProof/>
        </w:rPr>
        <w:t>heat</w:t>
      </w:r>
      <w:r w:rsidR="00E9303D">
        <w:rPr>
          <w:b/>
          <w:noProof/>
        </w:rPr>
        <w:t xml:space="preserve"> </w:t>
      </w:r>
      <w:r w:rsidRPr="00E9303D">
        <w:rPr>
          <w:b/>
          <w:noProof/>
        </w:rPr>
        <w:t>map</w:t>
      </w:r>
      <w:r>
        <w:t xml:space="preserve"> of every feature</w:t>
      </w:r>
      <w:r w:rsidR="00C37839">
        <w:t xml:space="preserve"> against each other</w:t>
      </w:r>
      <w:r w:rsidR="0063026D">
        <w:t xml:space="preserve"> </w:t>
      </w:r>
      <w:r w:rsidR="007C1C22">
        <w:fldChar w:fldCharType="begin"/>
      </w:r>
      <w:r w:rsidR="007C1C22">
        <w:instrText xml:space="preserve"> ADDIN ZOTERO_ITEM CSL_CITATION {"citationID":"LYWQIIv0","properties":{"formattedCitation":"(Janert, 2011)","plainCitation":"(Janert, 2011)","noteIndex":0},"citationItems":[{"id":20,"uris":["http://zotero.org/users/4754574/items/RTGBYWLP"],"uri":["http://zotero.org/users/4754574/items/RTGBYWLP"],"itemData":{"id":20,"type":"book","title":"Data analysis with open source tools: a hands-on guide for programmers and data scientists","publisher":"O'Reilly","publisher-place":"Bejing","number-of-pages":"509","edition":"1. ed","source":"Gemeinsamer Bibliotheksverbund ISBN","event-place":"Bejing","ISBN":"978-0-596-80235-6","note":"OCLC: 845786048","shortTitle":"Data analysis with open source tools","language":"eng","author":[{"family":"Janert","given":"Philipp K."}],"issued":{"date-parts":[["2011"]]}}}],"schema":"https://github.com/citation-style-language/schema/raw/master/csl-citation.json"} </w:instrText>
      </w:r>
      <w:r w:rsidR="007C1C22">
        <w:fldChar w:fldCharType="separate"/>
      </w:r>
      <w:r w:rsidR="00C0187E" w:rsidRPr="00C0187E">
        <w:rPr>
          <w:rFonts w:ascii="Calibri" w:hAnsi="Calibri" w:cs="Calibri"/>
        </w:rPr>
        <w:t>(Janert, 2011)</w:t>
      </w:r>
      <w:r w:rsidR="007C1C22">
        <w:fldChar w:fldCharType="end"/>
      </w:r>
      <w:r w:rsidR="001812CB">
        <w:t>(see</w:t>
      </w:r>
      <w:r w:rsidR="005C06ED">
        <w:t xml:space="preserve"> </w:t>
      </w:r>
      <w:r w:rsidR="005C06ED">
        <w:fldChar w:fldCharType="begin"/>
      </w:r>
      <w:r w:rsidR="005C06ED">
        <w:instrText xml:space="preserve"> REF _Ref511851026 \h </w:instrText>
      </w:r>
      <w:r w:rsidR="005C06ED">
        <w:fldChar w:fldCharType="separate"/>
      </w:r>
      <w:r w:rsidR="005C06ED">
        <w:t xml:space="preserve">Figure </w:t>
      </w:r>
      <w:r w:rsidR="005C06ED">
        <w:rPr>
          <w:noProof/>
        </w:rPr>
        <w:t>20</w:t>
      </w:r>
      <w:r w:rsidR="005C06ED">
        <w:fldChar w:fldCharType="end"/>
      </w:r>
      <w:r w:rsidR="001812CB">
        <w:t>)</w:t>
      </w:r>
      <w:r w:rsidR="00C37839">
        <w:t>.</w:t>
      </w:r>
      <w:r w:rsidR="0045557B">
        <w:t xml:space="preserve"> This help</w:t>
      </w:r>
      <w:r w:rsidR="00444E79">
        <w:t>s</w:t>
      </w:r>
      <w:r w:rsidR="0045557B">
        <w:t xml:space="preserve"> feature selection,</w:t>
      </w:r>
      <w:r w:rsidR="002D1980">
        <w:t xml:space="preserve"> as </w:t>
      </w:r>
      <w:r w:rsidR="002D1980" w:rsidRPr="00E9303D">
        <w:rPr>
          <w:noProof/>
        </w:rPr>
        <w:t>i</w:t>
      </w:r>
      <w:r w:rsidR="00E9303D">
        <w:rPr>
          <w:noProof/>
        </w:rPr>
        <w:t>t</w:t>
      </w:r>
      <w:r w:rsidR="002D1980" w:rsidRPr="00E9303D">
        <w:rPr>
          <w:noProof/>
        </w:rPr>
        <w:t xml:space="preserve"> provides</w:t>
      </w:r>
      <w:r w:rsidR="002D1980">
        <w:t xml:space="preserve"> a </w:t>
      </w:r>
      <w:r w:rsidR="00D16D62">
        <w:t>P</w:t>
      </w:r>
      <w:r w:rsidR="002D1980">
        <w:t xml:space="preserve">earson r for all possible </w:t>
      </w:r>
      <w:r w:rsidR="00D16D62">
        <w:t>feature correlations</w:t>
      </w:r>
      <w:r w:rsidR="00444E79">
        <w:t xml:space="preserve"> as opposed to the PCA heatmap seen earlie</w:t>
      </w:r>
      <w:r w:rsidR="00D24DDC">
        <w:t>r</w:t>
      </w:r>
      <w:r w:rsidR="00C23FC5">
        <w:t xml:space="preserve"> </w:t>
      </w:r>
      <w:r w:rsidR="00D24DDC">
        <w:t>(6.4.1)</w:t>
      </w:r>
      <w:r w:rsidR="00F768CE">
        <w:t xml:space="preserve"> though was not heavily depended on.</w:t>
      </w:r>
      <w:r w:rsidR="005C06ED" w:rsidRPr="005C06ED">
        <w:rPr>
          <w:noProof/>
        </w:rPr>
        <w:t xml:space="preserve"> </w:t>
      </w:r>
    </w:p>
    <w:p w14:paraId="36794231" w14:textId="77777777" w:rsidR="005C06ED" w:rsidRDefault="005C06ED" w:rsidP="005C06ED">
      <w:pPr>
        <w:keepNext/>
      </w:pPr>
      <w:r w:rsidRPr="005C06ED">
        <w:rPr>
          <w:noProof/>
        </w:rPr>
        <w:lastRenderedPageBreak/>
        <w:drawing>
          <wp:inline distT="0" distB="0" distL="0" distR="0" wp14:anchorId="302E3806" wp14:editId="3649E883">
            <wp:extent cx="5731510" cy="60801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6080125"/>
                    </a:xfrm>
                    <a:prstGeom prst="rect">
                      <a:avLst/>
                    </a:prstGeom>
                  </pic:spPr>
                </pic:pic>
              </a:graphicData>
            </a:graphic>
          </wp:inline>
        </w:drawing>
      </w:r>
    </w:p>
    <w:p w14:paraId="2992731F" w14:textId="59E1C2C6" w:rsidR="00A61587" w:rsidRPr="008D45E5" w:rsidRDefault="005C06ED" w:rsidP="008C6880">
      <w:pPr>
        <w:pStyle w:val="Caption"/>
      </w:pPr>
      <w:bookmarkStart w:id="184" w:name="_Ref511851026"/>
      <w:r>
        <w:t xml:space="preserve">Figure </w:t>
      </w:r>
      <w:fldSimple w:instr=" SEQ Figure \* ARABIC ">
        <w:r w:rsidR="000C3D6E">
          <w:rPr>
            <w:noProof/>
          </w:rPr>
          <w:t>20</w:t>
        </w:r>
      </w:fldSimple>
      <w:bookmarkEnd w:id="184"/>
      <w:r>
        <w:t xml:space="preserve"> Heatmap plot that shows the correlation of each feature in this dataset. This lighter the colour, the higher the correlation.</w:t>
      </w:r>
    </w:p>
    <w:p w14:paraId="5B1817A5" w14:textId="28E565AB" w:rsidR="006D0A65" w:rsidRDefault="006D0A65" w:rsidP="006D0A65">
      <w:pPr>
        <w:pStyle w:val="Heading2"/>
      </w:pPr>
      <w:bookmarkStart w:id="185" w:name="_Toc511771873"/>
      <w:bookmarkStart w:id="186" w:name="_Toc511871671"/>
      <w:bookmarkStart w:id="187" w:name="_Toc512176188"/>
      <w:bookmarkStart w:id="188" w:name="_Toc512176240"/>
      <w:r>
        <w:t>6</w:t>
      </w:r>
      <w:r w:rsidR="00A21041">
        <w:t>.6</w:t>
      </w:r>
      <w:r w:rsidR="00DD40D2">
        <w:t xml:space="preserve"> </w:t>
      </w:r>
      <w:r>
        <w:t>The Final Selected Features</w:t>
      </w:r>
      <w:bookmarkEnd w:id="185"/>
      <w:bookmarkEnd w:id="186"/>
      <w:bookmarkEnd w:id="187"/>
      <w:bookmarkEnd w:id="188"/>
    </w:p>
    <w:p w14:paraId="150777A7" w14:textId="46B53E4A" w:rsidR="00397C9A" w:rsidRPr="008D45E5" w:rsidRDefault="000A147B" w:rsidP="008D45E5">
      <w:r>
        <w:t xml:space="preserve">Concluding the </w:t>
      </w:r>
      <w:r w:rsidR="00A12718">
        <w:t>iterative</w:t>
      </w:r>
      <w:r>
        <w:t xml:space="preserve"> analysis</w:t>
      </w:r>
      <w:r w:rsidR="0080540D">
        <w:t xml:space="preserve"> by interpreting these visuals</w:t>
      </w:r>
      <w:r>
        <w:t xml:space="preserve">, </w:t>
      </w:r>
      <w:r w:rsidR="009C18E7">
        <w:t>it</w:t>
      </w:r>
      <w:r>
        <w:t xml:space="preserve"> was found that the features seemed to be the best predictors were </w:t>
      </w:r>
      <w:r w:rsidRPr="00DA0166">
        <w:rPr>
          <w:b/>
        </w:rPr>
        <w:t>'perimeter_se', 'radius_mean', 'concave points_worst', 'texture_worst', 'symmetry_se'</w:t>
      </w:r>
      <w:r>
        <w:t xml:space="preserve"> as </w:t>
      </w:r>
      <w:r w:rsidR="004E5D4A">
        <w:t>seen</w:t>
      </w:r>
      <w:r>
        <w:t xml:space="preserve"> </w:t>
      </w:r>
      <w:r w:rsidR="004E5D4A">
        <w:t>in</w:t>
      </w:r>
      <w:r>
        <w:t xml:space="preserve"> the following section</w:t>
      </w:r>
      <w:r w:rsidR="0080540D">
        <w:t>.</w:t>
      </w:r>
      <w:r w:rsidR="008C055C">
        <w:t xml:space="preserve"> </w:t>
      </w:r>
    </w:p>
    <w:p w14:paraId="2A0EEC08" w14:textId="6F233B7F" w:rsidR="0004597A" w:rsidRDefault="000E289D" w:rsidP="0004597A">
      <w:pPr>
        <w:pStyle w:val="Heading1"/>
      </w:pPr>
      <w:bookmarkStart w:id="189" w:name="_Toc510456745"/>
      <w:bookmarkStart w:id="190" w:name="_Toc511516117"/>
      <w:bookmarkStart w:id="191" w:name="_Toc511771874"/>
      <w:bookmarkStart w:id="192" w:name="_Toc511871672"/>
      <w:bookmarkStart w:id="193" w:name="_Toc512176189"/>
      <w:bookmarkStart w:id="194" w:name="_Toc512176241"/>
      <w:r>
        <w:t>7.</w:t>
      </w:r>
      <w:r w:rsidR="00CF39EF">
        <w:t xml:space="preserve"> </w:t>
      </w:r>
      <w:r w:rsidR="007D5BBD">
        <w:t xml:space="preserve">Training and </w:t>
      </w:r>
      <w:r w:rsidR="00A12A74">
        <w:t>Testing</w:t>
      </w:r>
      <w:r w:rsidR="00BE0FDC">
        <w:t xml:space="preserve"> of</w:t>
      </w:r>
      <w:r w:rsidR="00F1715E">
        <w:t xml:space="preserve"> </w:t>
      </w:r>
      <w:r w:rsidR="005626C4">
        <w:t xml:space="preserve">Performance Metrics </w:t>
      </w:r>
      <w:r w:rsidR="0004597A">
        <w:t>Results</w:t>
      </w:r>
      <w:bookmarkEnd w:id="189"/>
      <w:bookmarkEnd w:id="190"/>
      <w:bookmarkEnd w:id="191"/>
      <w:bookmarkEnd w:id="192"/>
      <w:bookmarkEnd w:id="193"/>
      <w:bookmarkEnd w:id="194"/>
    </w:p>
    <w:p w14:paraId="4B0B9609" w14:textId="7A3C0F8D" w:rsidR="006511A8" w:rsidRDefault="009A7DF7" w:rsidP="00EB7320">
      <w:r>
        <w:t>The first step is to see what algorithm</w:t>
      </w:r>
      <w:r w:rsidR="00687DE5">
        <w:t xml:space="preserve"> would be most suitable</w:t>
      </w:r>
      <w:r w:rsidR="00F40BBC">
        <w:t xml:space="preserve"> to apply to this problem. It was found that </w:t>
      </w:r>
      <w:r w:rsidR="009B50E7">
        <w:t xml:space="preserve">an </w:t>
      </w:r>
      <w:r w:rsidR="003335CB">
        <w:t>ensemble classifier</w:t>
      </w:r>
      <w:r w:rsidR="005D756C">
        <w:t xml:space="preserve">, specifically </w:t>
      </w:r>
      <w:r w:rsidR="009B50E7">
        <w:t>the</w:t>
      </w:r>
      <w:r w:rsidR="005D756C">
        <w:t xml:space="preserve"> </w:t>
      </w:r>
      <w:r w:rsidR="005D756C" w:rsidRPr="00101A9D">
        <w:rPr>
          <w:b/>
        </w:rPr>
        <w:t>Random Forest Classifier</w:t>
      </w:r>
      <w:r w:rsidR="00101A9D">
        <w:rPr>
          <w:b/>
        </w:rPr>
        <w:t>(RF-C)</w:t>
      </w:r>
      <w:r w:rsidR="00101A9D">
        <w:t xml:space="preserve"> </w:t>
      </w:r>
      <w:r w:rsidR="00101A9D" w:rsidRPr="00C42D67">
        <w:rPr>
          <w:noProof/>
        </w:rPr>
        <w:t>was</w:t>
      </w:r>
      <w:r w:rsidR="00101A9D">
        <w:t xml:space="preserve"> the most appropriate choice</w:t>
      </w:r>
      <w:r w:rsidR="00124FE4">
        <w:t xml:space="preserve">. The reason for </w:t>
      </w:r>
      <w:r w:rsidR="000820CE">
        <w:t xml:space="preserve">the choice </w:t>
      </w:r>
      <w:r w:rsidR="000B3506">
        <w:t xml:space="preserve">is that as it is an ensemble algorithm, </w:t>
      </w:r>
      <w:r w:rsidR="00DF4F0C">
        <w:t xml:space="preserve">it runs </w:t>
      </w:r>
      <w:r w:rsidR="004C759C">
        <w:t xml:space="preserve">as a </w:t>
      </w:r>
      <w:r w:rsidR="004C759C" w:rsidRPr="00C42D67">
        <w:rPr>
          <w:noProof/>
        </w:rPr>
        <w:t>meta</w:t>
      </w:r>
      <w:r w:rsidR="00C42D67">
        <w:rPr>
          <w:noProof/>
        </w:rPr>
        <w:t>-</w:t>
      </w:r>
      <w:r w:rsidR="003E36ED" w:rsidRPr="00C42D67">
        <w:rPr>
          <w:noProof/>
        </w:rPr>
        <w:t>classifier</w:t>
      </w:r>
      <w:r w:rsidR="004C759C">
        <w:t xml:space="preserve"> that uses various </w:t>
      </w:r>
      <w:r w:rsidR="00F63033">
        <w:t xml:space="preserve">different </w:t>
      </w:r>
      <w:r w:rsidR="009F66A4">
        <w:t xml:space="preserve">underlying </w:t>
      </w:r>
      <w:r w:rsidR="009118AC">
        <w:t>decision tree algorithms</w:t>
      </w:r>
      <w:r w:rsidR="00320209">
        <w:t xml:space="preserve"> such as </w:t>
      </w:r>
      <w:r w:rsidR="00320209" w:rsidRPr="00320209">
        <w:t xml:space="preserve">Naive Bayes, </w:t>
      </w:r>
      <w:r w:rsidR="009B712B">
        <w:t>Support Vector Machine(</w:t>
      </w:r>
      <w:r w:rsidR="00320209" w:rsidRPr="00320209">
        <w:t>SVM</w:t>
      </w:r>
      <w:r w:rsidR="009B712B">
        <w:t>)</w:t>
      </w:r>
      <w:r w:rsidR="00320209" w:rsidRPr="00320209">
        <w:t xml:space="preserve"> and Decision Tree</w:t>
      </w:r>
      <w:r w:rsidR="00F63033">
        <w:t xml:space="preserve">(the one Scikit-Learn </w:t>
      </w:r>
      <w:r w:rsidR="00610DD0">
        <w:t>employs)</w:t>
      </w:r>
      <w:r w:rsidR="00320209" w:rsidRPr="00320209">
        <w:t xml:space="preserve"> </w:t>
      </w:r>
      <w:r w:rsidR="009118AC">
        <w:t>on subsamples of the dataset</w:t>
      </w:r>
      <w:r w:rsidR="005B0B9D">
        <w:t xml:space="preserve"> then </w:t>
      </w:r>
      <w:r w:rsidR="005B0B9D">
        <w:lastRenderedPageBreak/>
        <w:t xml:space="preserve">takes a vote on </w:t>
      </w:r>
      <w:r w:rsidR="002D2CC2">
        <w:t>what the best probable class</w:t>
      </w:r>
      <w:r w:rsidR="00540F72">
        <w:t xml:space="preserve"> is </w:t>
      </w:r>
      <w:r w:rsidR="00E04A7D">
        <w:t xml:space="preserve">looking at the </w:t>
      </w:r>
      <w:r w:rsidR="00293F69">
        <w:t xml:space="preserve">mode </w:t>
      </w:r>
      <w:r w:rsidR="00B0586F">
        <w:t>classification</w:t>
      </w:r>
      <w:r w:rsidR="00540F72">
        <w:t xml:space="preserve"> of all the individual trees</w:t>
      </w:r>
      <w:r w:rsidR="00A94B10">
        <w:fldChar w:fldCharType="begin"/>
      </w:r>
      <w:r w:rsidR="00A94B10">
        <w:instrText xml:space="preserve"> ADDIN ZOTERO_ITEM CSL_CITATION {"citationID":"g8LAMqzE","properties":{"formattedCitation":"(Ho, 1995)","plainCitation":"(Ho, 1995)","noteIndex":0},"citationItems":[{"id":349,"uris":["http://zotero.org/users/4754574/items/DSUTYXR8"],"uri":["http://zotero.org/users/4754574/items/DSUTYXR8"],"itemData":{"id":349,"type":"paper-conference","title":"Random decision forests","container-title":"Proceedings of 3rd International Conference on Document Analysis and Recognition","page":"278-282 vol.1","volume":"1","source":"IEEE Xplore","event":"Proceedings of 3rd International Conference on Document Analysis and Recognition","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DOI":"10.1109/ICDAR.1995.598994","author":[{"family":"Ho","given":"Tin Kam"}],"issued":{"date-parts":[["1995",8]]}}}],"schema":"https://github.com/citation-style-language/schema/raw/master/csl-citation.json"} </w:instrText>
      </w:r>
      <w:r w:rsidR="00A94B10">
        <w:fldChar w:fldCharType="separate"/>
      </w:r>
      <w:r w:rsidR="00C0187E" w:rsidRPr="00C0187E">
        <w:rPr>
          <w:rFonts w:ascii="Calibri" w:hAnsi="Calibri" w:cs="Calibri"/>
        </w:rPr>
        <w:t>(Ho, 1995)</w:t>
      </w:r>
      <w:r w:rsidR="00A94B10">
        <w:fldChar w:fldCharType="end"/>
      </w:r>
      <w:r w:rsidR="002C4FD9">
        <w:t>.</w:t>
      </w:r>
      <w:r w:rsidR="00BD09BB">
        <w:t xml:space="preserve"> In effect, it t</w:t>
      </w:r>
      <w:r w:rsidR="009C7FED">
        <w:t>r</w:t>
      </w:r>
      <w:r w:rsidR="00E21EA7">
        <w:t>ies</w:t>
      </w:r>
      <w:r w:rsidR="009C7FED">
        <w:t xml:space="preserve"> to find out what different algorithms say about the classification for some data and then</w:t>
      </w:r>
      <w:r w:rsidR="009C7408">
        <w:t xml:space="preserve"> looks at what the majority outputs are and that’s how it makes the best decision. </w:t>
      </w:r>
      <w:r w:rsidR="00D2778D">
        <w:t xml:space="preserve">Because of this, overfitting is less of </w:t>
      </w:r>
      <w:r w:rsidR="00E93623">
        <w:t>an</w:t>
      </w:r>
      <w:r w:rsidR="00D2778D">
        <w:t xml:space="preserve"> </w:t>
      </w:r>
      <w:r w:rsidR="0061751E">
        <w:t>issue a</w:t>
      </w:r>
      <w:r w:rsidR="00794158">
        <w:t xml:space="preserve">s </w:t>
      </w:r>
      <w:r w:rsidR="001B542B">
        <w:t>variance or noise</w:t>
      </w:r>
      <w:r w:rsidR="00794158">
        <w:t xml:space="preserve"> in the data is </w:t>
      </w:r>
      <w:r w:rsidR="001B542B">
        <w:t>reduced</w:t>
      </w:r>
      <w:r w:rsidR="00B23516">
        <w:t xml:space="preserve"> and </w:t>
      </w:r>
      <w:r w:rsidR="001B542B">
        <w:t>accounted for.</w:t>
      </w:r>
    </w:p>
    <w:p w14:paraId="327BCD6D" w14:textId="3448256B" w:rsidR="000C54B7" w:rsidRPr="00EB7320" w:rsidRDefault="000C54B7" w:rsidP="00EB7320">
      <w:r>
        <w:t xml:space="preserve">Some disadvantages </w:t>
      </w:r>
      <w:r w:rsidR="002632DA">
        <w:rPr>
          <w:noProof/>
        </w:rPr>
        <w:t>of</w:t>
      </w:r>
      <w:r>
        <w:t xml:space="preserve"> the random forest algorithm </w:t>
      </w:r>
      <w:r w:rsidR="0083776D">
        <w:t>are</w:t>
      </w:r>
      <w:r>
        <w:t xml:space="preserve"> that it </w:t>
      </w:r>
      <w:r w:rsidR="0083776D">
        <w:t>can be</w:t>
      </w:r>
      <w:r>
        <w:t xml:space="preserve"> performance intensi</w:t>
      </w:r>
      <w:r w:rsidR="00EE307E">
        <w:t xml:space="preserve">ve as the algorithm is running </w:t>
      </w:r>
      <w:r w:rsidR="00FB3115">
        <w:t xml:space="preserve">prediction </w:t>
      </w:r>
      <w:r w:rsidR="00EE307E">
        <w:t xml:space="preserve">multiple </w:t>
      </w:r>
      <w:r w:rsidR="00EE307E" w:rsidRPr="00E9303D">
        <w:rPr>
          <w:i/>
          <w:noProof/>
        </w:rPr>
        <w:t>divide</w:t>
      </w:r>
      <w:r w:rsidR="00EE307E" w:rsidRPr="00693A3A">
        <w:rPr>
          <w:i/>
        </w:rPr>
        <w:t xml:space="preserve"> and conquer</w:t>
      </w:r>
      <w:r w:rsidR="00A60593">
        <w:rPr>
          <w:i/>
        </w:rPr>
        <w:fldChar w:fldCharType="begin"/>
      </w:r>
      <w:r w:rsidR="00C0187E">
        <w:rPr>
          <w:i/>
        </w:rPr>
        <w:instrText xml:space="preserve"> ADDIN ZOTERO_ITEM CSL_CITATION {"citationID":"nGPeuPvk","properties":{"formattedCitation":"(Ferreira Filho, 2017, pp. 49\\uc0\\u8211{}55)","plainCitation":"(Ferreira Filho, 2017, pp. 49–55)","noteIndex":0},"citationItems":[{"id":355,"uris":["http://zotero.org/users/4754574/items/YYWPT4JI"],"uri":["http://zotero.org/users/4754574/items/YYWPT4JI"],"itemData":{"id":355,"type":"book","title":"Computer science distilled: learn the art of solving computational problems","publisher":"Code Energy LLC","publisher-place":"Las Vegas, [Nevada","source":"Open WorldCat","event-place":"Las Vegas, [Nevada","abstract":"A walkthrough of computer science concepts that you must know to program computers effectively. After a simple introduction to discrete math, it presents common algorithms and data structures. It also outlines the principles that make computers and programming languages work.","ISBN":"978-0-9973160-2-5","note":"OCLC: 986239965","shortTitle":"Computer science distilled","language":"English","author":[{"family":"Ferreira Filho","given":"Wladston"}],"issued":{"date-parts":[["2017"]]}},"locator":"49-55"}],"schema":"https://github.com/citation-style-language/schema/raw/master/csl-citation.json"} </w:instrText>
      </w:r>
      <w:r w:rsidR="00A60593">
        <w:rPr>
          <w:i/>
        </w:rPr>
        <w:fldChar w:fldCharType="separate"/>
      </w:r>
      <w:r w:rsidR="00C0187E" w:rsidRPr="00C0187E">
        <w:rPr>
          <w:rFonts w:ascii="Calibri" w:hAnsi="Calibri" w:cs="Calibri"/>
          <w:szCs w:val="24"/>
        </w:rPr>
        <w:t>(Ferreira Filho, 2017, pp. 49–55)</w:t>
      </w:r>
      <w:r w:rsidR="00A60593">
        <w:rPr>
          <w:i/>
        </w:rPr>
        <w:fldChar w:fldCharType="end"/>
      </w:r>
      <w:r w:rsidR="00EE307E">
        <w:t xml:space="preserve"> trees</w:t>
      </w:r>
      <w:r w:rsidR="003730DE">
        <w:t xml:space="preserve"> that can end up taking a lot of </w:t>
      </w:r>
      <w:r w:rsidR="00133D37">
        <w:t>system</w:t>
      </w:r>
      <w:r w:rsidR="003730DE">
        <w:t xml:space="preserve"> resources</w:t>
      </w:r>
      <w:r w:rsidR="002E68DB">
        <w:t xml:space="preserve"> </w:t>
      </w:r>
      <w:r w:rsidR="004E0237">
        <w:t xml:space="preserve"> and time to pass new data into the model </w:t>
      </w:r>
      <w:r w:rsidR="002E68DB">
        <w:t xml:space="preserve">but this is not a problem in this case as the amount of data </w:t>
      </w:r>
      <w:r w:rsidR="00B97092">
        <w:t xml:space="preserve">in this data </w:t>
      </w:r>
      <w:r w:rsidR="002E68DB">
        <w:t>way below what</w:t>
      </w:r>
      <w:r w:rsidR="00FC2878">
        <w:t xml:space="preserve"> </w:t>
      </w:r>
      <w:r w:rsidR="00A435B5">
        <w:t xml:space="preserve">the recommended limits </w:t>
      </w:r>
      <w:r w:rsidR="00CD47ED">
        <w:t>of</w:t>
      </w:r>
      <w:r w:rsidR="00A435B5">
        <w:t xml:space="preserve"> </w:t>
      </w:r>
      <w:r w:rsidR="009753D1">
        <w:t xml:space="preserve">number of </w:t>
      </w:r>
      <w:r w:rsidR="00A435B5">
        <w:t>sample</w:t>
      </w:r>
      <w:r w:rsidR="00CD47ED">
        <w:t>s</w:t>
      </w:r>
      <w:r w:rsidR="00A435B5">
        <w:t xml:space="preserve"> </w:t>
      </w:r>
      <w:r w:rsidR="00CD47ED">
        <w:t>and features</w:t>
      </w:r>
      <w:r w:rsidR="00A435B5">
        <w:t>.</w:t>
      </w:r>
      <w:r w:rsidR="006D3B18">
        <w:t xml:space="preserve"> Because of this, it was possible to set the </w:t>
      </w:r>
      <w:r w:rsidR="00D34B9C">
        <w:t>number of estimators(trees)</w:t>
      </w:r>
      <w:r w:rsidR="0048493A">
        <w:t xml:space="preserve"> with some flexibility, to boost performance.</w:t>
      </w:r>
      <w:r w:rsidR="00797EA6">
        <w:t xml:space="preserve"> This number was increased to </w:t>
      </w:r>
      <w:r w:rsidR="009A2D48">
        <w:t xml:space="preserve">50 </w:t>
      </w:r>
      <w:r w:rsidR="003B6D5B">
        <w:t xml:space="preserve">to </w:t>
      </w:r>
      <w:r w:rsidR="00797EA6">
        <w:t xml:space="preserve">the point </w:t>
      </w:r>
      <w:r w:rsidR="003B6D5B">
        <w:t>where</w:t>
      </w:r>
      <w:r w:rsidR="005A150A">
        <w:t xml:space="preserve"> performance gains were negligible</w:t>
      </w:r>
      <w:r w:rsidR="003B6D5B">
        <w:t xml:space="preserve"> from </w:t>
      </w:r>
      <w:r w:rsidR="003B6D5B" w:rsidRPr="00C42D67">
        <w:rPr>
          <w:noProof/>
        </w:rPr>
        <w:t>any</w:t>
      </w:r>
      <w:r w:rsidR="00C42D67">
        <w:rPr>
          <w:noProof/>
        </w:rPr>
        <w:t xml:space="preserve"> </w:t>
      </w:r>
      <w:r w:rsidR="003B6D5B" w:rsidRPr="00C42D67">
        <w:rPr>
          <w:noProof/>
        </w:rPr>
        <w:t>more</w:t>
      </w:r>
      <w:r w:rsidR="003B6D5B">
        <w:t xml:space="preserve"> trees</w:t>
      </w:r>
      <w:r w:rsidR="0011548C">
        <w:fldChar w:fldCharType="begin"/>
      </w:r>
      <w:r w:rsidR="0011548C">
        <w:instrText xml:space="preserve"> ADDIN ZOTERO_ITEM CSL_CITATION {"citationID":"R4YZRVYd","properties":{"formattedCitation":"(Ramon, 2014)","plainCitation":"(Ramon, 2014)","noteIndex":0},"citationItems":[{"id":352,"uris":["http://zotero.org/users/4754574/items/GRWQU299"],"uri":["http://zotero.org/users/4754574/items/GRWQU299"],"itemData":{"id":352,"type":"webpage","title":"How to determine the number of trees to be generated in...","URL":"https://www.researchgate.net/post/How_to_determine_the_number_of_trees_to_be_generated_in_Random_Forest_algorithm","author":[{"family":"Ramon","given":"Jan"}],"issued":{"date-parts":[["2014"]]},"accessed":{"date-parts":[["2018",4,17]]}}}],"schema":"https://github.com/citation-style-language/schema/raw/master/csl-citation.json"} </w:instrText>
      </w:r>
      <w:r w:rsidR="0011548C">
        <w:fldChar w:fldCharType="separate"/>
      </w:r>
      <w:r w:rsidR="00C0187E" w:rsidRPr="00C0187E">
        <w:rPr>
          <w:rFonts w:ascii="Calibri" w:hAnsi="Calibri" w:cs="Calibri"/>
        </w:rPr>
        <w:t>(Ramon, 2014)</w:t>
      </w:r>
      <w:r w:rsidR="0011548C">
        <w:fldChar w:fldCharType="end"/>
      </w:r>
      <w:r w:rsidR="005A150A">
        <w:t>.</w:t>
      </w:r>
    </w:p>
    <w:p w14:paraId="236F8A78" w14:textId="62357A7B" w:rsidR="00234608" w:rsidRDefault="003B0C9C" w:rsidP="005C135D">
      <w:r>
        <w:t xml:space="preserve">Next, </w:t>
      </w:r>
      <w:r w:rsidR="006511A8">
        <w:t>w</w:t>
      </w:r>
      <w:r w:rsidR="005C135D">
        <w:t>ithin machine learning and binary classification</w:t>
      </w:r>
      <w:r w:rsidR="00544846">
        <w:t xml:space="preserve"> problems</w:t>
      </w:r>
      <w:r w:rsidR="005C135D">
        <w:t>, there are several methods of assessing the performance of</w:t>
      </w:r>
      <w:r w:rsidR="00303BC8">
        <w:t xml:space="preserve"> a newly train</w:t>
      </w:r>
      <w:r w:rsidR="009F7692">
        <w:t>ed</w:t>
      </w:r>
      <w:r w:rsidR="00303BC8">
        <w:t xml:space="preserve"> model.</w:t>
      </w:r>
      <w:r w:rsidR="003033E8">
        <w:t xml:space="preserve"> </w:t>
      </w:r>
      <w:r w:rsidR="00847D1C">
        <w:t>T</w:t>
      </w:r>
      <w:r w:rsidR="00F862D7">
        <w:t>ypical practise is to split the data set into a training and test set</w:t>
      </w:r>
      <w:r w:rsidR="00517D18">
        <w:t xml:space="preserve"> with a ratio of </w:t>
      </w:r>
      <w:r w:rsidR="00D03715">
        <w:t xml:space="preserve">normally </w:t>
      </w:r>
      <w:r w:rsidR="00517D18">
        <w:t>7</w:t>
      </w:r>
      <w:r w:rsidR="00D03715">
        <w:t>0% for training and 30% for the testing</w:t>
      </w:r>
      <w:r w:rsidR="00E342AB">
        <w:t xml:space="preserve"> to run through the model</w:t>
      </w:r>
      <w:r w:rsidR="00517D18">
        <w:t>.</w:t>
      </w:r>
      <w:r w:rsidR="007B1888">
        <w:t xml:space="preserve"> The test set </w:t>
      </w:r>
      <w:r w:rsidR="005931B0">
        <w:t xml:space="preserve">gives an idea of the performance when the model is faced with new data as </w:t>
      </w:r>
      <w:r w:rsidR="00CF08F8">
        <w:t xml:space="preserve">this is data that has not been seen by the model yet. The next step is to select the correct </w:t>
      </w:r>
      <w:r w:rsidR="007168E3">
        <w:t xml:space="preserve">performance metric for the task. </w:t>
      </w:r>
      <w:r w:rsidR="006535DA">
        <w:t>This choice</w:t>
      </w:r>
      <w:r w:rsidR="007168E3">
        <w:t xml:space="preserve"> </w:t>
      </w:r>
      <w:r w:rsidR="00B10EB9">
        <w:t>depends a lot on the requirements of the system</w:t>
      </w:r>
      <w:r w:rsidR="00611ABC">
        <w:fldChar w:fldCharType="begin"/>
      </w:r>
      <w:r w:rsidR="00C0187E">
        <w:instrText xml:space="preserve"> ADDIN ZOTERO_ITEM CSL_CITATION {"citationID":"ic1RhBfw","properties":{"formattedCitation":"(G\\uc0\\u233{}ron, 2017, p. 82; M\\uc0\\u252{}ller, 2016, pp. 277\\uc0\\u8211{}278)","plainCitation":"(Géron, 2017, p. 82; Müller, 2016, pp. 277–278)","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82"},{"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277-278"}],"schema":"https://github.com/citation-style-language/schema/raw/master/csl-citation.json"} </w:instrText>
      </w:r>
      <w:r w:rsidR="00611ABC">
        <w:fldChar w:fldCharType="separate"/>
      </w:r>
      <w:r w:rsidR="00C0187E" w:rsidRPr="00C0187E">
        <w:rPr>
          <w:rFonts w:ascii="Calibri" w:hAnsi="Calibri" w:cs="Calibri"/>
          <w:szCs w:val="24"/>
        </w:rPr>
        <w:t>(Géron, 2017, p. 82; Müller, 2016, pp. 277–278)</w:t>
      </w:r>
      <w:r w:rsidR="00611ABC">
        <w:fldChar w:fldCharType="end"/>
      </w:r>
      <w:r w:rsidR="00B10EB9">
        <w:t>. As mentioned in the business understanding</w:t>
      </w:r>
      <w:r w:rsidR="00EC012A">
        <w:t xml:space="preserve"> </w:t>
      </w:r>
      <w:r w:rsidR="00D05B19">
        <w:t>(1.2)</w:t>
      </w:r>
      <w:r w:rsidR="00B10EB9">
        <w:t xml:space="preserve">, the model </w:t>
      </w:r>
      <w:r w:rsidR="006535DA">
        <w:t>must</w:t>
      </w:r>
      <w:r w:rsidR="00B10EB9">
        <w:t xml:space="preserve"> be accurate and attempt to </w:t>
      </w:r>
      <w:r w:rsidR="006535DA">
        <w:t>classify</w:t>
      </w:r>
      <w:r w:rsidR="00B10EB9">
        <w:t xml:space="preserve"> all instances th</w:t>
      </w:r>
      <w:r w:rsidR="001F7ED9">
        <w:t xml:space="preserve">at </w:t>
      </w:r>
      <w:r w:rsidR="00B10EB9">
        <w:t xml:space="preserve">are </w:t>
      </w:r>
      <w:r w:rsidR="0081781D">
        <w:t xml:space="preserve">potentially </w:t>
      </w:r>
      <w:r w:rsidR="00B10EB9">
        <w:t>malignant</w:t>
      </w:r>
      <w:r w:rsidR="0081781D">
        <w:t xml:space="preserve"> to support a clinical decision. </w:t>
      </w:r>
      <w:r w:rsidR="00E938BC">
        <w:t>In other words, the importance of classifying</w:t>
      </w:r>
      <w:r w:rsidR="007D0C99">
        <w:t xml:space="preserve"> benign points is not important compared to capturing </w:t>
      </w:r>
      <w:r w:rsidR="00AA1CD6">
        <w:t>potential risks</w:t>
      </w:r>
      <w:r w:rsidR="00871865">
        <w:t xml:space="preserve"> so misclassification of benign points is not as much of a concern</w:t>
      </w:r>
      <w:r w:rsidR="00AA1CD6">
        <w:t>.</w:t>
      </w:r>
      <w:r w:rsidR="0081781D">
        <w:t xml:space="preserve"> </w:t>
      </w:r>
    </w:p>
    <w:p w14:paraId="6A344F73" w14:textId="78B58F48" w:rsidR="00BC293A" w:rsidRDefault="002471EA" w:rsidP="002471EA">
      <w:pPr>
        <w:pStyle w:val="Heading2"/>
      </w:pPr>
      <w:bookmarkStart w:id="195" w:name="_Toc511771875"/>
      <w:bookmarkStart w:id="196" w:name="_Toc511871673"/>
      <w:bookmarkStart w:id="197" w:name="_Toc512176190"/>
      <w:bookmarkStart w:id="198" w:name="_Toc512176242"/>
      <w:r>
        <w:t>7.1 Accuracy Metric and its Flaws</w:t>
      </w:r>
      <w:bookmarkEnd w:id="195"/>
      <w:bookmarkEnd w:id="196"/>
      <w:bookmarkEnd w:id="197"/>
      <w:bookmarkEnd w:id="198"/>
    </w:p>
    <w:p w14:paraId="04B06DCA" w14:textId="5EB43D09" w:rsidR="005E06FD" w:rsidRDefault="003033E8" w:rsidP="005C135D">
      <w:r w:rsidRPr="00F64F00">
        <w:rPr>
          <w:b/>
        </w:rPr>
        <w:t>Accuracy</w:t>
      </w:r>
      <w:r>
        <w:t xml:space="preserve"> is a common method of measuring performance</w:t>
      </w:r>
      <w:r w:rsidR="00730C53">
        <w:t>. This represents how many points overall have been correctly classified</w:t>
      </w:r>
      <w:r w:rsidR="00815EC8">
        <w:t xml:space="preserve"> and is </w:t>
      </w:r>
      <w:r w:rsidR="005A7BD6">
        <w:t>represented</w:t>
      </w:r>
      <w:r w:rsidR="00815EC8">
        <w:t xml:space="preserve"> as a percentage</w:t>
      </w:r>
      <w:r w:rsidR="005A7BD6">
        <w:t>.</w:t>
      </w:r>
      <w:r w:rsidR="00225A4F">
        <w:t xml:space="preserve"> </w:t>
      </w:r>
      <w:r w:rsidR="006E7CCF">
        <w:t>How this is calculated is by taking</w:t>
      </w:r>
      <w:r w:rsidR="008706B7">
        <w:t xml:space="preserve"> the</w:t>
      </w:r>
      <w:r w:rsidR="00F611D7">
        <w:t xml:space="preserve"> total</w:t>
      </w:r>
      <w:r w:rsidR="008706B7">
        <w:t xml:space="preserve"> amount of True Positives</w:t>
      </w:r>
      <w:r w:rsidR="006F3C04">
        <w:t>(TP) i.e. t</w:t>
      </w:r>
      <w:r w:rsidR="008706B7">
        <w:t>he amount of correctly classified</w:t>
      </w:r>
      <w:r w:rsidR="009B32B9">
        <w:t xml:space="preserve"> malignant </w:t>
      </w:r>
      <w:r w:rsidR="00F611D7">
        <w:t>instances</w:t>
      </w:r>
      <w:r w:rsidR="00643954">
        <w:t>,</w:t>
      </w:r>
      <w:r w:rsidR="00F611D7">
        <w:t xml:space="preserve"> and </w:t>
      </w:r>
      <w:r w:rsidR="006A4EDD">
        <w:t>True Negatives</w:t>
      </w:r>
      <w:r w:rsidR="006F3C04">
        <w:t>(TN)</w:t>
      </w:r>
      <w:r w:rsidR="00E342AB">
        <w:t xml:space="preserve"> </w:t>
      </w:r>
      <w:r w:rsidR="006F3C04">
        <w:t>i.e. t</w:t>
      </w:r>
      <w:r w:rsidR="006A4EDD">
        <w:t xml:space="preserve">he amount of correctly </w:t>
      </w:r>
      <w:r w:rsidR="00D3501C">
        <w:t>classified benign points</w:t>
      </w:r>
      <w:r w:rsidR="00E342AB">
        <w:t xml:space="preserve"> then </w:t>
      </w:r>
      <w:r w:rsidR="00277D26">
        <w:t xml:space="preserve">dividing by the total </w:t>
      </w:r>
      <w:r w:rsidR="006A54A6">
        <w:t>population</w:t>
      </w:r>
      <w:r w:rsidR="000A44C8">
        <w:t xml:space="preserve"> represented as </w:t>
      </w:r>
      <m:oMath>
        <m:r>
          <w:rPr>
            <w:rFonts w:ascii="Cambria Math" w:hAnsi="Cambria Math"/>
          </w:rPr>
          <m:t>ACC = (TN+TP)/(P+N)</m:t>
        </m:r>
      </m:oMath>
      <w:r w:rsidR="007E6AAA">
        <w:rPr>
          <w:rFonts w:eastAsiaTheme="minorEastAsia"/>
        </w:rPr>
        <w:t>.</w:t>
      </w:r>
      <w:r w:rsidR="00F64F00">
        <w:t xml:space="preserve"> </w:t>
      </w:r>
      <w:r w:rsidR="00225A4F">
        <w:t>This metric however,</w:t>
      </w:r>
      <w:r w:rsidR="00FC2EA5">
        <w:t xml:space="preserve"> </w:t>
      </w:r>
      <w:r w:rsidR="00225A4F" w:rsidRPr="00F20FCE">
        <w:rPr>
          <w:noProof/>
        </w:rPr>
        <w:t>fall</w:t>
      </w:r>
      <w:r w:rsidR="00CC111B" w:rsidRPr="00F20FCE">
        <w:rPr>
          <w:noProof/>
        </w:rPr>
        <w:t>s</w:t>
      </w:r>
      <w:r w:rsidR="00225A4F" w:rsidRPr="00F20FCE">
        <w:rPr>
          <w:noProof/>
        </w:rPr>
        <w:t xml:space="preserve"> s</w:t>
      </w:r>
      <w:r w:rsidR="00225A4F">
        <w:t xml:space="preserve">hort when trying to </w:t>
      </w:r>
      <w:r w:rsidR="006F1C06">
        <w:t xml:space="preserve">analyse the performance of imbalanced datasets as </w:t>
      </w:r>
      <w:r w:rsidR="0068461B">
        <w:t>per mentioned</w:t>
      </w:r>
      <w:r w:rsidR="006F1C06">
        <w:t xml:space="preserve"> in </w:t>
      </w:r>
      <w:r w:rsidR="0068461B">
        <w:t>the Data understanding section about the Accuracy Paradox</w:t>
      </w:r>
      <w:r w:rsidR="005B462D">
        <w:t xml:space="preserve"> </w:t>
      </w:r>
      <w:r w:rsidR="004860FC">
        <w:t>(</w:t>
      </w:r>
      <w:r w:rsidR="00C06847">
        <w:t xml:space="preserve">see </w:t>
      </w:r>
      <w:r w:rsidR="004860FC">
        <w:t>4.3)</w:t>
      </w:r>
      <w:r w:rsidR="0068461B">
        <w:t>.</w:t>
      </w:r>
      <w:r w:rsidR="00C06847">
        <w:t xml:space="preserve"> Because of this</w:t>
      </w:r>
      <w:r w:rsidR="00F54C1E">
        <w:t xml:space="preserve">, </w:t>
      </w:r>
      <w:r w:rsidR="005B462D">
        <w:t>it</w:t>
      </w:r>
      <w:r w:rsidR="00F54C1E">
        <w:t xml:space="preserve"> is recommended that different metrics</w:t>
      </w:r>
      <w:r w:rsidR="00E370FE">
        <w:t xml:space="preserve"> and methods</w:t>
      </w:r>
      <w:r w:rsidR="00F54C1E">
        <w:t xml:space="preserve"> are used</w:t>
      </w:r>
      <w:r w:rsidR="00A4336E">
        <w:fldChar w:fldCharType="begin"/>
      </w:r>
      <w:r w:rsidR="00C0187E">
        <w:instrText xml:space="preserve"> ADDIN ZOTERO_ITEM CSL_CITATION {"citationID":"S954Xl2k","properties":{"formattedCitation":"(Brownlee, 2015; G\\uc0\\u233{}ron, 2017, pp. 83\\uc0\\u8211{}84; Grimson, 2017; M\\uc0\\u252{}ller, 2016, pp. 278\\uc0\\u8211{}279)","plainCitation":"(Brownlee, 2015; Géron, 2017, pp. 83–84; Grimson, 2017; Müller, 2016, pp. 278–279)","noteIndex":0},"citationItems":[{"id":175,"uris":["http://zotero.org/users/4754574/items/ZZFIS3AV"],"uri":["http://zotero.org/users/4754574/items/ZZFIS3AV"],"itemData":{"id":175,"type":"post-weblog","title":"8 Tactics to Combat Imbalanced Classes in Your Machine Learning Dataset","container-title":"Machine Learning Mastery","abstract":"Has this happened to you? You are working on your dataset. You create a classification model and get 90% accuracy immediately. “Fantastic” you think. You dive a little deeper and discover that 90% of the data belongs to one class. Damn! This is an example of an imbalanced dataset and the frustrating results it can …","URL":"https://machinelearningmastery.com/tactics-to-combat-imbalanced-classes-in-your-machine-learning-dataset/","language":"en-US","author":[{"family":"Brownlee","given":"Jason"}],"issued":{"date-parts":[["2015",8,19]]},"accessed":{"date-parts":[["2018",3,13]]}}},{"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83-84"},{"id":317,"uris":["http://zotero.org/users/4754574/items/VHBQHDJS"],"uri":["http://zotero.org/users/4754574/items/VHBQHDJS"],"itemData":{"id":317,"type":"webpage","title":"11. Introduction to Machine Learning - YouTube","URL":"https://www.youtube.com/watch?v=h0e2HAPTGF4","author":[{"family":"Grimson","given":"Eric"}],"issued":{"date-parts":[["2017",5,19]]},"accessed":{"date-parts":[["2018",4,10]]}}},{"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278-279"}],"schema":"https://github.com/citation-style-language/schema/raw/master/csl-citation.json"} </w:instrText>
      </w:r>
      <w:r w:rsidR="00A4336E">
        <w:fldChar w:fldCharType="separate"/>
      </w:r>
      <w:r w:rsidR="00C0187E" w:rsidRPr="00C0187E">
        <w:rPr>
          <w:rFonts w:ascii="Calibri" w:hAnsi="Calibri" w:cs="Calibri"/>
          <w:szCs w:val="24"/>
        </w:rPr>
        <w:t>(Brownlee, 2015; Géron, 2017, pp. 83–84; Grimson, 2017; Müller, 2016, pp. 278–279)</w:t>
      </w:r>
      <w:r w:rsidR="00A4336E">
        <w:fldChar w:fldCharType="end"/>
      </w:r>
      <w:r w:rsidR="005B462D">
        <w:t xml:space="preserve">. </w:t>
      </w:r>
    </w:p>
    <w:p w14:paraId="14B334F7" w14:textId="7D06F2BD" w:rsidR="002471EA" w:rsidRDefault="00524B34" w:rsidP="00832E46">
      <w:pPr>
        <w:pStyle w:val="Heading2"/>
      </w:pPr>
      <w:bookmarkStart w:id="199" w:name="_Toc511771876"/>
      <w:bookmarkStart w:id="200" w:name="_Toc511871674"/>
      <w:bookmarkStart w:id="201" w:name="_Toc512176191"/>
      <w:bookmarkStart w:id="202" w:name="_Toc512176243"/>
      <w:r>
        <w:t>7.</w:t>
      </w:r>
      <w:r w:rsidR="00832E46">
        <w:t>2</w:t>
      </w:r>
      <w:r>
        <w:t xml:space="preserve"> Solutions to </w:t>
      </w:r>
      <w:r w:rsidR="00832E46">
        <w:t>the Accuracy Paradox</w:t>
      </w:r>
      <w:bookmarkEnd w:id="199"/>
      <w:bookmarkEnd w:id="200"/>
      <w:bookmarkEnd w:id="201"/>
      <w:bookmarkEnd w:id="202"/>
    </w:p>
    <w:p w14:paraId="0E9B287C" w14:textId="77349533" w:rsidR="006464DF" w:rsidRPr="006464DF" w:rsidRDefault="006464DF" w:rsidP="006464DF">
      <w:pPr>
        <w:pStyle w:val="Heading3"/>
      </w:pPr>
      <w:bookmarkStart w:id="203" w:name="_Toc511771877"/>
      <w:bookmarkStart w:id="204" w:name="_Toc511871675"/>
      <w:bookmarkStart w:id="205" w:name="_Toc512176192"/>
      <w:bookmarkStart w:id="206" w:name="_Toc512176244"/>
      <w:r>
        <w:t>7.2.1</w:t>
      </w:r>
      <w:r w:rsidR="00B061CD">
        <w:t xml:space="preserve"> Resampling the Data</w:t>
      </w:r>
      <w:bookmarkEnd w:id="203"/>
      <w:bookmarkEnd w:id="204"/>
      <w:bookmarkEnd w:id="205"/>
      <w:bookmarkEnd w:id="206"/>
    </w:p>
    <w:p w14:paraId="56A53622" w14:textId="08FCD9BD" w:rsidR="00A66815" w:rsidRDefault="009728DA" w:rsidP="00A66815">
      <w:pPr>
        <w:keepNext/>
      </w:pPr>
      <w:r>
        <w:t>One method of addressing the imbalanced dataset is resampling to balance out the data making the accuracy metric more relevant</w:t>
      </w:r>
      <w:r>
        <w:fldChar w:fldCharType="begin"/>
      </w:r>
      <w:r>
        <w:instrText xml:space="preserve"> ADDIN ZOTERO_ITEM CSL_CITATION {"citationID":"6HFh0Z8o","properties":{"formattedCitation":"(Brownlee, 2015)","plainCitation":"(Brownlee, 2015)","noteIndex":0},"citationItems":[{"id":175,"uris":["http://zotero.org/users/4754574/items/ZZFIS3AV"],"uri":["http://zotero.org/users/4754574/items/ZZFIS3AV"],"itemData":{"id":175,"type":"post-weblog","title":"8 Tactics to Combat Imbalanced Classes in Your Machine Learning Dataset","container-title":"Machine Learning Mastery","abstract":"Has this happened to you? You are working on your dataset. You create a classification model and get 90% accuracy immediately. “Fantastic” you think. You dive a little deeper and discover that 90% of the data belongs to one class. Damn! This is an example of an imbalanced dataset and the frustrating results it can …","URL":"https://machinelearningmastery.com/tactics-to-combat-imbalanced-classes-in-your-machine-learning-dataset/","language":"en-US","author":[{"family":"Brownlee","given":"Jason"}],"issued":{"date-parts":[["2015",8,19]]},"accessed":{"date-parts":[["2018",3,13]]}}}],"schema":"https://github.com/citation-style-language/schema/raw/master/csl-citation.json"} </w:instrText>
      </w:r>
      <w:r>
        <w:fldChar w:fldCharType="separate"/>
      </w:r>
      <w:r w:rsidR="00C0187E" w:rsidRPr="00C0187E">
        <w:rPr>
          <w:rFonts w:ascii="Calibri" w:hAnsi="Calibri" w:cs="Calibri"/>
        </w:rPr>
        <w:t>(Brownlee, 2015)</w:t>
      </w:r>
      <w:r>
        <w:fldChar w:fldCharType="end"/>
      </w:r>
      <w:r>
        <w:t xml:space="preserve">. Two ways are using the resample utilities in Scikit-Learn. This is done by either </w:t>
      </w:r>
      <w:r w:rsidRPr="00DA0105">
        <w:rPr>
          <w:b/>
          <w:noProof/>
        </w:rPr>
        <w:t>upsampling</w:t>
      </w:r>
      <w:r w:rsidR="003253D2">
        <w:rPr>
          <w:b/>
        </w:rPr>
        <w:t xml:space="preserve"> </w:t>
      </w:r>
      <w:r w:rsidR="003253D2">
        <w:t>(see</w:t>
      </w:r>
      <w:r w:rsidR="0021329F">
        <w:t xml:space="preserve"> </w:t>
      </w:r>
      <w:r w:rsidR="0021329F">
        <w:fldChar w:fldCharType="begin"/>
      </w:r>
      <w:r w:rsidR="0021329F">
        <w:instrText xml:space="preserve"> REF _Ref511577979 \h </w:instrText>
      </w:r>
      <w:r w:rsidR="00A66815">
        <w:instrText xml:space="preserve"> \* MERGEFORMAT </w:instrText>
      </w:r>
      <w:r w:rsidR="0021329F">
        <w:fldChar w:fldCharType="separate"/>
      </w:r>
      <w:r w:rsidR="00224C9B">
        <w:t xml:space="preserve">Figure </w:t>
      </w:r>
      <w:r w:rsidR="00224C9B">
        <w:rPr>
          <w:noProof/>
        </w:rPr>
        <w:t>22</w:t>
      </w:r>
      <w:r w:rsidR="0021329F">
        <w:fldChar w:fldCharType="end"/>
      </w:r>
      <w:r w:rsidR="003253D2">
        <w:t>)</w:t>
      </w:r>
      <w:r w:rsidR="00966AA9">
        <w:t xml:space="preserve"> </w:t>
      </w:r>
      <w:r>
        <w:t>the minority class by duplicating random</w:t>
      </w:r>
      <w:r w:rsidR="0065516C">
        <w:t xml:space="preserve"> </w:t>
      </w:r>
      <w:r>
        <w:lastRenderedPageBreak/>
        <w:t xml:space="preserve">instances to match the majority class </w:t>
      </w:r>
      <w:r w:rsidRPr="00AA781C">
        <w:rPr>
          <w:noProof/>
        </w:rPr>
        <w:t>count</w:t>
      </w:r>
      <w:r>
        <w:t xml:space="preserve"> or </w:t>
      </w:r>
      <w:r w:rsidRPr="00DA0105">
        <w:rPr>
          <w:b/>
          <w:noProof/>
        </w:rPr>
        <w:t>downsampling</w:t>
      </w:r>
      <w:r>
        <w:t xml:space="preserve"> the majority class to match the</w:t>
      </w:r>
      <w:r w:rsidR="00A66815">
        <w:t xml:space="preserve"> </w:t>
      </w:r>
      <w:r>
        <w:t>minority class count</w:t>
      </w:r>
      <w:r w:rsidR="00106ED7">
        <w:fldChar w:fldCharType="begin"/>
      </w:r>
      <w:r w:rsidR="00106ED7">
        <w:instrText xml:space="preserve"> ADDIN ZOTERO_ITEM CSL_CITATION {"citationID":"ud3kPbDT","properties":{"formattedCitation":"(Fawcett, 2016)","plainCitation":"(Fawcett, 2016)","noteIndex":0},"citationItems":[{"id":331,"uris":["http://zotero.org/users/4754574/items/AK5Q348A"],"uri":["http://zotero.org/users/4754574/items/AK5Q348A"],"itemData":{"id":331,"type":"webpage","title":"Learning from Imbalanced Classes","container-title":"Silicon Valley Data Science","abstract":"This post gives insight and concrete advice on how to tackle imbalanced data. If you deal with such problems and want practical advice, read on.","URL":"https://svds.com/learning-imbalanced-classes/","language":"en-US","author":[{"family":"Fawcett","given":"Tom"}],"issued":{"date-parts":[["2016",8,25]]},"accessed":{"date-parts":[["2018",4,15]]}}}],"schema":"https://github.com/citation-style-language/schema/raw/master/csl-citation.json"} </w:instrText>
      </w:r>
      <w:r w:rsidR="00106ED7">
        <w:fldChar w:fldCharType="separate"/>
      </w:r>
      <w:r w:rsidR="00C0187E" w:rsidRPr="00C0187E">
        <w:rPr>
          <w:rFonts w:ascii="Calibri" w:hAnsi="Calibri" w:cs="Calibri"/>
        </w:rPr>
        <w:t>(Fawcett, 2016)</w:t>
      </w:r>
      <w:r w:rsidR="00106ED7">
        <w:fldChar w:fldCharType="end"/>
      </w:r>
      <w:r>
        <w:t>.</w:t>
      </w:r>
    </w:p>
    <w:p w14:paraId="6B008DDD" w14:textId="5EC56AF6" w:rsidR="00A66815" w:rsidRDefault="00A66815" w:rsidP="00A66815">
      <w:pPr>
        <w:keepNext/>
        <w:jc w:val="center"/>
      </w:pPr>
      <w:r w:rsidRPr="00A66815">
        <w:rPr>
          <w:noProof/>
        </w:rPr>
        <w:drawing>
          <wp:inline distT="0" distB="0" distL="0" distR="0" wp14:anchorId="41CBD678" wp14:editId="5C07E892">
            <wp:extent cx="4111925" cy="4451231"/>
            <wp:effectExtent l="0" t="0" r="317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83747" cy="4745483"/>
                    </a:xfrm>
                    <a:prstGeom prst="rect">
                      <a:avLst/>
                    </a:prstGeom>
                  </pic:spPr>
                </pic:pic>
              </a:graphicData>
            </a:graphic>
          </wp:inline>
        </w:drawing>
      </w:r>
    </w:p>
    <w:p w14:paraId="5B99227B" w14:textId="208AE34C" w:rsidR="00A66815" w:rsidRDefault="00A66815" w:rsidP="00A66815">
      <w:pPr>
        <w:pStyle w:val="Caption"/>
        <w:jc w:val="center"/>
        <w:rPr>
          <w:noProof/>
        </w:rPr>
      </w:pPr>
      <w:r>
        <w:t xml:space="preserve">Figure </w:t>
      </w:r>
      <w:fldSimple w:instr=" SEQ Figure \* ARABIC ">
        <w:r w:rsidR="000C3D6E">
          <w:rPr>
            <w:noProof/>
          </w:rPr>
          <w:t>21</w:t>
        </w:r>
      </w:fldSimple>
      <w:r>
        <w:t xml:space="preserve"> The results of doing a resample, either up or down</w:t>
      </w:r>
      <w:r w:rsidR="00D81968">
        <w:fldChar w:fldCharType="begin"/>
      </w:r>
      <w:r w:rsidR="00D81968">
        <w:instrText xml:space="preserve"> ADDIN ZOTERO_ITEM CSL_CITATION {"citationID":"jqflDQ5M","properties":{"formattedCitation":"(Fawcett, 2016)","plainCitation":"(Fawcett, 2016)","noteIndex":0},"citationItems":[{"id":331,"uris":["http://zotero.org/users/4754574/items/AK5Q348A"],"uri":["http://zotero.org/users/4754574/items/AK5Q348A"],"itemData":{"id":331,"type":"webpage","title":"Learning from Imbalanced Classes","container-title":"Silicon Valley Data Science","abstract":"This post gives insight and concrete advice on how to tackle imbalanced data. If you deal with such problems and want practical advice, read on.","URL":"https://svds.com/learning-imbalanced-classes/","language":"en-US","author":[{"family":"Fawcett","given":"Tom"}],"issued":{"date-parts":[["2016",8,25]]},"accessed":{"date-parts":[["2018",4,15]]}}}],"schema":"https://github.com/citation-style-language/schema/raw/master/csl-citation.json"} </w:instrText>
      </w:r>
      <w:r w:rsidR="00D81968">
        <w:fldChar w:fldCharType="separate"/>
      </w:r>
      <w:r w:rsidR="00C0187E" w:rsidRPr="00C0187E">
        <w:rPr>
          <w:rFonts w:ascii="Calibri" w:hAnsi="Calibri" w:cs="Calibri"/>
        </w:rPr>
        <w:t>(Fawcett, 2016)</w:t>
      </w:r>
      <w:r w:rsidR="00D81968">
        <w:fldChar w:fldCharType="end"/>
      </w:r>
      <w:r>
        <w:t>.</w:t>
      </w:r>
    </w:p>
    <w:p w14:paraId="47254ED3" w14:textId="3AF0C229" w:rsidR="00AA3F22" w:rsidRDefault="00B2749B" w:rsidP="005C135D">
      <w:r>
        <w:t xml:space="preserve">Some issues with </w:t>
      </w:r>
      <w:r w:rsidRPr="00DA0105">
        <w:rPr>
          <w:noProof/>
        </w:rPr>
        <w:t>upsampling</w:t>
      </w:r>
      <w:r>
        <w:t xml:space="preserve"> can make the data unrepresentative of the real world as </w:t>
      </w:r>
      <w:r w:rsidRPr="00DA0105">
        <w:rPr>
          <w:noProof/>
        </w:rPr>
        <w:t>upsampling</w:t>
      </w:r>
      <w:r>
        <w:t xml:space="preserve"> can infer that the class has a lower variance thus making a worse generalization capability</w:t>
      </w:r>
      <w:r w:rsidR="0017091D">
        <w:t xml:space="preserve"> and for </w:t>
      </w:r>
      <w:r w:rsidR="00207360" w:rsidRPr="00DA0105">
        <w:rPr>
          <w:noProof/>
        </w:rPr>
        <w:t>downsampling</w:t>
      </w:r>
      <w:r w:rsidR="00AA781C">
        <w:rPr>
          <w:noProof/>
        </w:rPr>
        <w:t>,</w:t>
      </w:r>
      <w:r w:rsidR="0017091D">
        <w:t xml:space="preserve"> the inverse </w:t>
      </w:r>
      <w:r w:rsidR="00207360">
        <w:t>can happen</w:t>
      </w:r>
      <w:r>
        <w:fldChar w:fldCharType="begin"/>
      </w:r>
      <w:r>
        <w:instrText xml:space="preserve"> ADDIN ZOTERO_ITEM CSL_CITATION {"citationID":"RvkMAWqI","properties":{"formattedCitation":"(Roe, 2012)","plainCitation":"(Roe, 2012)","noteIndex":0},"citationItems":[{"id":333,"uris":["http://zotero.org/users/4754574/items/NWVJYWJZ"],"uri":["http://zotero.org/users/4754574/items/NWVJYWJZ"],"itemData":{"id":333,"type":"webpage","title":"Understanding the Bias-Variance Tradeoff","URL":"http://scott.fortmann-roe.com/docs/BiasVariance.html","author":[{"family":"Roe","given":"Scott Fortmann"}],"issued":{"date-parts":[["2012"]]},"accessed":{"date-parts":[["2018",4,15]]}}}],"schema":"https://github.com/citation-style-language/schema/raw/master/csl-citation.json"} </w:instrText>
      </w:r>
      <w:r>
        <w:fldChar w:fldCharType="separate"/>
      </w:r>
      <w:r w:rsidR="00C0187E" w:rsidRPr="00C0187E">
        <w:rPr>
          <w:rFonts w:ascii="Calibri" w:hAnsi="Calibri" w:cs="Calibri"/>
        </w:rPr>
        <w:t>(Roe, 2012)</w:t>
      </w:r>
      <w:r>
        <w:fldChar w:fldCharType="end"/>
      </w:r>
      <w:r>
        <w:t>.</w:t>
      </w:r>
      <w:r w:rsidR="007A4314">
        <w:t xml:space="preserve"> </w:t>
      </w:r>
    </w:p>
    <w:p w14:paraId="48783C0B" w14:textId="77777777" w:rsidR="00AA3F22" w:rsidRDefault="00AA3F22" w:rsidP="00AA3F22">
      <w:pPr>
        <w:keepNext/>
      </w:pPr>
      <w:r>
        <w:rPr>
          <w:noProof/>
        </w:rPr>
        <w:lastRenderedPageBreak/>
        <w:drawing>
          <wp:inline distT="0" distB="0" distL="0" distR="0" wp14:anchorId="542BAE71" wp14:editId="71C0554C">
            <wp:extent cx="5731510" cy="413893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138930"/>
                    </a:xfrm>
                    <a:prstGeom prst="rect">
                      <a:avLst/>
                    </a:prstGeom>
                  </pic:spPr>
                </pic:pic>
              </a:graphicData>
            </a:graphic>
          </wp:inline>
        </w:drawing>
      </w:r>
    </w:p>
    <w:p w14:paraId="152D585F" w14:textId="17CB6130" w:rsidR="00AA3F22" w:rsidRDefault="00AA3F22" w:rsidP="00AA3F22">
      <w:pPr>
        <w:pStyle w:val="Caption"/>
      </w:pPr>
      <w:bookmarkStart w:id="207" w:name="_Ref511577979"/>
      <w:r>
        <w:t xml:space="preserve">Figure </w:t>
      </w:r>
      <w:fldSimple w:instr=" SEQ Figure \* ARABIC ">
        <w:r w:rsidR="000C3D6E">
          <w:rPr>
            <w:noProof/>
          </w:rPr>
          <w:t>22</w:t>
        </w:r>
      </w:fldSimple>
      <w:bookmarkEnd w:id="207"/>
      <w:r>
        <w:t xml:space="preserve"> An example of </w:t>
      </w:r>
      <w:r w:rsidR="0021329F" w:rsidRPr="00DA0105">
        <w:rPr>
          <w:noProof/>
        </w:rPr>
        <w:t>upsampling</w:t>
      </w:r>
      <w:r>
        <w:t xml:space="preserve"> using python.</w:t>
      </w:r>
      <w:r w:rsidR="00040471">
        <w:t xml:space="preserve"> The plot shows that the </w:t>
      </w:r>
      <w:r w:rsidR="007B4294">
        <w:t>dataset as now balanced.</w:t>
      </w:r>
    </w:p>
    <w:p w14:paraId="1A1529DC" w14:textId="270D8EBD" w:rsidR="009728DA" w:rsidRDefault="009728DA" w:rsidP="005C135D">
      <w:r>
        <w:t xml:space="preserve">A third method is to use </w:t>
      </w:r>
      <w:r w:rsidRPr="0055628D">
        <w:rPr>
          <w:b/>
        </w:rPr>
        <w:t>Synthetic Minority Over-sampling Technique</w:t>
      </w:r>
      <w:r>
        <w:t xml:space="preserve"> (SMOTE) which generates synthetic data points based on the already existing data</w:t>
      </w:r>
      <w:r>
        <w:fldChar w:fldCharType="begin"/>
      </w:r>
      <w:r>
        <w:instrText xml:space="preserve"> ADDIN ZOTERO_ITEM CSL_CITATION {"citationID":"BhYtGZBZ","properties":{"formattedCitation":"(Chawla et al., 2002)","plainCitation":"(Chawla et al., 2002)","noteIndex":0},"citationItems":[{"id":174,"uris":["http://zotero.org/users/4754574/items/DF67EIFD"],"uri":["http://zotero.org/users/4754574/items/DF67EIFD"],"itemData":{"id":174,"type":"article-journal","title":"SMOTE: Synthetic Minority Over-sampling Technique","page":"37","source":"Zotero","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author":[{"family":"Chawla","given":"Nitesh V"},{"family":"Bowyer","given":"Kevin W"},{"family":"Hall","given":"Lawrence O"},{"family":"Kegelmeyer","given":"W Philip"}],"issued":{"date-parts":[["2002",6]]}}}],"schema":"https://github.com/citation-style-language/schema/raw/master/csl-citation.json"} </w:instrText>
      </w:r>
      <w:r>
        <w:fldChar w:fldCharType="separate"/>
      </w:r>
      <w:r w:rsidR="00C0187E" w:rsidRPr="00C0187E">
        <w:rPr>
          <w:rFonts w:ascii="Calibri" w:hAnsi="Calibri" w:cs="Calibri"/>
        </w:rPr>
        <w:t>(Chawla et al., 2002)</w:t>
      </w:r>
      <w:r>
        <w:fldChar w:fldCharType="end"/>
      </w:r>
      <w:r>
        <w:t>.</w:t>
      </w:r>
      <w:r w:rsidR="00B670C1">
        <w:t xml:space="preserve"> It is assumed that the ratio</w:t>
      </w:r>
      <w:r w:rsidR="00AC7EFD">
        <w:t xml:space="preserve"> of the classes is representative of the true frequency </w:t>
      </w:r>
      <w:r w:rsidR="00B25220">
        <w:t xml:space="preserve">when collecting the data thus </w:t>
      </w:r>
      <w:r w:rsidR="00E07AFD">
        <w:t xml:space="preserve">should be considered by looking at raw </w:t>
      </w:r>
      <w:r w:rsidR="008B2E4A">
        <w:t>unmodified data</w:t>
      </w:r>
      <w:r w:rsidR="00AB4F77">
        <w:fldChar w:fldCharType="begin"/>
      </w:r>
      <w:r w:rsidR="004900AE">
        <w:instrText xml:space="preserve"> ADDIN ZOTERO_ITEM CSL_CITATION {"citationID":"AOvdPhPx","properties":{"formattedCitation":"(Guttag, 2016b)","plainCitation":"(Guttag, 2016b)","noteIndex":0},"citationItems":[{"id":337,"uris":["http://zotero.org/users/4754574/items/VUPVFMPQ"],"uri":["http://zotero.org/users/4754574/items/VUPVFMPQ"],"itemData":{"id":337,"type":"webpage","title":"15. Statistical Sins and Wrap Up - YouTube","URL":"https://www.youtube.com/watch?v=iOZVbILaIZc","author":[{"family":"Guttag","given":"John"}],"issued":{"date-parts":[["2016"]]},"accessed":{"date-parts":[["2018",4,15]]}}}],"schema":"https://github.com/citation-style-language/schema/raw/master/csl-citation.json"} </w:instrText>
      </w:r>
      <w:r w:rsidR="00AB4F77">
        <w:fldChar w:fldCharType="separate"/>
      </w:r>
      <w:r w:rsidR="00C0187E" w:rsidRPr="00C0187E">
        <w:rPr>
          <w:rFonts w:ascii="Calibri" w:hAnsi="Calibri" w:cs="Calibri"/>
        </w:rPr>
        <w:t>(Guttag, 2016b)</w:t>
      </w:r>
      <w:r w:rsidR="00AB4F77">
        <w:fldChar w:fldCharType="end"/>
      </w:r>
      <w:r w:rsidR="00B25220">
        <w:t>.</w:t>
      </w:r>
      <w:r>
        <w:t xml:space="preserve"> </w:t>
      </w:r>
    </w:p>
    <w:p w14:paraId="47D460BA" w14:textId="36D7726D" w:rsidR="00142EF7" w:rsidRDefault="009B024B" w:rsidP="009B024B">
      <w:pPr>
        <w:pStyle w:val="Heading3"/>
      </w:pPr>
      <w:bookmarkStart w:id="208" w:name="_Toc511771878"/>
      <w:bookmarkStart w:id="209" w:name="_Toc511871676"/>
      <w:bookmarkStart w:id="210" w:name="_Toc512176193"/>
      <w:bookmarkStart w:id="211" w:name="_Toc512176245"/>
      <w:r>
        <w:t xml:space="preserve">7.2.2 Using </w:t>
      </w:r>
      <w:r w:rsidR="00663500">
        <w:t>P</w:t>
      </w:r>
      <w:r w:rsidR="00663500" w:rsidRPr="00663500">
        <w:t xml:space="preserve">recision and </w:t>
      </w:r>
      <w:r w:rsidR="00663500">
        <w:t>R</w:t>
      </w:r>
      <w:r w:rsidR="00663500" w:rsidRPr="00663500">
        <w:t>ecall</w:t>
      </w:r>
      <w:r w:rsidR="00663500">
        <w:t xml:space="preserve"> Metrics</w:t>
      </w:r>
      <w:bookmarkEnd w:id="208"/>
      <w:bookmarkEnd w:id="209"/>
      <w:bookmarkEnd w:id="210"/>
      <w:bookmarkEnd w:id="211"/>
    </w:p>
    <w:p w14:paraId="0FC87D3D" w14:textId="221DF72B" w:rsidR="00A27F66" w:rsidRPr="00797367" w:rsidRDefault="00913554" w:rsidP="005C135D">
      <w:pPr>
        <w:rPr>
          <w:rFonts w:eastAsiaTheme="minorEastAsia"/>
        </w:rPr>
      </w:pPr>
      <w:r>
        <w:t xml:space="preserve">A common option is to look at performance for each class </w:t>
      </w:r>
      <w:r w:rsidR="007D4BFF">
        <w:t xml:space="preserve">individually. This is done </w:t>
      </w:r>
      <w:r w:rsidR="00C902D4">
        <w:t xml:space="preserve">by looking at what is </w:t>
      </w:r>
      <w:r w:rsidR="00E37427">
        <w:t>known</w:t>
      </w:r>
      <w:r w:rsidR="00C902D4">
        <w:t xml:space="preserve"> </w:t>
      </w:r>
      <w:r w:rsidR="00C902D4" w:rsidRPr="00B42A5B">
        <w:rPr>
          <w:b/>
        </w:rPr>
        <w:t>precision and recall</w:t>
      </w:r>
      <w:r w:rsidR="00600436">
        <w:t xml:space="preserve"> where </w:t>
      </w:r>
      <w:r w:rsidR="00481C00">
        <w:t>precision</w:t>
      </w:r>
      <w:r w:rsidR="00600436">
        <w:t xml:space="preserve"> is the measurement </w:t>
      </w:r>
      <w:r w:rsidR="00B42A5B">
        <w:t xml:space="preserve">that </w:t>
      </w:r>
      <w:r w:rsidR="004B41D6">
        <w:t xml:space="preserve">out of all </w:t>
      </w:r>
      <w:r w:rsidR="00AD535F">
        <w:t xml:space="preserve">positive </w:t>
      </w:r>
      <w:r w:rsidR="005F6E2D">
        <w:t>instances</w:t>
      </w:r>
      <w:r w:rsidR="0072186A">
        <w:t>,</w:t>
      </w:r>
      <w:r w:rsidR="00AD535F">
        <w:t xml:space="preserve"> how many did the model successfully predict</w:t>
      </w:r>
      <w:r w:rsidR="003E2987">
        <w:t>, mathematically represented by</w:t>
      </w:r>
      <w:r w:rsidR="00600436">
        <w:t xml:space="preserve"> </w:t>
      </w:r>
      <m:oMath>
        <m:r>
          <w:rPr>
            <w:rFonts w:ascii="Cambria Math" w:hAnsi="Cambria Math"/>
          </w:rPr>
          <m:t>TP / (TP+FP)</m:t>
        </m:r>
      </m:oMath>
      <w:r w:rsidR="00345972">
        <w:rPr>
          <w:rFonts w:eastAsiaTheme="minorEastAsia"/>
        </w:rPr>
        <w:t xml:space="preserve"> and recall being </w:t>
      </w:r>
      <w:r w:rsidR="00C22153">
        <w:rPr>
          <w:rFonts w:eastAsiaTheme="minorEastAsia"/>
        </w:rPr>
        <w:t xml:space="preserve">out of all </w:t>
      </w:r>
      <w:r w:rsidR="004F62D2">
        <w:rPr>
          <w:rFonts w:eastAsiaTheme="minorEastAsia"/>
        </w:rPr>
        <w:t>positive classified instances, how many are truly positive</w:t>
      </w:r>
      <w:r w:rsidR="002930B2">
        <w:rPr>
          <w:rFonts w:eastAsiaTheme="minorEastAsia"/>
        </w:rPr>
        <w:t xml:space="preserve"> and not misclassifications of False </w:t>
      </w:r>
      <w:r w:rsidR="000D3EA0">
        <w:rPr>
          <w:rFonts w:eastAsiaTheme="minorEastAsia"/>
        </w:rPr>
        <w:t>Negatives</w:t>
      </w:r>
      <w:r w:rsidR="00814D4E">
        <w:rPr>
          <w:rFonts w:eastAsiaTheme="minorEastAsia"/>
        </w:rPr>
        <w:t xml:space="preserve"> represented by</w:t>
      </w:r>
      <w:r w:rsidR="00A7191D">
        <w:rPr>
          <w:rFonts w:eastAsiaTheme="minorEastAsia"/>
        </w:rPr>
        <w:t xml:space="preserve"> </w:t>
      </w:r>
      <m:oMath>
        <m:r>
          <w:rPr>
            <w:rFonts w:ascii="Cambria Math" w:eastAsiaTheme="minorEastAsia" w:hAnsi="Cambria Math"/>
          </w:rPr>
          <m:t>TP / (TP+FN)</m:t>
        </m:r>
      </m:oMath>
      <w:r w:rsidR="00E63D18">
        <w:rPr>
          <w:rFonts w:eastAsiaTheme="minorEastAsia"/>
        </w:rPr>
        <w:t>.</w:t>
      </w:r>
      <w:r w:rsidR="00814D4E">
        <w:rPr>
          <w:rFonts w:eastAsiaTheme="minorEastAsia"/>
        </w:rPr>
        <w:t xml:space="preserve"> This method </w:t>
      </w:r>
      <w:r w:rsidR="008871D3">
        <w:rPr>
          <w:rFonts w:eastAsiaTheme="minorEastAsia"/>
        </w:rPr>
        <w:t>helps to meet the business requirements</w:t>
      </w:r>
      <w:r w:rsidR="00C16D37">
        <w:rPr>
          <w:rFonts w:eastAsiaTheme="minorEastAsia"/>
        </w:rPr>
        <w:t xml:space="preserve"> as </w:t>
      </w:r>
      <w:r w:rsidR="00F45702">
        <w:rPr>
          <w:rFonts w:eastAsiaTheme="minorEastAsia"/>
        </w:rPr>
        <w:t xml:space="preserve">there is now a </w:t>
      </w:r>
      <w:r w:rsidR="00903BE9">
        <w:rPr>
          <w:rFonts w:eastAsiaTheme="minorEastAsia"/>
        </w:rPr>
        <w:t xml:space="preserve">specific </w:t>
      </w:r>
      <w:r w:rsidR="00F45702">
        <w:rPr>
          <w:rFonts w:eastAsiaTheme="minorEastAsia"/>
        </w:rPr>
        <w:t>measurement of accuracy</w:t>
      </w:r>
      <w:r w:rsidR="003945D4">
        <w:rPr>
          <w:rFonts w:eastAsiaTheme="minorEastAsia"/>
        </w:rPr>
        <w:t>(precision)</w:t>
      </w:r>
      <w:r w:rsidR="00F45702">
        <w:rPr>
          <w:rFonts w:eastAsiaTheme="minorEastAsia"/>
        </w:rPr>
        <w:t xml:space="preserve"> within the positive classification</w:t>
      </w:r>
      <w:r w:rsidR="005969D4">
        <w:rPr>
          <w:rFonts w:eastAsiaTheme="minorEastAsia"/>
        </w:rPr>
        <w:fldChar w:fldCharType="begin"/>
      </w:r>
      <w:r w:rsidR="00C0187E">
        <w:rPr>
          <w:rFonts w:eastAsiaTheme="minorEastAsia"/>
        </w:rPr>
        <w:instrText xml:space="preserve"> ADDIN ZOTERO_ITEM CSL_CITATION {"citationID":"JAZSGsJa","properties":{"formattedCitation":"(G\\uc0\\u233{}ron, 2017, p. 85; Guttag, 2016a)","plainCitation":"(Géron, 2017, p. 85; Guttag, 2016a)","noteIndex":0},"citationItems":[{"id":4,"uris":["http://zotero.org/users/4754574/items/WA87WBTB"],"uri":["http://zotero.org/users/4754574/items/WA87WBTB"],"itemData":{"id":4,"type":"book","title":"Hands-on machine learning with Scikit-Learn and TensorFlow: concepts, tools, and techniques to build intelligent systems","publisher":"O'Reilly","publisher-place":"Beijing Boston Farnham Sebastopol Tokyo","number-of-pages":"545","edition":"First edition","source":"Gemeinsamer Bibliotheksverbund ISBN","event-place":"Beijing Boston Farnham Sebastopol Tokyo","ISBN":"978-1-4919-6229-9","note":"OCLC: 987885730","shortTitle":"Hands-on machine learning with Scikit-Learn and TensorFlow","language":"eng","author":[{"family":"Géron","given":"Aurélien"}],"issued":{"date-parts":[["2017"]]}},"locator":"85"},{"id":196,"uris":["http://zotero.org/users/4754574/items/RFSR3FE7"],"uri":["http://zotero.org/users/4754574/items/RFSR3FE7"],"itemData":{"id":196,"type":"webpage","title":"14. Classification and Statistical Sins - YouTube","URL":"https://www.youtube.com/watch?v=K2SC-WPdT6k&amp;t=5s","author":[{"family":"Guttag","given":"John"}],"issued":{"date-parts":[["2016"]]},"accessed":{"date-parts":[["2018",3,15]]}}}],"schema":"https://github.com/citation-style-language/schema/raw/master/csl-citation.json"} </w:instrText>
      </w:r>
      <w:r w:rsidR="005969D4">
        <w:rPr>
          <w:rFonts w:eastAsiaTheme="minorEastAsia"/>
        </w:rPr>
        <w:fldChar w:fldCharType="separate"/>
      </w:r>
      <w:r w:rsidR="00C0187E" w:rsidRPr="00C0187E">
        <w:rPr>
          <w:rFonts w:ascii="Calibri" w:hAnsi="Calibri" w:cs="Calibri"/>
          <w:szCs w:val="24"/>
        </w:rPr>
        <w:t>(Géron, 2017, p. 85; Guttag, 2016a)</w:t>
      </w:r>
      <w:r w:rsidR="005969D4">
        <w:rPr>
          <w:rFonts w:eastAsiaTheme="minorEastAsia"/>
        </w:rPr>
        <w:fldChar w:fldCharType="end"/>
      </w:r>
      <w:r w:rsidR="00F45702">
        <w:rPr>
          <w:rFonts w:eastAsiaTheme="minorEastAsia"/>
        </w:rPr>
        <w:t>.</w:t>
      </w:r>
      <w:r w:rsidR="00797367">
        <w:rPr>
          <w:rFonts w:eastAsiaTheme="minorEastAsia"/>
        </w:rPr>
        <w:t xml:space="preserve"> </w:t>
      </w:r>
      <w:r w:rsidR="00A27F66">
        <w:t xml:space="preserve">More on precision and recall, the confusion matrix </w:t>
      </w:r>
      <w:r w:rsidR="000A5569">
        <w:t xml:space="preserve">is a </w:t>
      </w:r>
      <w:r w:rsidR="00486707">
        <w:t xml:space="preserve">common method of </w:t>
      </w:r>
      <w:r w:rsidR="00504ACF">
        <w:t>looking at these metrics</w:t>
      </w:r>
      <w:r w:rsidR="0003778D">
        <w:t xml:space="preserve"> (see </w:t>
      </w:r>
      <w:r w:rsidR="0003778D">
        <w:fldChar w:fldCharType="begin"/>
      </w:r>
      <w:r w:rsidR="0003778D">
        <w:instrText xml:space="preserve"> REF _Ref511579030 \h </w:instrText>
      </w:r>
      <w:r w:rsidR="0003778D">
        <w:fldChar w:fldCharType="separate"/>
      </w:r>
      <w:r w:rsidR="00224C9B">
        <w:t xml:space="preserve">Figure </w:t>
      </w:r>
      <w:r w:rsidR="00224C9B">
        <w:rPr>
          <w:noProof/>
        </w:rPr>
        <w:t>23</w:t>
      </w:r>
      <w:r w:rsidR="0003778D">
        <w:fldChar w:fldCharType="end"/>
      </w:r>
      <w:r w:rsidR="0003778D">
        <w:t>)</w:t>
      </w:r>
      <w:r w:rsidR="00F82848">
        <w:t>.</w:t>
      </w:r>
      <w:r w:rsidR="00504ACF">
        <w:t xml:space="preserve"> It is a </w:t>
      </w:r>
      <w:r w:rsidR="00AA6BD7">
        <w:t>2x2</w:t>
      </w:r>
      <w:r w:rsidR="00504ACF">
        <w:t xml:space="preserve"> array</w:t>
      </w:r>
      <w:r w:rsidR="0072725A">
        <w:t xml:space="preserve"> showing </w:t>
      </w:r>
      <w:r w:rsidR="00D729DD">
        <w:t>TP and TN as well as FP and FN</w:t>
      </w:r>
      <w:r w:rsidR="00226D90">
        <w:t>.</w:t>
      </w:r>
      <w:r w:rsidR="00754C06">
        <w:t xml:space="preserve"> This can </w:t>
      </w:r>
      <w:r w:rsidR="004474C4">
        <w:t xml:space="preserve">be </w:t>
      </w:r>
      <w:r w:rsidR="003F1F81">
        <w:t xml:space="preserve">retrieved by using the </w:t>
      </w:r>
      <w:r w:rsidR="005C5ECB" w:rsidRPr="00472B98">
        <w:rPr>
          <w:b/>
        </w:rPr>
        <w:t>confusion_matrix</w:t>
      </w:r>
      <w:r w:rsidR="00AA6BD7" w:rsidRPr="00472B98">
        <w:rPr>
          <w:b/>
        </w:rPr>
        <w:t>()</w:t>
      </w:r>
      <w:r w:rsidR="00AA6BD7">
        <w:t xml:space="preserve"> function</w:t>
      </w:r>
      <w:r w:rsidR="001D1D6D">
        <w:t xml:space="preserve"> from the Scikit</w:t>
      </w:r>
      <w:r w:rsidR="0055688F">
        <w:t>-Lea</w:t>
      </w:r>
      <w:r w:rsidR="000E43BB">
        <w:t>rn library</w:t>
      </w:r>
      <w:r w:rsidR="00AA6BD7">
        <w:t>.</w:t>
      </w:r>
      <w:r w:rsidR="00645666">
        <w:t xml:space="preserve"> The returned array is then visualised by </w:t>
      </w:r>
      <w:r w:rsidR="00B44490">
        <w:t>passing it into</w:t>
      </w:r>
      <w:r w:rsidR="00645666">
        <w:t xml:space="preserve"> the </w:t>
      </w:r>
      <w:r w:rsidR="00B44490">
        <w:t>heatmap plot in</w:t>
      </w:r>
      <w:r w:rsidR="0026499E">
        <w:t xml:space="preserve"> </w:t>
      </w:r>
      <w:r w:rsidR="00B44490">
        <w:t>Seaborn.</w:t>
      </w:r>
      <w:r w:rsidR="005C3CAD" w:rsidRPr="005C3CAD">
        <w:rPr>
          <w:noProof/>
        </w:rPr>
        <w:t xml:space="preserve"> </w:t>
      </w:r>
    </w:p>
    <w:p w14:paraId="43154DB2" w14:textId="77777777" w:rsidR="0026499E" w:rsidRDefault="0026499E" w:rsidP="0026499E">
      <w:pPr>
        <w:keepNext/>
        <w:jc w:val="center"/>
      </w:pPr>
      <w:r w:rsidRPr="0026499E">
        <w:rPr>
          <w:noProof/>
        </w:rPr>
        <w:lastRenderedPageBreak/>
        <w:drawing>
          <wp:inline distT="0" distB="0" distL="0" distR="0" wp14:anchorId="16AC4496" wp14:editId="43ACB2E2">
            <wp:extent cx="2999798" cy="300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54219" cy="3164841"/>
                    </a:xfrm>
                    <a:prstGeom prst="rect">
                      <a:avLst/>
                    </a:prstGeom>
                  </pic:spPr>
                </pic:pic>
              </a:graphicData>
            </a:graphic>
          </wp:inline>
        </w:drawing>
      </w:r>
    </w:p>
    <w:p w14:paraId="220DA1F8" w14:textId="056FC677" w:rsidR="0026499E" w:rsidRDefault="0026499E" w:rsidP="0026499E">
      <w:pPr>
        <w:pStyle w:val="Caption"/>
        <w:jc w:val="center"/>
      </w:pPr>
      <w:bookmarkStart w:id="212" w:name="_Ref511579030"/>
      <w:r>
        <w:t xml:space="preserve">Figure </w:t>
      </w:r>
      <w:fldSimple w:instr=" SEQ Figure \* ARABIC ">
        <w:r w:rsidR="000C3D6E">
          <w:rPr>
            <w:noProof/>
          </w:rPr>
          <w:t>23</w:t>
        </w:r>
      </w:fldSimple>
      <w:bookmarkEnd w:id="212"/>
      <w:r>
        <w:t xml:space="preserve"> The confusion matrix results showing that out of the test, a successful 50 out of 5</w:t>
      </w:r>
      <w:r w:rsidR="00845D54">
        <w:t>5</w:t>
      </w:r>
      <w:r>
        <w:t xml:space="preserve"> malignant points have been correctly classified</w:t>
      </w:r>
      <w:r w:rsidR="003D18D7">
        <w:t xml:space="preserve"> and 114 out of </w:t>
      </w:r>
      <w:r w:rsidR="006C4E33">
        <w:t>11</w:t>
      </w:r>
      <w:r w:rsidR="00DF1646">
        <w:t>6</w:t>
      </w:r>
      <w:r w:rsidR="006C4E33">
        <w:t xml:space="preserve"> benign points have also been correctly classified</w:t>
      </w:r>
      <w:r>
        <w:t>.</w:t>
      </w:r>
    </w:p>
    <w:p w14:paraId="0C291513" w14:textId="2A79B76F" w:rsidR="00EF0087" w:rsidRPr="00EF0087" w:rsidRDefault="00DD1D00" w:rsidP="00DD1D00">
      <w:pPr>
        <w:pStyle w:val="Heading2"/>
      </w:pPr>
      <w:bookmarkStart w:id="213" w:name="_Toc511771879"/>
      <w:bookmarkStart w:id="214" w:name="_Toc511871677"/>
      <w:bookmarkStart w:id="215" w:name="_Toc512176194"/>
      <w:bookmarkStart w:id="216" w:name="_Toc512176246"/>
      <w:r>
        <w:t xml:space="preserve">7.3 Cross-Validation </w:t>
      </w:r>
      <w:r w:rsidR="00172247">
        <w:t xml:space="preserve">of the Performance </w:t>
      </w:r>
      <w:r>
        <w:t>Using Stratified Kfolds</w:t>
      </w:r>
      <w:bookmarkEnd w:id="213"/>
      <w:bookmarkEnd w:id="214"/>
      <w:bookmarkEnd w:id="215"/>
      <w:bookmarkEnd w:id="216"/>
    </w:p>
    <w:p w14:paraId="58FC9AC7" w14:textId="0266FE5D" w:rsidR="00F01342" w:rsidRDefault="00CD3510" w:rsidP="00F01342">
      <w:r>
        <w:t>To get an even better representation of the performance</w:t>
      </w:r>
      <w:r w:rsidR="0065097D">
        <w:t xml:space="preserve">, it </w:t>
      </w:r>
      <w:r w:rsidR="00D76C82">
        <w:t xml:space="preserve">is </w:t>
      </w:r>
      <w:r w:rsidR="0065097D">
        <w:t xml:space="preserve">recommended that a </w:t>
      </w:r>
      <w:r w:rsidR="0065097D" w:rsidRPr="00B21C96">
        <w:rPr>
          <w:noProof/>
        </w:rPr>
        <w:t>cross</w:t>
      </w:r>
      <w:r w:rsidR="00B21C96">
        <w:rPr>
          <w:noProof/>
        </w:rPr>
        <w:t>-</w:t>
      </w:r>
      <w:r w:rsidR="0065097D" w:rsidRPr="00B21C96">
        <w:rPr>
          <w:noProof/>
        </w:rPr>
        <w:t>validation</w:t>
      </w:r>
      <w:r w:rsidR="0065097D">
        <w:t xml:space="preserve"> method is used to get </w:t>
      </w:r>
      <w:r w:rsidR="00A01B4E">
        <w:t xml:space="preserve">more accurate metrics based on the complete </w:t>
      </w:r>
      <w:r w:rsidR="0010722E">
        <w:t>dataset. This means</w:t>
      </w:r>
      <w:r w:rsidR="000E35A0">
        <w:t xml:space="preserve"> repeatedly</w:t>
      </w:r>
      <w:r w:rsidR="0010722E">
        <w:t xml:space="preserve"> </w:t>
      </w:r>
      <w:r w:rsidR="00F95ACD">
        <w:t xml:space="preserve">training and </w:t>
      </w:r>
      <w:r w:rsidR="0010722E">
        <w:t xml:space="preserve">testing </w:t>
      </w:r>
      <w:r w:rsidR="000E35A0">
        <w:t xml:space="preserve">a </w:t>
      </w:r>
      <w:r w:rsidR="0010722E">
        <w:t>model</w:t>
      </w:r>
      <w:r w:rsidR="0006489F">
        <w:t xml:space="preserve"> over </w:t>
      </w:r>
      <w:r w:rsidR="0006489F" w:rsidRPr="00B21C96">
        <w:rPr>
          <w:noProof/>
        </w:rPr>
        <w:t>subsets</w:t>
      </w:r>
      <w:r w:rsidR="0006489F">
        <w:t xml:space="preserve"> of the </w:t>
      </w:r>
      <w:r w:rsidR="00D76C82">
        <w:t xml:space="preserve">full </w:t>
      </w:r>
      <w:r w:rsidR="0006489F">
        <w:t>data</w:t>
      </w:r>
      <w:r w:rsidR="00D76C82">
        <w:t>set</w:t>
      </w:r>
      <w:r w:rsidR="000E35A0">
        <w:t xml:space="preserve"> then</w:t>
      </w:r>
      <w:r w:rsidR="00E20EA6">
        <w:t xml:space="preserve"> getting the mean from</w:t>
      </w:r>
      <w:r w:rsidR="00405EE3">
        <w:t xml:space="preserve"> results of each </w:t>
      </w:r>
      <w:r w:rsidR="00405EE3" w:rsidRPr="00B21C96">
        <w:rPr>
          <w:noProof/>
        </w:rPr>
        <w:t>subset</w:t>
      </w:r>
      <w:r w:rsidR="00405EE3">
        <w:t xml:space="preserve"> trained model</w:t>
      </w:r>
      <w:r w:rsidR="0006489F">
        <w:t>.</w:t>
      </w:r>
      <w:r w:rsidR="002F6984">
        <w:t xml:space="preserve"> This means that the performance metrics are </w:t>
      </w:r>
      <w:r w:rsidR="00035484">
        <w:t xml:space="preserve">reflective of the entire dataset and not just </w:t>
      </w:r>
      <w:r w:rsidR="00F45AB1">
        <w:t>30%</w:t>
      </w:r>
      <w:r w:rsidR="00403FF0">
        <w:t xml:space="preserve"> of the data</w:t>
      </w:r>
      <w:r w:rsidR="00CB1094">
        <w:t xml:space="preserve"> as done </w:t>
      </w:r>
      <w:r w:rsidR="00832B4A">
        <w:t>earlier</w:t>
      </w:r>
      <w:r w:rsidR="00081709">
        <w:t xml:space="preserve"> </w:t>
      </w:r>
      <w:r w:rsidR="00832B4A">
        <w:rPr>
          <w:noProof/>
        </w:rPr>
        <w:t>using</w:t>
      </w:r>
      <w:r w:rsidR="00081709">
        <w:t xml:space="preserve"> the confusion matrix</w:t>
      </w:r>
      <w:r w:rsidR="00F45AB1">
        <w:t>.</w:t>
      </w:r>
      <w:r w:rsidR="0006489F">
        <w:t xml:space="preserve"> </w:t>
      </w:r>
      <w:r w:rsidR="00DB1340">
        <w:t xml:space="preserve">These subsets are known as </w:t>
      </w:r>
      <w:r w:rsidR="004412A7">
        <w:rPr>
          <w:i/>
        </w:rPr>
        <w:t>splits</w:t>
      </w:r>
      <w:r w:rsidR="00E01E3B">
        <w:t xml:space="preserve"> </w:t>
      </w:r>
      <w:r w:rsidR="00B06470">
        <w:t xml:space="preserve">that are contained within a </w:t>
      </w:r>
      <w:r w:rsidR="00B06470" w:rsidRPr="00805FC0">
        <w:rPr>
          <w:i/>
        </w:rPr>
        <w:t>fold</w:t>
      </w:r>
      <w:r w:rsidR="00B06470">
        <w:t xml:space="preserve"> </w:t>
      </w:r>
      <w:r w:rsidR="00E01E3B">
        <w:t>and the amount of folds</w:t>
      </w:r>
      <w:r w:rsidR="00805FC0">
        <w:t xml:space="preserve"> and splits</w:t>
      </w:r>
      <w:r w:rsidR="00E01E3B">
        <w:t xml:space="preserve"> is typically 5 to 10 depending on what</w:t>
      </w:r>
      <w:r w:rsidR="000E2738">
        <w:t xml:space="preserve"> the user specifies</w:t>
      </w:r>
      <w:r w:rsidR="00E83BFD">
        <w:t>, in this case</w:t>
      </w:r>
      <w:r w:rsidR="00832B4A">
        <w:rPr>
          <w:noProof/>
        </w:rPr>
        <w:t>,</w:t>
      </w:r>
      <w:r w:rsidR="00E83BFD">
        <w:t xml:space="preserve"> its 10</w:t>
      </w:r>
      <w:r w:rsidR="00067973">
        <w:t xml:space="preserve"> splits </w:t>
      </w:r>
      <w:r w:rsidR="000E2738">
        <w:t>(the number is arbitrary)</w:t>
      </w:r>
      <w:r w:rsidR="00E56A52">
        <w:fldChar w:fldCharType="begin"/>
      </w:r>
      <w:r w:rsidR="00C0187E">
        <w:instrText xml:space="preserve"> ADDIN ZOTERO_ITEM CSL_CITATION {"citationID":"qzVUQfbU","properties":{"formattedCitation":"(M\\uc0\\u252{}ller, 2016, pp. 254\\uc0\\u8211{}258)","plainCitation":"(Müller, 2016, pp. 254–258)","noteIndex":0},"citationItems":[{"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254-258"}],"schema":"https://github.com/citation-style-language/schema/raw/master/csl-citation.json"} </w:instrText>
      </w:r>
      <w:r w:rsidR="00E56A52">
        <w:fldChar w:fldCharType="separate"/>
      </w:r>
      <w:r w:rsidR="00C0187E" w:rsidRPr="00C0187E">
        <w:rPr>
          <w:rFonts w:ascii="Calibri" w:hAnsi="Calibri" w:cs="Calibri"/>
          <w:szCs w:val="24"/>
        </w:rPr>
        <w:t>(Müller, 2016, pp. 254–258)</w:t>
      </w:r>
      <w:r w:rsidR="00E56A52">
        <w:fldChar w:fldCharType="end"/>
      </w:r>
      <w:r w:rsidR="00B33725">
        <w:t>.</w:t>
      </w:r>
      <w:r w:rsidR="0048506A">
        <w:t xml:space="preserve"> </w:t>
      </w:r>
      <w:r w:rsidR="00A65909">
        <w:t xml:space="preserve">The method of </w:t>
      </w:r>
      <w:r w:rsidR="00A65909" w:rsidRPr="00B21C96">
        <w:rPr>
          <w:noProof/>
        </w:rPr>
        <w:t>cross</w:t>
      </w:r>
      <w:r w:rsidR="00B21C96">
        <w:rPr>
          <w:noProof/>
        </w:rPr>
        <w:t>-</w:t>
      </w:r>
      <w:r w:rsidR="00E7417C" w:rsidRPr="00B21C96">
        <w:rPr>
          <w:noProof/>
        </w:rPr>
        <w:t>validation</w:t>
      </w:r>
      <w:r w:rsidR="00A65909">
        <w:t xml:space="preserve"> was done using Scikit-Lear</w:t>
      </w:r>
      <w:r w:rsidR="008E18FF">
        <w:t xml:space="preserve">n’s Stratified Kfold which is optimised </w:t>
      </w:r>
      <w:r w:rsidR="003A1ADB">
        <w:t>to deal with subset bias</w:t>
      </w:r>
      <w:r w:rsidR="005F1FFB">
        <w:t xml:space="preserve">. </w:t>
      </w:r>
      <w:r w:rsidR="00852F2B">
        <w:t xml:space="preserve">This issue </w:t>
      </w:r>
      <w:r w:rsidR="00BD50F8">
        <w:t>arises</w:t>
      </w:r>
      <w:r w:rsidR="00852F2B">
        <w:t xml:space="preserve"> </w:t>
      </w:r>
      <w:r w:rsidR="00C77C20">
        <w:t>when</w:t>
      </w:r>
      <w:r w:rsidR="003A1ADB">
        <w:t xml:space="preserve"> splitting the data</w:t>
      </w:r>
      <w:r w:rsidR="002B482C">
        <w:t xml:space="preserve"> using a normal Kfold</w:t>
      </w:r>
      <w:r w:rsidR="00C77C20">
        <w:t xml:space="preserve">, </w:t>
      </w:r>
      <w:r w:rsidR="002C4811">
        <w:t>mean</w:t>
      </w:r>
      <w:r w:rsidR="00C77C20">
        <w:t>ing</w:t>
      </w:r>
      <w:r w:rsidR="002C4811">
        <w:t xml:space="preserve"> that subset</w:t>
      </w:r>
      <w:r w:rsidR="00B55B0F">
        <w:t>s</w:t>
      </w:r>
      <w:r w:rsidR="002C4811">
        <w:t xml:space="preserve"> may only contain </w:t>
      </w:r>
      <w:r w:rsidR="00C44DF4">
        <w:t xml:space="preserve">or </w:t>
      </w:r>
      <w:r w:rsidR="00A67917">
        <w:t xml:space="preserve">comprise of one class. </w:t>
      </w:r>
      <w:r w:rsidR="00B55B0F">
        <w:t xml:space="preserve">What the stratified method does is assure that each class is represented </w:t>
      </w:r>
      <w:r w:rsidR="00D16BBC">
        <w:t>fairly</w:t>
      </w:r>
      <w:r w:rsidR="00811AC6">
        <w:t>(to the best ability)</w:t>
      </w:r>
      <w:r w:rsidR="00D16BBC">
        <w:t xml:space="preserve"> in each fold</w:t>
      </w:r>
      <w:r w:rsidR="00D46E50">
        <w:fldChar w:fldCharType="begin"/>
      </w:r>
      <w:r w:rsidR="00BD50F8">
        <w:instrText xml:space="preserve"> ADDIN ZOTERO_ITEM CSL_CITATION {"citationID":"8uCkrS5J","properties":{"formattedCitation":"(Kohavi, 1995)","plainCitation":"(Kohavi, 1995)","noteIndex":0},"citationItems":[{"id":343,"uris":["http://zotero.org/users/4754574/items/EX3DNNBP"],"uri":["http://zotero.org/users/4754574/items/EX3DNNBP"],"itemData":{"id":343,"type":"article-journal","title":"A Study of CrossValidation and Bootstrap for Accuracy Estimation and Model Selecti","page":"7","source":"Zotero","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language":"en","author":[{"family":"Kohavi","given":"Ron"}],"issued":{"date-parts":[["1995"]]}}}],"schema":"https://github.com/citation-style-language/schema/raw/master/csl-citation.json"} </w:instrText>
      </w:r>
      <w:r w:rsidR="00D46E50">
        <w:fldChar w:fldCharType="separate"/>
      </w:r>
      <w:r w:rsidR="00C0187E" w:rsidRPr="00C0187E">
        <w:rPr>
          <w:rFonts w:ascii="Calibri" w:hAnsi="Calibri" w:cs="Calibri"/>
        </w:rPr>
        <w:t>(Kohavi, 1995)</w:t>
      </w:r>
      <w:r w:rsidR="00D46E50">
        <w:fldChar w:fldCharType="end"/>
      </w:r>
      <w:r w:rsidR="00D16BBC">
        <w:t>.</w:t>
      </w:r>
      <w:r w:rsidR="00EA2B0A">
        <w:t xml:space="preserve"> The code;</w:t>
      </w:r>
    </w:p>
    <w:p w14:paraId="5089610E" w14:textId="58C548B2" w:rsidR="000A6520" w:rsidRDefault="000A6520" w:rsidP="00F01342">
      <w:r>
        <w:rPr>
          <w:noProof/>
        </w:rPr>
        <w:drawing>
          <wp:inline distT="0" distB="0" distL="0" distR="0" wp14:anchorId="2382B04E" wp14:editId="79EEDDDE">
            <wp:extent cx="5731510" cy="120015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200150"/>
                    </a:xfrm>
                    <a:prstGeom prst="rect">
                      <a:avLst/>
                    </a:prstGeom>
                  </pic:spPr>
                </pic:pic>
              </a:graphicData>
            </a:graphic>
          </wp:inline>
        </w:drawing>
      </w:r>
    </w:p>
    <w:p w14:paraId="62DEE2B0" w14:textId="77777777" w:rsidR="00BB69FE" w:rsidRDefault="00BB69FE" w:rsidP="00F01342"/>
    <w:p w14:paraId="2434C4FF" w14:textId="18CDD758" w:rsidR="00F62F87" w:rsidRDefault="00204441" w:rsidP="00F01342">
      <w:r>
        <w:t xml:space="preserve">After running the </w:t>
      </w:r>
      <w:r w:rsidRPr="00B21C96">
        <w:rPr>
          <w:noProof/>
        </w:rPr>
        <w:t>cross</w:t>
      </w:r>
      <w:r w:rsidR="00B21C96">
        <w:rPr>
          <w:noProof/>
        </w:rPr>
        <w:t>-</w:t>
      </w:r>
      <w:r w:rsidRPr="00B21C96">
        <w:rPr>
          <w:noProof/>
        </w:rPr>
        <w:t>validation</w:t>
      </w:r>
      <w:r>
        <w:t xml:space="preserve"> </w:t>
      </w:r>
      <w:r w:rsidR="001E0C06">
        <w:t>these results</w:t>
      </w:r>
      <w:r>
        <w:t xml:space="preserve"> were achieved;</w:t>
      </w:r>
    </w:p>
    <w:tbl>
      <w:tblPr>
        <w:tblStyle w:val="TableGrid"/>
        <w:tblW w:w="0" w:type="auto"/>
        <w:tblLook w:val="04A0" w:firstRow="1" w:lastRow="0" w:firstColumn="1" w:lastColumn="0" w:noHBand="0" w:noVBand="1"/>
      </w:tblPr>
      <w:tblGrid>
        <w:gridCol w:w="3005"/>
        <w:gridCol w:w="3005"/>
        <w:gridCol w:w="3006"/>
      </w:tblGrid>
      <w:tr w:rsidR="007C25D3" w14:paraId="0804C50B" w14:textId="1582514A" w:rsidTr="005B63FA">
        <w:tc>
          <w:tcPr>
            <w:tcW w:w="3005" w:type="dxa"/>
          </w:tcPr>
          <w:p w14:paraId="7BE445AD" w14:textId="6E3BAFD3" w:rsidR="007C25D3" w:rsidRPr="001E0C06" w:rsidRDefault="007C25D3" w:rsidP="00F01342">
            <w:pPr>
              <w:rPr>
                <w:b/>
              </w:rPr>
            </w:pPr>
            <w:r w:rsidRPr="001E0C06">
              <w:rPr>
                <w:b/>
              </w:rPr>
              <w:t>Metric</w:t>
            </w:r>
            <w:r w:rsidR="00D26182">
              <w:rPr>
                <w:b/>
              </w:rPr>
              <w:t xml:space="preserve"> </w:t>
            </w:r>
            <w:r w:rsidRPr="001E0C06">
              <w:rPr>
                <w:b/>
              </w:rPr>
              <w:t xml:space="preserve">(Mean of </w:t>
            </w:r>
            <w:r w:rsidR="00D26182">
              <w:rPr>
                <w:b/>
              </w:rPr>
              <w:t xml:space="preserve">CV </w:t>
            </w:r>
            <w:r w:rsidRPr="001E0C06">
              <w:rPr>
                <w:b/>
              </w:rPr>
              <w:t>results)</w:t>
            </w:r>
          </w:p>
        </w:tc>
        <w:tc>
          <w:tcPr>
            <w:tcW w:w="3005" w:type="dxa"/>
          </w:tcPr>
          <w:p w14:paraId="7F520132" w14:textId="52CF6CFF" w:rsidR="007C25D3" w:rsidRPr="001E0C06" w:rsidRDefault="007C25D3" w:rsidP="00F01342">
            <w:pPr>
              <w:rPr>
                <w:b/>
              </w:rPr>
            </w:pPr>
            <w:r w:rsidRPr="001E0C06">
              <w:rPr>
                <w:b/>
              </w:rPr>
              <w:t>Score</w:t>
            </w:r>
            <w:r>
              <w:rPr>
                <w:b/>
              </w:rPr>
              <w:t>(Percentage)</w:t>
            </w:r>
          </w:p>
        </w:tc>
        <w:tc>
          <w:tcPr>
            <w:tcW w:w="3006" w:type="dxa"/>
          </w:tcPr>
          <w:p w14:paraId="4375364F" w14:textId="30F41360" w:rsidR="007C25D3" w:rsidRPr="001E0C06" w:rsidRDefault="007C25D3" w:rsidP="00F01342">
            <w:pPr>
              <w:rPr>
                <w:b/>
              </w:rPr>
            </w:pPr>
            <w:r>
              <w:rPr>
                <w:b/>
              </w:rPr>
              <w:t>Meaning</w:t>
            </w:r>
          </w:p>
        </w:tc>
      </w:tr>
      <w:tr w:rsidR="007C25D3" w14:paraId="179201E8" w14:textId="3900D4A5" w:rsidTr="005B63FA">
        <w:tc>
          <w:tcPr>
            <w:tcW w:w="3005" w:type="dxa"/>
          </w:tcPr>
          <w:p w14:paraId="3A07DD6F" w14:textId="5B754AB0" w:rsidR="007C25D3" w:rsidRDefault="007C25D3" w:rsidP="00F01342">
            <w:r>
              <w:t>Accuracy</w:t>
            </w:r>
          </w:p>
        </w:tc>
        <w:tc>
          <w:tcPr>
            <w:tcW w:w="3005" w:type="dxa"/>
          </w:tcPr>
          <w:p w14:paraId="5EE4E64C" w14:textId="77777777" w:rsidR="003008FB" w:rsidRDefault="003008FB" w:rsidP="003008FB">
            <w:pPr>
              <w:pStyle w:val="HTMLPreformatted"/>
              <w:shd w:val="clear" w:color="auto" w:fill="FFFFFF"/>
              <w:wordWrap w:val="0"/>
              <w:textAlignment w:val="baseline"/>
              <w:rPr>
                <w:color w:val="000000"/>
                <w:sz w:val="21"/>
                <w:szCs w:val="21"/>
              </w:rPr>
            </w:pPr>
            <w:r>
              <w:rPr>
                <w:color w:val="000000"/>
                <w:sz w:val="21"/>
                <w:szCs w:val="21"/>
              </w:rPr>
              <w:t>0.95099278368334628</w:t>
            </w:r>
          </w:p>
          <w:p w14:paraId="5AC6CC21" w14:textId="0E63DD6F" w:rsidR="007C25D3" w:rsidRPr="0096302A" w:rsidRDefault="003008FB" w:rsidP="009630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bidi="ar-SA"/>
              </w:rPr>
            </w:pPr>
            <w:r w:rsidRPr="0096302A">
              <w:rPr>
                <w:rFonts w:ascii="Courier New" w:eastAsia="Times New Roman" w:hAnsi="Courier New" w:cs="Courier New"/>
                <w:color w:val="000000"/>
                <w:sz w:val="21"/>
                <w:szCs w:val="21"/>
                <w:lang w:eastAsia="en-GB" w:bidi="ar-SA"/>
              </w:rPr>
              <w:t xml:space="preserve"> </w:t>
            </w:r>
          </w:p>
        </w:tc>
        <w:tc>
          <w:tcPr>
            <w:tcW w:w="3006" w:type="dxa"/>
          </w:tcPr>
          <w:p w14:paraId="6FEA94C8" w14:textId="3D0A94EF" w:rsidR="00CC537D" w:rsidRPr="0096302A" w:rsidRDefault="006E1C40" w:rsidP="006E1C40">
            <w:pPr>
              <w:rPr>
                <w:lang w:eastAsia="en-GB" w:bidi="ar-SA"/>
              </w:rPr>
            </w:pPr>
            <w:r w:rsidRPr="006E1C40">
              <w:rPr>
                <w:lang w:eastAsia="en-GB" w:bidi="ar-SA"/>
              </w:rPr>
              <w:t xml:space="preserve">This score shows very high promise, though may not be truly reflective of the </w:t>
            </w:r>
            <w:r w:rsidRPr="006E1C40">
              <w:rPr>
                <w:lang w:eastAsia="en-GB" w:bidi="ar-SA"/>
              </w:rPr>
              <w:lastRenderedPageBreak/>
              <w:t>performance considering the data imbalance.</w:t>
            </w:r>
          </w:p>
        </w:tc>
      </w:tr>
      <w:tr w:rsidR="007C25D3" w14:paraId="489D694E" w14:textId="5256DE00" w:rsidTr="005B63FA">
        <w:tc>
          <w:tcPr>
            <w:tcW w:w="3005" w:type="dxa"/>
          </w:tcPr>
          <w:p w14:paraId="575FD4AE" w14:textId="40CFAEF2" w:rsidR="007C25D3" w:rsidRDefault="007C25D3" w:rsidP="00F01342">
            <w:r>
              <w:lastRenderedPageBreak/>
              <w:t>Precision</w:t>
            </w:r>
          </w:p>
        </w:tc>
        <w:tc>
          <w:tcPr>
            <w:tcW w:w="3005" w:type="dxa"/>
          </w:tcPr>
          <w:p w14:paraId="329F75B3" w14:textId="77777777" w:rsidR="0052542F" w:rsidRDefault="0052542F" w:rsidP="0052542F">
            <w:pPr>
              <w:pStyle w:val="HTMLPreformatted"/>
              <w:shd w:val="clear" w:color="auto" w:fill="FFFFFF"/>
              <w:wordWrap w:val="0"/>
              <w:textAlignment w:val="baseline"/>
              <w:rPr>
                <w:color w:val="000000"/>
                <w:sz w:val="21"/>
                <w:szCs w:val="21"/>
              </w:rPr>
            </w:pPr>
            <w:r>
              <w:rPr>
                <w:color w:val="000000"/>
                <w:sz w:val="21"/>
                <w:szCs w:val="21"/>
              </w:rPr>
              <w:t>0.98197953782261072</w:t>
            </w:r>
          </w:p>
          <w:p w14:paraId="126F0848" w14:textId="2A733523" w:rsidR="007C25D3" w:rsidRPr="0071495A" w:rsidRDefault="0052542F" w:rsidP="0071495A">
            <w:pPr>
              <w:pStyle w:val="HTMLPreformatted"/>
              <w:shd w:val="clear" w:color="auto" w:fill="FFFFFF"/>
              <w:wordWrap w:val="0"/>
              <w:textAlignment w:val="baseline"/>
              <w:rPr>
                <w:color w:val="000000"/>
                <w:sz w:val="21"/>
                <w:szCs w:val="21"/>
              </w:rPr>
            </w:pPr>
            <w:r w:rsidRPr="0071495A">
              <w:rPr>
                <w:color w:val="000000"/>
                <w:sz w:val="21"/>
                <w:szCs w:val="21"/>
              </w:rPr>
              <w:t xml:space="preserve"> </w:t>
            </w:r>
          </w:p>
        </w:tc>
        <w:tc>
          <w:tcPr>
            <w:tcW w:w="3006" w:type="dxa"/>
          </w:tcPr>
          <w:p w14:paraId="698F854E" w14:textId="318A1861" w:rsidR="007C25D3" w:rsidRDefault="00AC0F3B" w:rsidP="006E1C40">
            <w:r w:rsidRPr="00AC0F3B">
              <w:t xml:space="preserve">A score like this is </w:t>
            </w:r>
            <w:r w:rsidR="00547FD6">
              <w:t xml:space="preserve">more than </w:t>
            </w:r>
            <w:r w:rsidRPr="00AC0F3B">
              <w:t>viable for a production system. Most of the malignant cases have been captured.</w:t>
            </w:r>
          </w:p>
        </w:tc>
      </w:tr>
      <w:tr w:rsidR="007C25D3" w14:paraId="36C821B3" w14:textId="7D289829" w:rsidTr="005B63FA">
        <w:tc>
          <w:tcPr>
            <w:tcW w:w="3005" w:type="dxa"/>
          </w:tcPr>
          <w:p w14:paraId="59DDA32F" w14:textId="700F3DC4" w:rsidR="007C25D3" w:rsidRDefault="007C25D3" w:rsidP="0071495A">
            <w:r>
              <w:t>Recall</w:t>
            </w:r>
          </w:p>
        </w:tc>
        <w:tc>
          <w:tcPr>
            <w:tcW w:w="3005" w:type="dxa"/>
          </w:tcPr>
          <w:p w14:paraId="5E8EFF6E" w14:textId="77777777" w:rsidR="0052542F" w:rsidRDefault="0052542F" w:rsidP="0052542F">
            <w:pPr>
              <w:pStyle w:val="HTMLPreformatted"/>
              <w:shd w:val="clear" w:color="auto" w:fill="FFFFFF"/>
              <w:wordWrap w:val="0"/>
              <w:textAlignment w:val="baseline"/>
              <w:rPr>
                <w:color w:val="000000"/>
                <w:sz w:val="21"/>
                <w:szCs w:val="21"/>
              </w:rPr>
            </w:pPr>
            <w:r>
              <w:rPr>
                <w:color w:val="000000"/>
                <w:sz w:val="21"/>
                <w:szCs w:val="21"/>
              </w:rPr>
              <w:t>0.91991341991342002</w:t>
            </w:r>
          </w:p>
          <w:p w14:paraId="26CA37B7" w14:textId="2EEA0431" w:rsidR="007C25D3" w:rsidRPr="0071495A" w:rsidRDefault="0052542F" w:rsidP="0071495A">
            <w:pPr>
              <w:pStyle w:val="HTMLPreformatted"/>
              <w:shd w:val="clear" w:color="auto" w:fill="FFFFFF"/>
              <w:wordWrap w:val="0"/>
              <w:textAlignment w:val="baseline"/>
              <w:rPr>
                <w:color w:val="000000"/>
                <w:sz w:val="21"/>
                <w:szCs w:val="21"/>
              </w:rPr>
            </w:pPr>
            <w:r w:rsidRPr="0071495A">
              <w:rPr>
                <w:color w:val="000000"/>
                <w:sz w:val="21"/>
                <w:szCs w:val="21"/>
              </w:rPr>
              <w:t xml:space="preserve"> </w:t>
            </w:r>
          </w:p>
        </w:tc>
        <w:tc>
          <w:tcPr>
            <w:tcW w:w="3006" w:type="dxa"/>
          </w:tcPr>
          <w:p w14:paraId="19624738" w14:textId="38ACC45A" w:rsidR="007C25D3" w:rsidRDefault="00910CC0" w:rsidP="00910CC0">
            <w:r>
              <w:t xml:space="preserve">High recall </w:t>
            </w:r>
            <w:r w:rsidR="00E32BC3">
              <w:t xml:space="preserve">with only a small amount of </w:t>
            </w:r>
            <w:r w:rsidR="007F7C58">
              <w:t>benign accounts being classed as</w:t>
            </w:r>
            <w:r w:rsidR="004A329C">
              <w:t xml:space="preserve"> </w:t>
            </w:r>
            <w:r w:rsidR="000C14F6">
              <w:t>positive.</w:t>
            </w:r>
            <w:r w:rsidR="00C558E1">
              <w:t xml:space="preserve"> </w:t>
            </w:r>
            <w:r w:rsidR="00C558E1" w:rsidRPr="00832B4A">
              <w:rPr>
                <w:noProof/>
              </w:rPr>
              <w:t>Th</w:t>
            </w:r>
            <w:r w:rsidR="00693A3A">
              <w:rPr>
                <w:noProof/>
              </w:rPr>
              <w:t>ese</w:t>
            </w:r>
            <w:r w:rsidR="004B714B" w:rsidRPr="00832B4A">
              <w:rPr>
                <w:noProof/>
              </w:rPr>
              <w:t xml:space="preserve"> </w:t>
            </w:r>
            <w:r w:rsidR="005F2547" w:rsidRPr="00832B4A">
              <w:rPr>
                <w:noProof/>
              </w:rPr>
              <w:t>misclassifications</w:t>
            </w:r>
            <w:r w:rsidR="00C558E1">
              <w:t xml:space="preserve"> </w:t>
            </w:r>
            <w:r w:rsidR="005F2547">
              <w:t>are</w:t>
            </w:r>
            <w:r w:rsidR="00C558E1">
              <w:t xml:space="preserve"> not as relevant to the success of the system.</w:t>
            </w:r>
            <w:r w:rsidR="00732E69">
              <w:t xml:space="preserve"> This score can be reduced in favour of </w:t>
            </w:r>
            <w:r w:rsidR="000A1C2C">
              <w:t>a higher precision.</w:t>
            </w:r>
          </w:p>
        </w:tc>
      </w:tr>
      <w:tr w:rsidR="007C25D3" w14:paraId="19E85CA3" w14:textId="688E0790" w:rsidTr="005B63FA">
        <w:tc>
          <w:tcPr>
            <w:tcW w:w="3005" w:type="dxa"/>
          </w:tcPr>
          <w:p w14:paraId="36C1AF0A" w14:textId="45B2ED55" w:rsidR="007C25D3" w:rsidRDefault="007C25D3" w:rsidP="00F01342">
            <w:r>
              <w:t>F</w:t>
            </w:r>
            <w:r w:rsidR="002172CD">
              <w:t>1</w:t>
            </w:r>
            <w:r>
              <w:t>-Score</w:t>
            </w:r>
          </w:p>
        </w:tc>
        <w:tc>
          <w:tcPr>
            <w:tcW w:w="3005" w:type="dxa"/>
          </w:tcPr>
          <w:p w14:paraId="3F64D266" w14:textId="3CF9C6DA" w:rsidR="007C25D3" w:rsidRPr="00C3151F" w:rsidRDefault="0052542F" w:rsidP="00C315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bidi="ar-SA"/>
              </w:rPr>
            </w:pPr>
            <w:r w:rsidRPr="0052542F">
              <w:rPr>
                <w:rFonts w:ascii="Courier New" w:eastAsia="Times New Roman" w:hAnsi="Courier New" w:cs="Courier New"/>
                <w:color w:val="000000"/>
                <w:sz w:val="21"/>
                <w:szCs w:val="21"/>
                <w:lang w:eastAsia="en-GB" w:bidi="ar-SA"/>
              </w:rPr>
              <w:t>0.9327524276014989</w:t>
            </w:r>
          </w:p>
        </w:tc>
        <w:tc>
          <w:tcPr>
            <w:tcW w:w="3006" w:type="dxa"/>
          </w:tcPr>
          <w:p w14:paraId="2BC507D7" w14:textId="6F8C1CA1" w:rsidR="007C25D3" w:rsidRDefault="000A1C2C" w:rsidP="000A1C2C">
            <w:r>
              <w:t>Overall performance is strong</w:t>
            </w:r>
            <w:r w:rsidR="00E205B6">
              <w:t>.</w:t>
            </w:r>
          </w:p>
        </w:tc>
      </w:tr>
    </w:tbl>
    <w:p w14:paraId="6A657587" w14:textId="77777777" w:rsidR="00204441" w:rsidRPr="00F01342" w:rsidRDefault="00204441" w:rsidP="00F01342"/>
    <w:p w14:paraId="4448BC55" w14:textId="5336CEBE" w:rsidR="006D7DA7" w:rsidRDefault="00FC2EA5" w:rsidP="005C135D">
      <w:r>
        <w:t xml:space="preserve">The </w:t>
      </w:r>
      <w:r w:rsidR="000D6CE0">
        <w:t>last</w:t>
      </w:r>
      <w:r w:rsidR="00617FD3">
        <w:t xml:space="preserve"> </w:t>
      </w:r>
      <w:r w:rsidR="00B958DB" w:rsidRPr="00DD55C4">
        <w:rPr>
          <w:noProof/>
        </w:rPr>
        <w:t>scoring</w:t>
      </w:r>
      <w:r w:rsidR="00617FD3">
        <w:t xml:space="preserve"> metric is the </w:t>
      </w:r>
      <w:r w:rsidR="00617FD3" w:rsidRPr="002476F2">
        <w:rPr>
          <w:b/>
        </w:rPr>
        <w:t>F</w:t>
      </w:r>
      <w:r w:rsidR="002172CD">
        <w:rPr>
          <w:b/>
        </w:rPr>
        <w:t>1</w:t>
      </w:r>
      <w:r w:rsidR="00617FD3" w:rsidRPr="002476F2">
        <w:rPr>
          <w:b/>
        </w:rPr>
        <w:t>-score</w:t>
      </w:r>
      <w:r w:rsidR="00617FD3">
        <w:t xml:space="preserve"> which generalises precision and recall </w:t>
      </w:r>
      <w:r w:rsidR="00E70121">
        <w:t>by find</w:t>
      </w:r>
      <w:r w:rsidR="00FA24FD">
        <w:t>ing</w:t>
      </w:r>
      <w:r w:rsidR="00E70121">
        <w:t xml:space="preserve"> the harmonic mean of the two</w:t>
      </w:r>
      <w:r w:rsidR="005D6487">
        <w:t xml:space="preserve"> which </w:t>
      </w:r>
      <w:r w:rsidR="0037469B">
        <w:t>is a single measurement that address</w:t>
      </w:r>
      <w:r w:rsidR="00560914">
        <w:t>es</w:t>
      </w:r>
      <w:r w:rsidR="0037469B">
        <w:t xml:space="preserve"> imbalanced datasets</w:t>
      </w:r>
      <w:r w:rsidR="00560914">
        <w:t xml:space="preserve"> </w:t>
      </w:r>
      <w:r w:rsidR="005F31BB">
        <w:t>which is</w:t>
      </w:r>
      <w:r w:rsidR="00560914">
        <w:t xml:space="preserve"> a better </w:t>
      </w:r>
      <w:r w:rsidR="00FA24FD">
        <w:t>representation</w:t>
      </w:r>
      <w:r w:rsidR="0037469B">
        <w:t xml:space="preserve">, making it a </w:t>
      </w:r>
      <w:r w:rsidR="004A26DA">
        <w:t>preferred metric compared to accuracy</w:t>
      </w:r>
      <w:r w:rsidR="00D16DD1">
        <w:fldChar w:fldCharType="begin"/>
      </w:r>
      <w:r w:rsidR="00C0187E">
        <w:instrText xml:space="preserve"> ADDIN ZOTERO_ITEM CSL_CITATION {"citationID":"4N5cm3jE","properties":{"formattedCitation":"(M\\uc0\\u252{}ller, 2016, pp. 286\\uc0\\u8211{}288)","plainCitation":"(Müller, 2016, pp. 286–288)","noteIndex":0},"citationItems":[{"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locator":"286-288"}],"schema":"https://github.com/citation-style-language/schema/raw/master/csl-citation.json"} </w:instrText>
      </w:r>
      <w:r w:rsidR="00D16DD1">
        <w:fldChar w:fldCharType="separate"/>
      </w:r>
      <w:r w:rsidR="00C0187E" w:rsidRPr="00C0187E">
        <w:rPr>
          <w:rFonts w:ascii="Calibri" w:hAnsi="Calibri" w:cs="Calibri"/>
          <w:szCs w:val="24"/>
        </w:rPr>
        <w:t>(Müller, 2016, pp. 286–288)</w:t>
      </w:r>
      <w:r w:rsidR="00D16DD1">
        <w:fldChar w:fldCharType="end"/>
      </w:r>
      <w:r w:rsidR="004A26DA">
        <w:t>.</w:t>
      </w:r>
    </w:p>
    <w:p w14:paraId="4161B390" w14:textId="649A8304" w:rsidR="007644EB" w:rsidRDefault="00CC35A2" w:rsidP="00CC35A2">
      <w:pPr>
        <w:pStyle w:val="Heading2"/>
      </w:pPr>
      <w:bookmarkStart w:id="217" w:name="_Toc511771880"/>
      <w:bookmarkStart w:id="218" w:name="_Toc511871678"/>
      <w:bookmarkStart w:id="219" w:name="_Toc512176195"/>
      <w:bookmarkStart w:id="220" w:name="_Toc512176247"/>
      <w:r>
        <w:t xml:space="preserve">7.4 Fine Tuning </w:t>
      </w:r>
      <w:r w:rsidR="00926ACC">
        <w:t>Thresholds</w:t>
      </w:r>
      <w:r w:rsidR="00AA41B9">
        <w:t xml:space="preserve"> </w:t>
      </w:r>
      <w:r>
        <w:t xml:space="preserve">Using </w:t>
      </w:r>
      <w:r w:rsidRPr="00CC35A2">
        <w:t>Receiver Operating Characteristic</w:t>
      </w:r>
      <w:bookmarkEnd w:id="217"/>
      <w:bookmarkEnd w:id="218"/>
      <w:bookmarkEnd w:id="219"/>
      <w:bookmarkEnd w:id="220"/>
    </w:p>
    <w:p w14:paraId="0E6C8EC0" w14:textId="0568F875" w:rsidR="00DE230D" w:rsidRDefault="00073FF1" w:rsidP="005C135D">
      <w:r>
        <w:t xml:space="preserve">And lastly, the </w:t>
      </w:r>
      <w:r w:rsidRPr="002476F2">
        <w:rPr>
          <w:b/>
        </w:rPr>
        <w:t>Receiver Operati</w:t>
      </w:r>
      <w:r w:rsidR="006E35B7" w:rsidRPr="002476F2">
        <w:rPr>
          <w:b/>
        </w:rPr>
        <w:t>ng</w:t>
      </w:r>
      <w:r w:rsidRPr="002476F2">
        <w:rPr>
          <w:b/>
        </w:rPr>
        <w:t xml:space="preserve"> Characteristic</w:t>
      </w:r>
      <w:r w:rsidR="002476F2">
        <w:t xml:space="preserve"> </w:t>
      </w:r>
      <w:r w:rsidR="0001458D">
        <w:t>(ROC)</w:t>
      </w:r>
      <w:r w:rsidR="004C2A6D">
        <w:t xml:space="preserve"> </w:t>
      </w:r>
      <w:r w:rsidR="00726A31">
        <w:t xml:space="preserve">curve </w:t>
      </w:r>
      <w:r w:rsidR="00597A50">
        <w:t>provides information on how to fine tune a model</w:t>
      </w:r>
      <w:r w:rsidR="00911908">
        <w:t xml:space="preserve"> as well as </w:t>
      </w:r>
      <w:r w:rsidR="00C31292">
        <w:t xml:space="preserve">showing </w:t>
      </w:r>
      <w:r w:rsidR="00911908">
        <w:t xml:space="preserve">the overall performance using </w:t>
      </w:r>
      <w:r w:rsidR="00844C3B" w:rsidRPr="0036447D">
        <w:rPr>
          <w:b/>
          <w:i/>
          <w:noProof/>
        </w:rPr>
        <w:t>area</w:t>
      </w:r>
      <w:r w:rsidR="00844C3B" w:rsidRPr="00693A3A">
        <w:rPr>
          <w:b/>
          <w:i/>
        </w:rPr>
        <w:t xml:space="preserve"> under </w:t>
      </w:r>
      <w:r w:rsidR="00844C3B" w:rsidRPr="0036447D">
        <w:rPr>
          <w:b/>
          <w:i/>
          <w:noProof/>
        </w:rPr>
        <w:t>curve</w:t>
      </w:r>
      <w:r w:rsidR="00143681" w:rsidRPr="00143681">
        <w:t>(AUC)</w:t>
      </w:r>
      <w:r w:rsidR="00844C3B">
        <w:t xml:space="preserve"> as its score</w:t>
      </w:r>
      <w:r w:rsidR="00780DD5">
        <w:t xml:space="preserve"> where the greater the area under the curve the </w:t>
      </w:r>
      <w:r w:rsidR="00484D03">
        <w:t>better the performance</w:t>
      </w:r>
      <w:r w:rsidR="00D5248B">
        <w:fldChar w:fldCharType="begin"/>
      </w:r>
      <w:r w:rsidR="00C32BE6">
        <w:instrText xml:space="preserve"> ADDIN ZOTERO_ITEM CSL_CITATION {"citationID":"o2Q3iCFH","properties":{"formattedCitation":"(Hajian-Tilaki, 2013; M\\uc0\\u252{}ller, 2016)","plainCitation":"(Hajian-Tilaki, 2013; Müller, 2016)","noteIndex":0},"citationItems":[{"id":138,"uris":["http://zotero.org/users/4754574/items/9B6LND8L"],"uri":["http://zotero.org/users/4754574/items/9B6LND8L"],"itemData":{"id":138,"type":"article-journal","title":"Receiver Operating Characteristic (ROC) Curve Analysis for Medical Diagnostic Test Evaluation","container-title":"Caspian Journal of Internal Medicine","page":"627-635","volume":"4","issue":"2","source":"PubMed Central","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ISSN":"2008-6164","note":"PMID: 24009950\nPMCID: PMC3755824","journalAbbreviation":"Caspian J Intern Med","author":[{"family":"Hajian-Tilaki","given":"Karimollah"}],"issued":{"date-parts":[["2013"]]}}},{"id":19,"uris":["http://zotero.org/users/4754574/items/GHBAJSCU"],"uri":["http://zotero.org/users/4754574/items/GHBAJSCU"],"itemData":{"id":19,"type":"book","title":"Introduction to machine learning with Python: a guide for data scientists","publisher":"O'Reilly Media, Inc","publisher-place":"Beijing ; Boston","number-of-pages":"376","edition":"First edition","source":"Library of Congress ISBN","event-place":"Beijing ; Boston","ISBN":"978-1-4493-6941-5","shortTitle":"Introduction to machine learning with Python","author":[{"family":"Müller","given":"Andreas C."}],"issued":{"date-parts":[["2016"]]}}}],"schema":"https://github.com/citation-style-language/schema/raw/master/csl-citation.json"} </w:instrText>
      </w:r>
      <w:r w:rsidR="00D5248B">
        <w:fldChar w:fldCharType="separate"/>
      </w:r>
      <w:r w:rsidR="00C0187E" w:rsidRPr="00C0187E">
        <w:rPr>
          <w:rFonts w:ascii="Calibri" w:hAnsi="Calibri" w:cs="Calibri"/>
          <w:szCs w:val="24"/>
        </w:rPr>
        <w:t>(Hajian-Tilaki, 2013; Müller, 2016)</w:t>
      </w:r>
      <w:r w:rsidR="00D5248B">
        <w:fldChar w:fldCharType="end"/>
      </w:r>
      <w:r w:rsidR="00267F21">
        <w:t xml:space="preserve">. </w:t>
      </w:r>
      <w:r w:rsidR="00484D03">
        <w:t>T</w:t>
      </w:r>
      <w:r w:rsidR="00511D1B">
        <w:t xml:space="preserve">uning </w:t>
      </w:r>
      <w:r w:rsidR="00BE38FF">
        <w:t>is sometimes called adjusting the threshold or operating point</w:t>
      </w:r>
      <w:r w:rsidR="00493392">
        <w:t xml:space="preserve"> </w:t>
      </w:r>
      <w:r w:rsidR="00923422">
        <w:t xml:space="preserve">(see </w:t>
      </w:r>
      <w:r w:rsidR="006E2F7E">
        <w:fldChar w:fldCharType="begin"/>
      </w:r>
      <w:r w:rsidR="006E2F7E">
        <w:instrText xml:space="preserve"> REF _Ref511672874 \h </w:instrText>
      </w:r>
      <w:r w:rsidR="006E2F7E">
        <w:fldChar w:fldCharType="separate"/>
      </w:r>
      <w:r w:rsidR="00224C9B">
        <w:t xml:space="preserve">Figure </w:t>
      </w:r>
      <w:r w:rsidR="00224C9B">
        <w:rPr>
          <w:noProof/>
        </w:rPr>
        <w:t>24</w:t>
      </w:r>
      <w:r w:rsidR="006E2F7E">
        <w:fldChar w:fldCharType="end"/>
      </w:r>
      <w:r w:rsidR="006E2F7E">
        <w:t>)</w:t>
      </w:r>
      <w:r w:rsidR="00BE38FF">
        <w:t xml:space="preserve">. </w:t>
      </w:r>
    </w:p>
    <w:p w14:paraId="5FF69526" w14:textId="195E203B" w:rsidR="00923422" w:rsidRDefault="00F03944" w:rsidP="00923422">
      <w:pPr>
        <w:keepNext/>
      </w:pPr>
      <w:r>
        <w:rPr>
          <w:noProof/>
        </w:rPr>
        <w:lastRenderedPageBreak/>
        <mc:AlternateContent>
          <mc:Choice Requires="wps">
            <w:drawing>
              <wp:anchor distT="0" distB="0" distL="114300" distR="114300" simplePos="0" relativeHeight="251658246" behindDoc="0" locked="0" layoutInCell="1" allowOverlap="1" wp14:anchorId="69C5C854" wp14:editId="6FE8BDF1">
                <wp:simplePos x="0" y="0"/>
                <wp:positionH relativeFrom="column">
                  <wp:posOffset>1010429</wp:posOffset>
                </wp:positionH>
                <wp:positionV relativeFrom="paragraph">
                  <wp:posOffset>406149</wp:posOffset>
                </wp:positionV>
                <wp:extent cx="80010" cy="68580"/>
                <wp:effectExtent l="0" t="0" r="15240" b="26670"/>
                <wp:wrapNone/>
                <wp:docPr id="34" name="Oval 34"/>
                <wp:cNvGraphicFramePr/>
                <a:graphic xmlns:a="http://schemas.openxmlformats.org/drawingml/2006/main">
                  <a:graphicData uri="http://schemas.microsoft.com/office/word/2010/wordprocessingShape">
                    <wps:wsp>
                      <wps:cNvSpPr/>
                      <wps:spPr>
                        <a:xfrm>
                          <a:off x="0" y="0"/>
                          <a:ext cx="80010" cy="6858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7DB0AA" id="Oval 34" o:spid="_x0000_s1026" style="position:absolute;margin-left:79.55pt;margin-top:32pt;width:6.3pt;height:5.4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" fillcolor="#ed7d31 [3205]" strokecolor="#823b0b [1605]" strokeweight="1pt">
                <v:stroke joinstyle="miter"/>
              </v:oval>
            </w:pict>
          </mc:Fallback>
        </mc:AlternateContent>
      </w:r>
      <w:r w:rsidRPr="00F03944">
        <w:rPr>
          <w:noProof/>
        </w:rPr>
        <w:drawing>
          <wp:inline distT="0" distB="0" distL="0" distR="0" wp14:anchorId="2684E729" wp14:editId="53A4CC36">
            <wp:extent cx="5731510" cy="438467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4384675"/>
                    </a:xfrm>
                    <a:prstGeom prst="rect">
                      <a:avLst/>
                    </a:prstGeom>
                  </pic:spPr>
                </pic:pic>
              </a:graphicData>
            </a:graphic>
          </wp:inline>
        </w:drawing>
      </w:r>
      <w:r w:rsidRPr="00F03944">
        <w:t xml:space="preserve"> </w:t>
      </w:r>
    </w:p>
    <w:p w14:paraId="72FDE919" w14:textId="44CA28F8" w:rsidR="00DE230D" w:rsidRDefault="00923422" w:rsidP="00923422">
      <w:pPr>
        <w:pStyle w:val="Caption"/>
      </w:pPr>
      <w:bookmarkStart w:id="221" w:name="_Ref511672874"/>
      <w:r>
        <w:t xml:space="preserve">Figure </w:t>
      </w:r>
      <w:fldSimple w:instr=" SEQ Figure \* ARABIC ">
        <w:r w:rsidR="000C3D6E">
          <w:rPr>
            <w:noProof/>
          </w:rPr>
          <w:t>24</w:t>
        </w:r>
      </w:fldSimple>
      <w:bookmarkEnd w:id="221"/>
      <w:r>
        <w:t xml:space="preserve"> Receiver Operating Characteristic. The figure shows that the performance of the model is strong but also shows a nice point where the threshold could be set to if wanting higher precision and a lower recall.</w:t>
      </w:r>
    </w:p>
    <w:p w14:paraId="49FDF71D" w14:textId="39C2E6BA" w:rsidR="00982C6D" w:rsidRDefault="00BE38FF" w:rsidP="005C135D">
      <w:r>
        <w:t xml:space="preserve">This </w:t>
      </w:r>
      <w:r w:rsidR="00C44C8F">
        <w:t xml:space="preserve">is useful for </w:t>
      </w:r>
      <w:r w:rsidR="00FE73E1">
        <w:t>adjusting the</w:t>
      </w:r>
      <w:r w:rsidR="0050246B">
        <w:t xml:space="preserve"> classification</w:t>
      </w:r>
      <w:r w:rsidR="00FE73E1">
        <w:t xml:space="preserve"> boundar</w:t>
      </w:r>
      <w:r w:rsidR="0050246B">
        <w:t>y in the model to make sure that malignant points are cap</w:t>
      </w:r>
      <w:r w:rsidR="00922824">
        <w:t>tured</w:t>
      </w:r>
      <w:r w:rsidR="00E86467">
        <w:t xml:space="preserve"> to </w:t>
      </w:r>
      <w:r w:rsidR="004914A2">
        <w:t>minimise risk</w:t>
      </w:r>
      <w:r w:rsidR="003075A8">
        <w:t xml:space="preserve"> </w:t>
      </w:r>
      <w:r w:rsidR="003075A8" w:rsidRPr="00BC2A1A">
        <w:rPr>
          <w:noProof/>
        </w:rPr>
        <w:t>wherein</w:t>
      </w:r>
      <w:r w:rsidR="003075A8">
        <w:t xml:space="preserve"> figure 22 </w:t>
      </w:r>
      <w:r w:rsidR="00D66A09">
        <w:t>the optimal threshold is set at around 0.1</w:t>
      </w:r>
      <w:r w:rsidR="009E7E17">
        <w:t xml:space="preserve"> along X</w:t>
      </w:r>
      <w:r w:rsidR="00922824">
        <w:t>. By doing this</w:t>
      </w:r>
      <w:r w:rsidR="004914A2">
        <w:t>, the model sacrifices</w:t>
      </w:r>
      <w:r w:rsidR="00922824">
        <w:t xml:space="preserve"> </w:t>
      </w:r>
      <w:r w:rsidR="004914A2">
        <w:t xml:space="preserve">its ability to </w:t>
      </w:r>
      <w:r w:rsidR="00A805F0">
        <w:t xml:space="preserve">identify </w:t>
      </w:r>
      <w:r w:rsidR="00A80B7C">
        <w:t>benign point</w:t>
      </w:r>
      <w:r w:rsidR="00272033">
        <w:t>s</w:t>
      </w:r>
      <w:r w:rsidR="00480070">
        <w:t xml:space="preserve"> </w:t>
      </w:r>
      <w:r w:rsidR="00A90432">
        <w:t>(low recall)</w:t>
      </w:r>
      <w:r w:rsidR="00A80B7C">
        <w:t xml:space="preserve"> by treating them as </w:t>
      </w:r>
      <w:r w:rsidR="00155AFB">
        <w:t>positive but</w:t>
      </w:r>
      <w:r w:rsidR="00A80B7C">
        <w:t xml:space="preserve"> will now have a better chance of capturing new instances of malignancy</w:t>
      </w:r>
      <w:r w:rsidR="00244E4E">
        <w:t xml:space="preserve"> (high precision)</w:t>
      </w:r>
      <w:r w:rsidR="00A80B7C">
        <w:t>.</w:t>
      </w:r>
      <w:r w:rsidR="00155AFB">
        <w:t xml:space="preserve"> It is important to understand that </w:t>
      </w:r>
      <w:r w:rsidR="005C6203">
        <w:t xml:space="preserve">if the threshold is </w:t>
      </w:r>
      <w:r w:rsidR="00674315">
        <w:t>misidentified</w:t>
      </w:r>
      <w:r w:rsidR="00E56837">
        <w:t xml:space="preserve">, then the model will become useless as it, for example, may identify </w:t>
      </w:r>
      <w:r w:rsidR="00C51A0E">
        <w:t>too many</w:t>
      </w:r>
      <w:r w:rsidR="000F35EE">
        <w:t xml:space="preserve"> </w:t>
      </w:r>
      <w:r w:rsidR="00C11E8E">
        <w:t>benign</w:t>
      </w:r>
      <w:r w:rsidR="000F35EE">
        <w:t xml:space="preserve"> data points as malignant which would </w:t>
      </w:r>
      <w:r w:rsidR="00715834">
        <w:t xml:space="preserve">not aid a medical practitioner in </w:t>
      </w:r>
      <w:r w:rsidR="00715834" w:rsidRPr="00CE121E">
        <w:rPr>
          <w:noProof/>
        </w:rPr>
        <w:t>any</w:t>
      </w:r>
      <w:r w:rsidR="00F20FCE" w:rsidRPr="00CE121E">
        <w:rPr>
          <w:noProof/>
        </w:rPr>
        <w:t xml:space="preserve"> </w:t>
      </w:r>
      <w:r w:rsidR="00715834" w:rsidRPr="00CE121E">
        <w:rPr>
          <w:noProof/>
        </w:rPr>
        <w:t>way</w:t>
      </w:r>
      <w:r w:rsidR="00715834">
        <w:t>.</w:t>
      </w:r>
      <w:r w:rsidR="0051756A">
        <w:t xml:space="preserve"> A </w:t>
      </w:r>
      <w:r w:rsidR="00E036C2">
        <w:t xml:space="preserve">rule of thumb is again to look at where the line </w:t>
      </w:r>
      <w:r w:rsidR="00E036C2" w:rsidRPr="00E036C2">
        <w:rPr>
          <w:i/>
        </w:rPr>
        <w:t>elbows</w:t>
      </w:r>
      <w:r w:rsidR="00386188">
        <w:rPr>
          <w:i/>
        </w:rPr>
        <w:fldChar w:fldCharType="begin"/>
      </w:r>
      <w:r w:rsidR="00D81968">
        <w:rPr>
          <w:i/>
        </w:rPr>
        <w:instrText xml:space="preserve"> ADDIN ZOTERO_ITEM CSL_CITATION {"citationID":"Jqd47V69","properties":{"formattedCitation":"(Berrizbeitia, 2016; Guttag, 2016a)","plainCitation":"(Berrizbeitia, 2016; Guttag, 2016a)","noteIndex":0},"citationItems":[{"id":344,"uris":["http://zotero.org/users/4754574/items/TVFZDYQX"],"uri":["http://zotero.org/users/4754574/items/TVFZDYQX"],"itemData":{"id":344,"type":"webpage","title":"Receiver Operating Characteristic (ROC) Curves","URL":"https://kennis-research.shinyapps.io/ROC-Curves/","author":[{"family":"Berrizbeitia","given":"Luis D"}],"issued":{"date-parts":[["2016"]]},"accessed":{"date-parts":[["2018",4,16]]}}},{"id":196,"uris":["http://zotero.org/users/4754574/items/RFSR3FE7"],"uri":["http://zotero.org/users/4754574/items/RFSR3FE7"],"itemData":{"id":196,"type":"webpage","title":"14. Classification and Statistical Sins - YouTube","URL":"https://www.youtube.com/watch?v=K2SC-WPdT6k&amp;t=5s","author":[{"family":"Guttag","given":"John"}],"issued":{"date-parts":[["2016"]]},"accessed":{"date-parts":[["2018",3,15]]}}}],"schema":"https://github.com/citation-style-language/schema/raw/master/csl-citation.json"} </w:instrText>
      </w:r>
      <w:r w:rsidR="00386188">
        <w:rPr>
          <w:i/>
        </w:rPr>
        <w:fldChar w:fldCharType="separate"/>
      </w:r>
      <w:r w:rsidR="00C0187E" w:rsidRPr="00C0187E">
        <w:rPr>
          <w:rFonts w:ascii="Calibri" w:hAnsi="Calibri" w:cs="Calibri"/>
        </w:rPr>
        <w:t>(Berrizbeitia, 2016; Guttag, 2016a)</w:t>
      </w:r>
      <w:r w:rsidR="00386188">
        <w:rPr>
          <w:i/>
        </w:rPr>
        <w:fldChar w:fldCharType="end"/>
      </w:r>
      <w:r w:rsidR="00E036C2">
        <w:rPr>
          <w:i/>
        </w:rPr>
        <w:t>.</w:t>
      </w:r>
      <w:r w:rsidR="00E50918">
        <w:rPr>
          <w:i/>
        </w:rPr>
        <w:t xml:space="preserve"> </w:t>
      </w:r>
      <w:r w:rsidR="00E50918" w:rsidRPr="00E50918">
        <w:t>Moreover</w:t>
      </w:r>
      <w:r w:rsidR="00E50918">
        <w:t xml:space="preserve">, </w:t>
      </w:r>
      <w:r w:rsidR="007828AE">
        <w:t>the area under curve shows a very high score</w:t>
      </w:r>
      <w:r w:rsidR="00514171">
        <w:t xml:space="preserve"> of </w:t>
      </w:r>
      <w:r w:rsidR="00E16AB2">
        <w:t xml:space="preserve">approximately </w:t>
      </w:r>
      <w:r w:rsidR="00514171">
        <w:t>98%</w:t>
      </w:r>
      <w:r w:rsidR="007828AE">
        <w:t xml:space="preserve">. It can be safely </w:t>
      </w:r>
      <w:r w:rsidR="003E1DE6">
        <w:t>concluded</w:t>
      </w:r>
      <w:r w:rsidR="007828AE">
        <w:t xml:space="preserve"> that</w:t>
      </w:r>
      <w:r w:rsidR="003E1DE6">
        <w:t xml:space="preserve"> performance is strong.</w:t>
      </w:r>
    </w:p>
    <w:p w14:paraId="7279031B" w14:textId="12C92F1F" w:rsidR="0035518B" w:rsidRPr="005C135D" w:rsidRDefault="0035518B" w:rsidP="005C135D">
      <w:r>
        <w:t xml:space="preserve">The full code block for the </w:t>
      </w:r>
      <w:r w:rsidR="009E04CA">
        <w:t xml:space="preserve">testing can be found in Appendix </w:t>
      </w:r>
      <w:r w:rsidR="00F85EF6">
        <w:t>D under</w:t>
      </w:r>
      <w:r w:rsidR="0063508E">
        <w:t xml:space="preserve"> </w:t>
      </w:r>
      <w:r w:rsidR="00E92B22">
        <w:t>Testing</w:t>
      </w:r>
      <w:r w:rsidR="009E04CA">
        <w:t>.</w:t>
      </w:r>
    </w:p>
    <w:p w14:paraId="7494A3FB" w14:textId="7F9F2918" w:rsidR="00CC460D" w:rsidRDefault="00E62E53" w:rsidP="00AD6D5B">
      <w:pPr>
        <w:pStyle w:val="Heading1"/>
      </w:pPr>
      <w:bookmarkStart w:id="222" w:name="_Toc511771881"/>
      <w:bookmarkStart w:id="223" w:name="_Toc511871679"/>
      <w:bookmarkStart w:id="224" w:name="_Toc512176196"/>
      <w:bookmarkStart w:id="225" w:name="_Toc512176248"/>
      <w:r>
        <w:t>Evaluation</w:t>
      </w:r>
      <w:bookmarkEnd w:id="222"/>
      <w:bookmarkEnd w:id="223"/>
      <w:bookmarkEnd w:id="224"/>
      <w:bookmarkEnd w:id="225"/>
    </w:p>
    <w:p w14:paraId="382924F2" w14:textId="34713136" w:rsidR="000C6110" w:rsidRDefault="00AD6D5B" w:rsidP="00AD6D5B">
      <w:r>
        <w:t xml:space="preserve">To access the system success, </w:t>
      </w:r>
      <w:r w:rsidR="00064B60">
        <w:t>5 participants were asked to look at the scores of the</w:t>
      </w:r>
      <w:r w:rsidR="005E4C8A">
        <w:t xml:space="preserve"> system</w:t>
      </w:r>
      <w:r w:rsidR="00B2035E">
        <w:t xml:space="preserve"> </w:t>
      </w:r>
      <w:r w:rsidR="000D7302">
        <w:t>performance</w:t>
      </w:r>
      <w:r w:rsidR="00B2035E">
        <w:t xml:space="preserve"> and give a yes or no answer as to why they did or did not feel comfortable </w:t>
      </w:r>
      <w:r w:rsidR="006B6638">
        <w:t>should they assessed by a computer model with the aid of a practitioner.</w:t>
      </w:r>
      <w:r w:rsidR="00B95BE0">
        <w:t xml:space="preserve"> They were then asked to further write a small justif</w:t>
      </w:r>
      <w:r w:rsidR="000D7302">
        <w:t>ication for their answers.</w:t>
      </w:r>
      <w:r w:rsidR="0082798D">
        <w:t xml:space="preserve"> </w:t>
      </w:r>
      <w:r w:rsidR="00FE2A10">
        <w:t xml:space="preserve">As well as this they were asked to participate in trying to deduce what features were the best predictors using the plots </w:t>
      </w:r>
      <w:r w:rsidR="004C3F93">
        <w:t>that were created for data exploration</w:t>
      </w:r>
      <w:r w:rsidR="000C6110">
        <w:t xml:space="preserve"> as to check the effectiveness or expert requirements to understand the plots.</w:t>
      </w:r>
      <w:r w:rsidR="001F244F">
        <w:t xml:space="preserve"> The full findings can be seen in Appendix </w:t>
      </w:r>
      <w:r w:rsidR="00847E93">
        <w:t>B.</w:t>
      </w:r>
    </w:p>
    <w:p w14:paraId="46CE7752" w14:textId="0F635DE8" w:rsidR="00847E93" w:rsidRDefault="00847E93" w:rsidP="00AD6D5B">
      <w:r>
        <w:lastRenderedPageBreak/>
        <w:t xml:space="preserve">For the first topic, </w:t>
      </w:r>
      <w:r w:rsidR="00D75C25">
        <w:t>it</w:t>
      </w:r>
      <w:r>
        <w:t xml:space="preserve"> was </w:t>
      </w:r>
      <w:r w:rsidR="009D22DB">
        <w:t xml:space="preserve">thematic of </w:t>
      </w:r>
      <w:r w:rsidR="00D75C25">
        <w:t>all participants</w:t>
      </w:r>
      <w:r w:rsidR="009D22DB">
        <w:t xml:space="preserve"> that so long as</w:t>
      </w:r>
      <w:r w:rsidR="003A312A">
        <w:t xml:space="preserve"> a medical practitioner </w:t>
      </w:r>
      <w:r w:rsidR="003A312A" w:rsidRPr="00C65275">
        <w:rPr>
          <w:noProof/>
        </w:rPr>
        <w:t>oversaw</w:t>
      </w:r>
      <w:r w:rsidR="003A312A">
        <w:t xml:space="preserve"> the diagnostic</w:t>
      </w:r>
      <w:r w:rsidR="00684B02">
        <w:t xml:space="preserve"> procedure</w:t>
      </w:r>
      <w:r w:rsidR="003A312A">
        <w:t xml:space="preserve">, they would gladly welcome </w:t>
      </w:r>
      <w:r w:rsidR="00AB1E94">
        <w:t xml:space="preserve">a CDSS. When asked </w:t>
      </w:r>
      <w:r w:rsidR="009A67DA">
        <w:t>after explaining the result</w:t>
      </w:r>
      <w:r w:rsidR="00930103">
        <w:t>s</w:t>
      </w:r>
      <w:r w:rsidR="009A67DA">
        <w:t xml:space="preserve"> meanings </w:t>
      </w:r>
      <w:r w:rsidR="00FD2555">
        <w:t xml:space="preserve">of the model testing they felt </w:t>
      </w:r>
      <w:r w:rsidR="000A72CB">
        <w:t>confident that the system would be accurate enough to be put into service</w:t>
      </w:r>
      <w:r w:rsidR="002E4F40">
        <w:t xml:space="preserve"> given that the </w:t>
      </w:r>
      <w:r w:rsidR="00DA4761">
        <w:t>appropriate work is done to lift the system out of the initial</w:t>
      </w:r>
      <w:r w:rsidR="00975B5F">
        <w:t xml:space="preserve"> analysis stage</w:t>
      </w:r>
      <w:r w:rsidR="000A72CB">
        <w:t>.</w:t>
      </w:r>
      <w:r w:rsidR="00FF032B">
        <w:t xml:space="preserve"> </w:t>
      </w:r>
    </w:p>
    <w:p w14:paraId="728A194B" w14:textId="6075DF9B" w:rsidR="006E6956" w:rsidRPr="00AD6D5B" w:rsidRDefault="00954EBD" w:rsidP="00AD6D5B">
      <w:r>
        <w:t>In t</w:t>
      </w:r>
      <w:r w:rsidR="006E6956">
        <w:t xml:space="preserve">he next </w:t>
      </w:r>
      <w:r w:rsidR="006E6956" w:rsidRPr="00C65275">
        <w:rPr>
          <w:noProof/>
        </w:rPr>
        <w:t>evaluation</w:t>
      </w:r>
      <w:r w:rsidR="00C65275">
        <w:rPr>
          <w:noProof/>
        </w:rPr>
        <w:t>,</w:t>
      </w:r>
      <w:r w:rsidR="006E6956">
        <w:t xml:space="preserve"> it was found that it took some extensive explanation of the plots as they are </w:t>
      </w:r>
      <w:r>
        <w:t>complex</w:t>
      </w:r>
      <w:r w:rsidR="006E6956">
        <w:t xml:space="preserve"> to interpret for people with limited training. Most answers were </w:t>
      </w:r>
      <w:r w:rsidR="00A10F4C">
        <w:t>good</w:t>
      </w:r>
      <w:r w:rsidR="006E6956">
        <w:t xml:space="preserve"> after some </w:t>
      </w:r>
      <w:r>
        <w:t>understanding,</w:t>
      </w:r>
      <w:r w:rsidR="006E6956">
        <w:t xml:space="preserve"> but no combination of features</w:t>
      </w:r>
      <w:r>
        <w:t xml:space="preserve"> deduced by the participants</w:t>
      </w:r>
      <w:r w:rsidR="006E6956">
        <w:t xml:space="preserve"> found </w:t>
      </w:r>
      <w:r w:rsidR="00C65275">
        <w:t xml:space="preserve">to </w:t>
      </w:r>
      <w:r w:rsidR="006E6956" w:rsidRPr="00C65275">
        <w:rPr>
          <w:noProof/>
        </w:rPr>
        <w:t>beat</w:t>
      </w:r>
      <w:r w:rsidR="006E6956">
        <w:t xml:space="preserve"> the analyst scores.</w:t>
      </w:r>
      <w:r w:rsidR="00504E3E">
        <w:t xml:space="preserve"> </w:t>
      </w:r>
      <w:r w:rsidR="008B6040">
        <w:t>I</w:t>
      </w:r>
      <w:r w:rsidR="00504E3E">
        <w:t>t should be noted that a lot of the scores from the par</w:t>
      </w:r>
      <w:r w:rsidR="008B6040">
        <w:t xml:space="preserve">ticipants would still be </w:t>
      </w:r>
      <w:r w:rsidR="007750D2">
        <w:t>statistically</w:t>
      </w:r>
      <w:r w:rsidR="008B6040">
        <w:t xml:space="preserve"> </w:t>
      </w:r>
      <w:r w:rsidR="00B5085F">
        <w:t xml:space="preserve">viable for </w:t>
      </w:r>
      <w:r w:rsidR="00A65BF2">
        <w:t>a production system</w:t>
      </w:r>
      <w:r w:rsidR="007D09D7">
        <w:t>.</w:t>
      </w:r>
      <w:r w:rsidR="00C14060">
        <w:t xml:space="preserve"> Full detail o</w:t>
      </w:r>
      <w:r w:rsidR="006058C8">
        <w:t>f</w:t>
      </w:r>
      <w:r w:rsidR="00C14060">
        <w:t xml:space="preserve"> the scores can be found in Appendix </w:t>
      </w:r>
      <w:r w:rsidR="007750D2">
        <w:t>B</w:t>
      </w:r>
      <w:r w:rsidR="003872C6">
        <w:t xml:space="preserve"> Figure 27</w:t>
      </w:r>
      <w:r w:rsidR="007750D2">
        <w:t>.</w:t>
      </w:r>
    </w:p>
    <w:p w14:paraId="1981B80A" w14:textId="62E6B892" w:rsidR="0004597A" w:rsidRDefault="0004597A" w:rsidP="0004597A">
      <w:pPr>
        <w:pStyle w:val="Heading1"/>
      </w:pPr>
      <w:bookmarkStart w:id="226" w:name="_Toc510456746"/>
      <w:bookmarkStart w:id="227" w:name="_Toc511516118"/>
      <w:bookmarkStart w:id="228" w:name="_Toc511771882"/>
      <w:bookmarkStart w:id="229" w:name="_Toc511871680"/>
      <w:bookmarkStart w:id="230" w:name="_Toc512176197"/>
      <w:bookmarkStart w:id="231" w:name="_Toc512176249"/>
      <w:r>
        <w:t>Future Work</w:t>
      </w:r>
      <w:bookmarkEnd w:id="226"/>
      <w:bookmarkEnd w:id="227"/>
      <w:r w:rsidR="00662AD9">
        <w:t xml:space="preserve"> and </w:t>
      </w:r>
      <w:r w:rsidR="00AB7631">
        <w:t>Conclusions</w:t>
      </w:r>
      <w:bookmarkEnd w:id="228"/>
      <w:bookmarkEnd w:id="229"/>
      <w:bookmarkEnd w:id="230"/>
      <w:bookmarkEnd w:id="231"/>
    </w:p>
    <w:p w14:paraId="1E8C0E5A" w14:textId="05A550D6" w:rsidR="009540DC" w:rsidRDefault="00A7601D" w:rsidP="009540DC">
      <w:r>
        <w:t>The project has been successful up to the point of developing a</w:t>
      </w:r>
      <w:r w:rsidR="00F01572">
        <w:t xml:space="preserve"> prototype</w:t>
      </w:r>
      <w:r>
        <w:t xml:space="preserve"> </w:t>
      </w:r>
      <w:r w:rsidR="00CE0AEF">
        <w:t>model that has statistical viability</w:t>
      </w:r>
      <w:r w:rsidR="00F01572">
        <w:t>.</w:t>
      </w:r>
      <w:r w:rsidR="00A95FC1">
        <w:t xml:space="preserve"> The next steps would involve improving the model to </w:t>
      </w:r>
      <w:r w:rsidR="00A544BC">
        <w:t xml:space="preserve">perhaps </w:t>
      </w:r>
      <w:r w:rsidR="0034350B">
        <w:t xml:space="preserve">collect and </w:t>
      </w:r>
      <w:r w:rsidR="00A544BC">
        <w:t xml:space="preserve">include </w:t>
      </w:r>
      <w:r w:rsidR="003D37B7">
        <w:t xml:space="preserve">more data as this </w:t>
      </w:r>
      <w:r w:rsidR="008C2407">
        <w:t>is always a good idea.</w:t>
      </w:r>
      <w:r w:rsidR="00C16F7C">
        <w:t xml:space="preserve"> This could provide </w:t>
      </w:r>
      <w:r w:rsidR="00473CA8">
        <w:t xml:space="preserve">a </w:t>
      </w:r>
      <w:r w:rsidR="00C16F7C">
        <w:t>more</w:t>
      </w:r>
      <w:r w:rsidR="008C2407">
        <w:t xml:space="preserve"> </w:t>
      </w:r>
      <w:r w:rsidR="00473CA8">
        <w:t xml:space="preserve">informative analysis that could </w:t>
      </w:r>
      <w:r w:rsidR="0034350B">
        <w:t xml:space="preserve">reveal new features that are statistically </w:t>
      </w:r>
      <w:r w:rsidR="00A25B35">
        <w:t>relevant</w:t>
      </w:r>
      <w:r w:rsidR="0034350B">
        <w:t xml:space="preserve"> predictors</w:t>
      </w:r>
      <w:r w:rsidR="00A25B35">
        <w:t xml:space="preserve"> </w:t>
      </w:r>
      <w:r w:rsidR="00ED1B3F">
        <w:t>along</w:t>
      </w:r>
      <w:r w:rsidR="00A25B35">
        <w:t xml:space="preserve"> certain vectors</w:t>
      </w:r>
      <w:r w:rsidR="00716125">
        <w:t xml:space="preserve"> when doing PCA analysis</w:t>
      </w:r>
      <w:r w:rsidR="00A25B35">
        <w:t>.</w:t>
      </w:r>
    </w:p>
    <w:p w14:paraId="1109FEE8" w14:textId="71E663A2" w:rsidR="00667787" w:rsidRDefault="00ED1B3F" w:rsidP="009540DC">
      <w:r>
        <w:t xml:space="preserve">Moreover, </w:t>
      </w:r>
      <w:r w:rsidR="004F0151">
        <w:t xml:space="preserve">this project only includes the stages of developing a model </w:t>
      </w:r>
      <w:r w:rsidR="003113B8">
        <w:t>that would be</w:t>
      </w:r>
      <w:r w:rsidR="004B4854">
        <w:t xml:space="preserve"> implement</w:t>
      </w:r>
      <w:r w:rsidR="003113B8">
        <w:t>ed</w:t>
      </w:r>
      <w:r w:rsidR="004B4854">
        <w:t xml:space="preserve"> in a </w:t>
      </w:r>
      <w:r w:rsidR="003113B8">
        <w:t xml:space="preserve">full </w:t>
      </w:r>
      <w:r w:rsidR="004B4854">
        <w:t>CDSS. It would be</w:t>
      </w:r>
      <w:r w:rsidR="00C35631">
        <w:t xml:space="preserve"> </w:t>
      </w:r>
      <w:r w:rsidR="004B4854">
        <w:t>productive</w:t>
      </w:r>
      <w:r w:rsidR="00C35631">
        <w:t xml:space="preserve"> and informative to develop an interface to make use of the </w:t>
      </w:r>
      <w:r w:rsidR="009E382F">
        <w:t xml:space="preserve">example </w:t>
      </w:r>
      <w:r w:rsidR="00C35631">
        <w:t>model</w:t>
      </w:r>
      <w:r w:rsidR="00712236">
        <w:t xml:space="preserve">. This would be in the form of some </w:t>
      </w:r>
      <w:r w:rsidR="00BD7C58">
        <w:t>actual user interface that includes a form to take in new data points</w:t>
      </w:r>
      <w:r w:rsidR="00E51A81">
        <w:t xml:space="preserve"> for it to produce a </w:t>
      </w:r>
      <w:r w:rsidR="00B4192B">
        <w:t>prediction as to whether this new patient needs further assessment or not.</w:t>
      </w:r>
      <w:r w:rsidR="00994A28">
        <w:t xml:space="preserve"> From doing this, </w:t>
      </w:r>
      <w:r w:rsidR="00005AEF">
        <w:t xml:space="preserve">more data can be collected and used to improve the </w:t>
      </w:r>
      <w:r w:rsidR="00F55BE8">
        <w:t>model’s</w:t>
      </w:r>
      <w:r w:rsidR="00005AEF">
        <w:t xml:space="preserve"> performance and dynamism</w:t>
      </w:r>
      <w:r w:rsidR="00F55BE8">
        <w:t xml:space="preserve">. </w:t>
      </w:r>
      <w:r w:rsidR="001148B1">
        <w:t>This would most likely be done in a low</w:t>
      </w:r>
      <w:r w:rsidR="00CD2D02">
        <w:t>-</w:t>
      </w:r>
      <w:r w:rsidR="001148B1">
        <w:t xml:space="preserve">level language to maximise </w:t>
      </w:r>
      <w:r w:rsidR="00667787">
        <w:t xml:space="preserve">efficiency that Python sacrifices for its </w:t>
      </w:r>
      <w:r w:rsidR="00313F9F">
        <w:t>high-level</w:t>
      </w:r>
      <w:r w:rsidR="00667787">
        <w:t xml:space="preserve"> ease of use.</w:t>
      </w:r>
    </w:p>
    <w:p w14:paraId="6320268A" w14:textId="40B9960E" w:rsidR="00ED1B3F" w:rsidRDefault="00667787" w:rsidP="009540DC">
      <w:r>
        <w:t>Doing t</w:t>
      </w:r>
      <w:r w:rsidR="00F55BE8">
        <w:t>his would also provide a means of a</w:t>
      </w:r>
      <w:r w:rsidR="00055A6C">
        <w:t>ss</w:t>
      </w:r>
      <w:r w:rsidR="00F55BE8">
        <w:t>essing</w:t>
      </w:r>
      <w:r w:rsidR="002F7E77">
        <w:t xml:space="preserve"> the patient and practitioner confidence in the system as </w:t>
      </w:r>
      <w:r w:rsidR="00416079">
        <w:t xml:space="preserve">this is one issue that has been mentioned </w:t>
      </w:r>
      <w:r w:rsidR="00700780">
        <w:t>in this document.</w:t>
      </w:r>
      <w:r w:rsidR="00BF6486">
        <w:t xml:space="preserve"> Understanding these </w:t>
      </w:r>
      <w:r w:rsidR="00E72DE9">
        <w:t xml:space="preserve">could </w:t>
      </w:r>
      <w:r w:rsidR="00377D2C">
        <w:t>give way to understanding the relations</w:t>
      </w:r>
      <w:r w:rsidR="00AB71A3">
        <w:t>hip</w:t>
      </w:r>
      <w:r w:rsidR="00377D2C">
        <w:t xml:space="preserve"> between how </w:t>
      </w:r>
      <w:r w:rsidR="007C55BB">
        <w:t>human</w:t>
      </w:r>
      <w:r w:rsidR="00377D2C">
        <w:t xml:space="preserve"> and the machine can </w:t>
      </w:r>
      <w:r w:rsidR="007C55BB">
        <w:t>be improved</w:t>
      </w:r>
      <w:r w:rsidR="006F38EF">
        <w:t xml:space="preserve"> or not if the case may be</w:t>
      </w:r>
      <w:r w:rsidR="007C55BB">
        <w:t>.</w:t>
      </w:r>
      <w:r w:rsidR="00747577">
        <w:t xml:space="preserve"> </w:t>
      </w:r>
      <w:r w:rsidR="00636E67">
        <w:t>The confidence in a system like this seems to be strong judging by the response of the participants</w:t>
      </w:r>
      <w:r w:rsidR="003251C4">
        <w:t xml:space="preserve"> and the testing results</w:t>
      </w:r>
      <w:r w:rsidR="00636E67">
        <w:t>, though it is to note that th</w:t>
      </w:r>
      <w:r w:rsidR="00B72E3E">
        <w:t xml:space="preserve">e </w:t>
      </w:r>
      <w:r w:rsidR="00105DCA">
        <w:t>participatory</w:t>
      </w:r>
      <w:r w:rsidR="00636E67">
        <w:t xml:space="preserve"> assessment</w:t>
      </w:r>
      <w:r w:rsidR="008F2765">
        <w:t xml:space="preserve"> is</w:t>
      </w:r>
      <w:r w:rsidR="00636E67">
        <w:t xml:space="preserve"> rudimentary at best as deploying the system would yield more real-world results. As well as this, seeing how actual practitioners would feel about using the artefact was not possible as obtaining their time was not possible. This is a crucial part </w:t>
      </w:r>
      <w:r w:rsidR="004E1CBF">
        <w:rPr>
          <w:noProof/>
        </w:rPr>
        <w:t>of</w:t>
      </w:r>
      <w:r w:rsidR="00636E67">
        <w:t xml:space="preserve"> doing further work for understanding the success of the project.</w:t>
      </w:r>
    </w:p>
    <w:p w14:paraId="17C5EE54" w14:textId="39EFC9C8" w:rsidR="00FF1C36" w:rsidRDefault="003F37DC" w:rsidP="009540DC">
      <w:r>
        <w:t>Furthermore, i</w:t>
      </w:r>
      <w:r w:rsidR="00A82D6E">
        <w:t xml:space="preserve">mprovements on the </w:t>
      </w:r>
      <w:r w:rsidR="00247250">
        <w:t>visualisations (</w:t>
      </w:r>
      <w:r w:rsidR="007B5F92">
        <w:t xml:space="preserve">section </w:t>
      </w:r>
      <w:r w:rsidR="00CF1A23">
        <w:t>6</w:t>
      </w:r>
      <w:r w:rsidR="007B5F92">
        <w:t>)</w:t>
      </w:r>
      <w:r w:rsidR="00A82D6E">
        <w:t xml:space="preserve"> </w:t>
      </w:r>
      <w:r w:rsidR="00BD3886">
        <w:t xml:space="preserve">could be </w:t>
      </w:r>
      <w:r w:rsidR="00BD3886" w:rsidRPr="005A1A28">
        <w:rPr>
          <w:noProof/>
        </w:rPr>
        <w:t>use</w:t>
      </w:r>
      <w:r w:rsidR="005A1A28">
        <w:rPr>
          <w:noProof/>
        </w:rPr>
        <w:t>d</w:t>
      </w:r>
      <w:r w:rsidR="00BD3886">
        <w:t xml:space="preserve"> for any practitioner when </w:t>
      </w:r>
      <w:r w:rsidR="00E74B7A">
        <w:t xml:space="preserve">trying to understand the characteristics of what </w:t>
      </w:r>
      <w:r w:rsidR="00A07A7B">
        <w:t xml:space="preserve">growths </w:t>
      </w:r>
      <w:r w:rsidR="00B01BD9">
        <w:t xml:space="preserve">poses a </w:t>
      </w:r>
      <w:r w:rsidR="00A07A7B">
        <w:t xml:space="preserve">significant </w:t>
      </w:r>
      <w:r w:rsidR="00B01BD9">
        <w:t>risk</w:t>
      </w:r>
      <w:r w:rsidR="00D82A90">
        <w:t xml:space="preserve"> and understanding </w:t>
      </w:r>
      <w:r w:rsidR="001A5120">
        <w:t xml:space="preserve">what this </w:t>
      </w:r>
      <w:r w:rsidR="001A5120" w:rsidRPr="005A1A28">
        <w:rPr>
          <w:noProof/>
        </w:rPr>
        <w:t>machine</w:t>
      </w:r>
      <w:r w:rsidR="005A1A28">
        <w:rPr>
          <w:noProof/>
        </w:rPr>
        <w:t>-</w:t>
      </w:r>
      <w:r w:rsidR="001A5120" w:rsidRPr="005A1A28">
        <w:rPr>
          <w:noProof/>
        </w:rPr>
        <w:t>learned</w:t>
      </w:r>
      <w:r w:rsidR="001A5120">
        <w:t xml:space="preserve"> model is doing</w:t>
      </w:r>
      <w:r w:rsidR="00B01BD9">
        <w:t>.</w:t>
      </w:r>
      <w:r w:rsidR="00A07A7B">
        <w:t xml:space="preserve"> For instance, looking at some </w:t>
      </w:r>
      <w:r w:rsidR="00755CF5">
        <w:t xml:space="preserve">of the Biplots could be </w:t>
      </w:r>
      <w:r w:rsidR="00F6525C">
        <w:t>hard as some of the feature name</w:t>
      </w:r>
      <w:r w:rsidR="00483C81">
        <w:t>s</w:t>
      </w:r>
      <w:r w:rsidR="00F6525C">
        <w:t xml:space="preserve"> overlap</w:t>
      </w:r>
      <w:r w:rsidR="00030CCF">
        <w:t>. This could be solved by reducing the feature projections down to the fundamental</w:t>
      </w:r>
      <w:r w:rsidR="003D526D">
        <w:t xml:space="preserve"> features that carry the most relevance in defining the data and diagnosis.</w:t>
      </w:r>
      <w:r w:rsidR="00507C01">
        <w:t xml:space="preserve"> Again, this could potentially improve confidence levels </w:t>
      </w:r>
      <w:r w:rsidR="009C4636">
        <w:t>of the patient and practitioner.</w:t>
      </w:r>
      <w:r w:rsidR="0011675F">
        <w:t xml:space="preserve"> </w:t>
      </w:r>
      <w:r w:rsidR="00A12885">
        <w:t xml:space="preserve">Moreover, understanding the data and what it represents </w:t>
      </w:r>
      <w:r w:rsidR="005C3F92">
        <w:t xml:space="preserve">could be </w:t>
      </w:r>
      <w:r w:rsidR="005266BD">
        <w:t xml:space="preserve">further validated by working alongside some expert within the field of </w:t>
      </w:r>
      <w:r w:rsidR="0007410D">
        <w:t>cancer research or a practitioner</w:t>
      </w:r>
      <w:r w:rsidR="00013E9E">
        <w:t xml:space="preserve"> so improved </w:t>
      </w:r>
      <w:r w:rsidR="00B41A9A">
        <w:t>plots would be helpful</w:t>
      </w:r>
      <w:r w:rsidR="0007410D">
        <w:t>.</w:t>
      </w:r>
    </w:p>
    <w:p w14:paraId="3F1CD65F" w14:textId="33682869" w:rsidR="00066789" w:rsidRDefault="00066789" w:rsidP="009540DC">
      <w:r>
        <w:t xml:space="preserve">Extracting and abstracting some functions that had been created in Python would be useful should </w:t>
      </w:r>
      <w:r w:rsidR="00666F48">
        <w:t>a similar analysis need to be done for a different</w:t>
      </w:r>
      <w:r w:rsidR="00E23B53">
        <w:t xml:space="preserve"> project. One idea might be to work on making the Biplot function </w:t>
      </w:r>
      <w:r w:rsidR="00ED1FB3">
        <w:t>abstract so that it can take more variants of datasets.</w:t>
      </w:r>
      <w:r w:rsidR="001425EB">
        <w:t xml:space="preserve"> </w:t>
      </w:r>
      <w:r w:rsidR="0026568E">
        <w:t>A</w:t>
      </w:r>
      <w:r w:rsidR="001425EB">
        <w:t xml:space="preserve">dding better parameter inputs </w:t>
      </w:r>
      <w:r w:rsidR="001425EB">
        <w:lastRenderedPageBreak/>
        <w:t xml:space="preserve">for better control of the </w:t>
      </w:r>
      <w:r w:rsidR="00C05A28">
        <w:t xml:space="preserve">plot </w:t>
      </w:r>
      <w:r w:rsidR="001425EB">
        <w:t>output</w:t>
      </w:r>
      <w:r w:rsidR="00C05A28">
        <w:t xml:space="preserve">. This would be useful as this function does not exist within any Python plotting library as </w:t>
      </w:r>
      <w:r w:rsidR="001D2D1A">
        <w:t>of the time this was written.</w:t>
      </w:r>
    </w:p>
    <w:p w14:paraId="10DB281E" w14:textId="670F1B9C" w:rsidR="002A0EA6" w:rsidRDefault="00032605" w:rsidP="009540DC">
      <w:r>
        <w:t>Lastly</w:t>
      </w:r>
      <w:r w:rsidR="00202EE0">
        <w:t>,</w:t>
      </w:r>
      <w:r w:rsidR="00670B8D">
        <w:t xml:space="preserve"> </w:t>
      </w:r>
      <w:r w:rsidR="00DE1631">
        <w:t xml:space="preserve">the analysis techniques employed have </w:t>
      </w:r>
      <w:r w:rsidR="00595D45">
        <w:t xml:space="preserve">been extremely useful in deducing </w:t>
      </w:r>
      <w:r w:rsidR="00900A29">
        <w:t xml:space="preserve">how the data can be used to </w:t>
      </w:r>
      <w:r w:rsidR="00AB6B87">
        <w:t>generate the machine learning model</w:t>
      </w:r>
      <w:r w:rsidR="003F7F9E">
        <w:t xml:space="preserve"> </w:t>
      </w:r>
      <w:r w:rsidR="0006021D">
        <w:t>about</w:t>
      </w:r>
      <w:r w:rsidR="003F7F9E">
        <w:t xml:space="preserve"> the type of data</w:t>
      </w:r>
      <w:r w:rsidR="00DA3A19">
        <w:t xml:space="preserve"> contained within the set</w:t>
      </w:r>
      <w:r w:rsidR="00AB6B87">
        <w:t>.</w:t>
      </w:r>
      <w:r w:rsidR="00930BAB">
        <w:t xml:space="preserve"> PCA </w:t>
      </w:r>
      <w:r w:rsidR="00A457FF">
        <w:t xml:space="preserve">visualisations </w:t>
      </w:r>
      <w:r w:rsidR="00930BAB">
        <w:t>had the most useful</w:t>
      </w:r>
      <w:r w:rsidR="00A457FF">
        <w:t xml:space="preserve"> initial insights to </w:t>
      </w:r>
      <w:r w:rsidR="00227D96">
        <w:t xml:space="preserve">find out what features were most relevant but also seeing how the feature </w:t>
      </w:r>
      <w:r w:rsidR="005358DA">
        <w:t xml:space="preserve">amount could be reduced as it showed where the correlations </w:t>
      </w:r>
      <w:r w:rsidR="005358DA" w:rsidRPr="00FD330A">
        <w:rPr>
          <w:noProof/>
        </w:rPr>
        <w:t>were</w:t>
      </w:r>
      <w:r w:rsidR="005358DA">
        <w:t xml:space="preserve"> happening in a more human interpretable way. The other plots such as the heatmaps</w:t>
      </w:r>
      <w:r w:rsidR="00270275">
        <w:t xml:space="preserve"> and </w:t>
      </w:r>
      <w:r w:rsidR="001E06FD">
        <w:t>s</w:t>
      </w:r>
      <w:r w:rsidR="00270275">
        <w:t>ubplot histograms</w:t>
      </w:r>
      <w:r w:rsidR="005358DA">
        <w:t xml:space="preserve"> gave some </w:t>
      </w:r>
      <w:r w:rsidR="009C0E80">
        <w:t>indication but</w:t>
      </w:r>
      <w:r w:rsidR="005358DA">
        <w:t xml:space="preserve"> proved </w:t>
      </w:r>
      <w:r w:rsidR="00270275">
        <w:t xml:space="preserve">useful when assessed </w:t>
      </w:r>
      <w:r w:rsidR="00673686">
        <w:t>back and forth</w:t>
      </w:r>
      <w:r w:rsidR="00270275">
        <w:t xml:space="preserve"> with the Biplots</w:t>
      </w:r>
      <w:r w:rsidR="003009A0">
        <w:t xml:space="preserve"> as they helped refine </w:t>
      </w:r>
      <w:r w:rsidR="00F51DD2">
        <w:t>the feature selection by looking at the</w:t>
      </w:r>
      <w:r w:rsidR="006842B8">
        <w:t xml:space="preserve"> detailed Pearson R values and distributions.</w:t>
      </w:r>
    </w:p>
    <w:p w14:paraId="447E821D" w14:textId="1CA7709C" w:rsidR="0004597A" w:rsidRDefault="0004597A" w:rsidP="006D3E2E">
      <w:pPr>
        <w:pStyle w:val="Heading1"/>
      </w:pPr>
      <w:bookmarkStart w:id="232" w:name="_Toc510456748"/>
      <w:bookmarkStart w:id="233" w:name="_Toc511516120"/>
      <w:bookmarkStart w:id="234" w:name="_Toc511771883"/>
      <w:bookmarkStart w:id="235" w:name="_Toc511871681"/>
      <w:bookmarkStart w:id="236" w:name="_Toc512176198"/>
      <w:bookmarkStart w:id="237" w:name="_Toc512176250"/>
      <w:r>
        <w:t>Reflection on Learning</w:t>
      </w:r>
      <w:bookmarkEnd w:id="232"/>
      <w:bookmarkEnd w:id="233"/>
      <w:bookmarkEnd w:id="234"/>
      <w:bookmarkEnd w:id="235"/>
      <w:bookmarkEnd w:id="236"/>
      <w:bookmarkEnd w:id="237"/>
    </w:p>
    <w:p w14:paraId="0760CF6F" w14:textId="36A16CCA" w:rsidR="006741F4" w:rsidRDefault="002E76D7" w:rsidP="002E76D7">
      <w:r>
        <w:t>The process of learning</w:t>
      </w:r>
      <w:r w:rsidR="00A72BDF">
        <w:t xml:space="preserve"> has been as thorough as possible as to not skip any potential detail</w:t>
      </w:r>
      <w:r w:rsidR="00DB7CA2">
        <w:t>,</w:t>
      </w:r>
      <w:r w:rsidR="007C7C5E">
        <w:t xml:space="preserve"> though as this is a</w:t>
      </w:r>
      <w:r w:rsidR="00294EE5">
        <w:t>n early attempt at this kind of project, there were some issues that could have been better avoided</w:t>
      </w:r>
      <w:r w:rsidR="009D199A">
        <w:t xml:space="preserve"> about the process. </w:t>
      </w:r>
      <w:r w:rsidR="00091407">
        <w:t>For example, handling objects within Jupyter notebook such as the data</w:t>
      </w:r>
      <w:r w:rsidR="001840AB">
        <w:t>set’s DataFrame object</w:t>
      </w:r>
      <w:r w:rsidR="00E94B1E">
        <w:t xml:space="preserve"> had been done perhaps without much regard for </w:t>
      </w:r>
      <w:r w:rsidR="005F6063">
        <w:t xml:space="preserve">how to </w:t>
      </w:r>
      <w:r w:rsidR="005663E2">
        <w:t>stor</w:t>
      </w:r>
      <w:r w:rsidR="005F6063">
        <w:t>e</w:t>
      </w:r>
      <w:r w:rsidR="005663E2">
        <w:t xml:space="preserve"> the various </w:t>
      </w:r>
      <w:r w:rsidR="005F6063">
        <w:t>versions of the</w:t>
      </w:r>
      <w:r w:rsidR="00C55C53">
        <w:t xml:space="preserve"> dataset after doing the various pre-processing steps. This </w:t>
      </w:r>
      <w:r w:rsidR="00C55C53" w:rsidRPr="004E1CBF">
        <w:rPr>
          <w:noProof/>
        </w:rPr>
        <w:t>lead</w:t>
      </w:r>
      <w:r w:rsidR="004E1CBF">
        <w:rPr>
          <w:noProof/>
        </w:rPr>
        <w:t>s</w:t>
      </w:r>
      <w:r w:rsidR="00C55C53">
        <w:t xml:space="preserve"> to issues when </w:t>
      </w:r>
      <w:r w:rsidR="00DD0719">
        <w:t xml:space="preserve">trying to analyse the dataset </w:t>
      </w:r>
      <w:r w:rsidR="006429BD">
        <w:t>after the data was balanced using</w:t>
      </w:r>
      <w:r w:rsidR="009D3D34">
        <w:t xml:space="preserve"> </w:t>
      </w:r>
      <w:r w:rsidR="009D3D34" w:rsidRPr="004E1CBF">
        <w:rPr>
          <w:noProof/>
        </w:rPr>
        <w:t>upsampling</w:t>
      </w:r>
      <w:r w:rsidR="009D3D34">
        <w:t xml:space="preserve">. This </w:t>
      </w:r>
      <w:r w:rsidR="0036316C">
        <w:t>manifested into</w:t>
      </w:r>
      <w:r w:rsidR="009D3D34">
        <w:t xml:space="preserve"> some visuals not being representative of </w:t>
      </w:r>
      <w:r w:rsidR="00B70FB8">
        <w:t xml:space="preserve">the data. This was eventually handled but </w:t>
      </w:r>
      <w:r w:rsidR="00EC54DC">
        <w:t xml:space="preserve">proved a </w:t>
      </w:r>
      <w:r w:rsidR="000F7CA5">
        <w:t>disruptive</w:t>
      </w:r>
      <w:r w:rsidR="00EC54DC">
        <w:t xml:space="preserve"> setback to the project. Solutions would be to make sure to keep all versions of the dataset before during and after </w:t>
      </w:r>
      <w:r w:rsidR="00FB5D9F">
        <w:t>data preparation in separate and carefully worded object names.</w:t>
      </w:r>
    </w:p>
    <w:p w14:paraId="1F83FABE" w14:textId="56849213" w:rsidR="00D26C05" w:rsidRDefault="00981D3E" w:rsidP="002E76D7">
      <w:r>
        <w:t xml:space="preserve">Furthermore, a better understanding of </w:t>
      </w:r>
      <w:r w:rsidRPr="004E1CBF">
        <w:rPr>
          <w:noProof/>
        </w:rPr>
        <w:t>lin</w:t>
      </w:r>
      <w:r w:rsidR="004E1CBF">
        <w:rPr>
          <w:noProof/>
        </w:rPr>
        <w:t>ea</w:t>
      </w:r>
      <w:r w:rsidRPr="004E1CBF">
        <w:rPr>
          <w:noProof/>
        </w:rPr>
        <w:t>r</w:t>
      </w:r>
      <w:r>
        <w:t xml:space="preserve"> algebra</w:t>
      </w:r>
      <w:r w:rsidR="007E2ED5">
        <w:t>, specifically the mathematical representation</w:t>
      </w:r>
      <w:r>
        <w:t xml:space="preserve"> would most certainly help when trying to understand some of the concepts </w:t>
      </w:r>
      <w:r w:rsidR="00CE22DA">
        <w:t xml:space="preserve">such as PCA. This would have provided a baseline knowledge to which learning </w:t>
      </w:r>
      <w:r w:rsidR="00446B01">
        <w:t>would have happened quicker.</w:t>
      </w:r>
    </w:p>
    <w:p w14:paraId="13012A5A" w14:textId="1014D610" w:rsidR="00D26C05" w:rsidRPr="002E76D7" w:rsidRDefault="00D26C05" w:rsidP="002E76D7">
      <w:r>
        <w:t xml:space="preserve">Some good points to note are that the </w:t>
      </w:r>
      <w:r w:rsidR="00875428">
        <w:t xml:space="preserve">speed </w:t>
      </w:r>
      <w:r w:rsidR="004E1CBF">
        <w:rPr>
          <w:noProof/>
        </w:rPr>
        <w:t>at</w:t>
      </w:r>
      <w:r w:rsidR="00875428">
        <w:t xml:space="preserve"> which the project unfolded was well within the expected time</w:t>
      </w:r>
      <w:r w:rsidR="00EE7963">
        <w:t>. Most of the targets and milestones were fairly on time</w:t>
      </w:r>
      <w:r w:rsidR="001B081D">
        <w:t>. L</w:t>
      </w:r>
      <w:r w:rsidR="00AC2432">
        <w:t>earning</w:t>
      </w:r>
      <w:r w:rsidR="001B081D">
        <w:t xml:space="preserve"> about new </w:t>
      </w:r>
      <w:r w:rsidR="00856557">
        <w:t xml:space="preserve">topics </w:t>
      </w:r>
      <w:r w:rsidR="001B081D">
        <w:t xml:space="preserve">was structured and </w:t>
      </w:r>
      <w:r w:rsidR="00856557">
        <w:t>time managed well</w:t>
      </w:r>
      <w:r w:rsidR="0086201D">
        <w:t xml:space="preserve"> </w:t>
      </w:r>
      <w:r w:rsidR="00AE193E">
        <w:t>overall</w:t>
      </w:r>
      <w:r w:rsidR="00856557">
        <w:t xml:space="preserve">. </w:t>
      </w:r>
      <w:r w:rsidR="00335AA6">
        <w:t>Effective resources had been found after</w:t>
      </w:r>
      <w:r w:rsidR="00AE193E">
        <w:t xml:space="preserve"> much searching</w:t>
      </w:r>
      <w:r w:rsidR="007C0E8B">
        <w:t xml:space="preserve">, </w:t>
      </w:r>
      <w:r w:rsidR="00AE193E">
        <w:t>talking to various people within the field</w:t>
      </w:r>
      <w:r w:rsidR="007C0E8B">
        <w:t xml:space="preserve"> and attending appropriate events such as lectures</w:t>
      </w:r>
      <w:r w:rsidR="007309D6">
        <w:t xml:space="preserve"> and talks</w:t>
      </w:r>
      <w:r w:rsidR="00AE193E">
        <w:t>.</w:t>
      </w:r>
      <w:r w:rsidR="00AD6DE8">
        <w:t xml:space="preserve"> The Gantt chart in </w:t>
      </w:r>
      <w:r w:rsidR="003709E1">
        <w:rPr>
          <w:noProof/>
        </w:rPr>
        <w:t>A</w:t>
      </w:r>
      <w:r w:rsidR="00AD6DE8" w:rsidRPr="003709E1">
        <w:rPr>
          <w:noProof/>
        </w:rPr>
        <w:t>ppendix</w:t>
      </w:r>
      <w:r w:rsidR="00AD6DE8">
        <w:t xml:space="preserve"> </w:t>
      </w:r>
      <w:r w:rsidR="00125670">
        <w:t>C gives an idea of how the project unfolded.</w:t>
      </w:r>
    </w:p>
    <w:p w14:paraId="6813E926" w14:textId="4BD4D8C2" w:rsidR="000A5139" w:rsidRDefault="0004597A" w:rsidP="00D41348">
      <w:pPr>
        <w:pStyle w:val="Heading1"/>
      </w:pPr>
      <w:bookmarkStart w:id="238" w:name="_Toc511771886"/>
      <w:bookmarkStart w:id="239" w:name="_Toc511871682"/>
      <w:bookmarkStart w:id="240" w:name="_Toc512176199"/>
      <w:bookmarkStart w:id="241" w:name="_Toc512176251"/>
      <w:r>
        <w:lastRenderedPageBreak/>
        <w:t>Appendices</w:t>
      </w:r>
      <w:bookmarkEnd w:id="238"/>
      <w:bookmarkEnd w:id="239"/>
      <w:bookmarkEnd w:id="240"/>
      <w:bookmarkEnd w:id="241"/>
    </w:p>
    <w:p w14:paraId="493F0310" w14:textId="24FD0897" w:rsidR="00414FD5" w:rsidRDefault="00332C06" w:rsidP="00414FD5">
      <w:pPr>
        <w:pStyle w:val="Heading2"/>
        <w:numPr>
          <w:ilvl w:val="0"/>
          <w:numId w:val="7"/>
        </w:numPr>
      </w:pPr>
      <w:bookmarkStart w:id="242" w:name="_Toc511871683"/>
      <w:bookmarkStart w:id="243" w:name="_Toc511771887"/>
      <w:bookmarkStart w:id="244" w:name="_Toc512176200"/>
      <w:bookmarkStart w:id="245" w:name="_Toc512176252"/>
      <w:r>
        <w:t xml:space="preserve">Supporting </w:t>
      </w:r>
      <w:r w:rsidR="003A57E6">
        <w:t>D</w:t>
      </w:r>
      <w:r>
        <w:t>ocuments of Professional Approach</w:t>
      </w:r>
      <w:bookmarkEnd w:id="242"/>
      <w:bookmarkEnd w:id="244"/>
      <w:bookmarkEnd w:id="245"/>
    </w:p>
    <w:p w14:paraId="5F69F7A1" w14:textId="77777777" w:rsidR="001D1552" w:rsidRDefault="00107F45" w:rsidP="00B141E7">
      <w:pPr>
        <w:keepNext/>
        <w:jc w:val="center"/>
      </w:pPr>
      <w:r>
        <w:rPr>
          <w:noProof/>
        </w:rPr>
        <w:drawing>
          <wp:inline distT="0" distB="0" distL="0" distR="0" wp14:anchorId="7CC2AF2F" wp14:editId="40C00775">
            <wp:extent cx="5731510" cy="648017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6480175"/>
                    </a:xfrm>
                    <a:prstGeom prst="rect">
                      <a:avLst/>
                    </a:prstGeom>
                  </pic:spPr>
                </pic:pic>
              </a:graphicData>
            </a:graphic>
          </wp:inline>
        </w:drawing>
      </w:r>
    </w:p>
    <w:p w14:paraId="1A3F4181" w14:textId="4BB87D18" w:rsidR="00107F45" w:rsidRDefault="001D1552" w:rsidP="00B141E7">
      <w:pPr>
        <w:pStyle w:val="Caption"/>
        <w:jc w:val="center"/>
      </w:pPr>
      <w:r>
        <w:t xml:space="preserve">Figure </w:t>
      </w:r>
      <w:fldSimple w:instr=" SEQ Figure \* ARABIC ">
        <w:r w:rsidR="000C3D6E">
          <w:rPr>
            <w:noProof/>
          </w:rPr>
          <w:t>25</w:t>
        </w:r>
      </w:fldSimple>
      <w:r>
        <w:t xml:space="preserve"> Rich Picture of the artefacts during the process.</w:t>
      </w:r>
    </w:p>
    <w:p w14:paraId="6B029E61" w14:textId="77777777" w:rsidR="00BB0398" w:rsidRDefault="00BB0398" w:rsidP="00096352">
      <w:pPr>
        <w:keepNext/>
        <w:jc w:val="center"/>
      </w:pPr>
      <w:r>
        <w:rPr>
          <w:noProof/>
        </w:rPr>
        <w:lastRenderedPageBreak/>
        <w:drawing>
          <wp:inline distT="0" distB="0" distL="0" distR="0" wp14:anchorId="77097C2B" wp14:editId="48D7774E">
            <wp:extent cx="2893060" cy="670787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18581" cy="6767049"/>
                    </a:xfrm>
                    <a:prstGeom prst="rect">
                      <a:avLst/>
                    </a:prstGeom>
                  </pic:spPr>
                </pic:pic>
              </a:graphicData>
            </a:graphic>
          </wp:inline>
        </w:drawing>
      </w:r>
    </w:p>
    <w:p w14:paraId="6D216C43" w14:textId="437B11A2" w:rsidR="00BB0398" w:rsidRPr="00BB0398" w:rsidRDefault="00BB0398" w:rsidP="00096352">
      <w:pPr>
        <w:pStyle w:val="Caption"/>
        <w:jc w:val="center"/>
      </w:pPr>
      <w:r>
        <w:t xml:space="preserve">Figure </w:t>
      </w:r>
      <w:fldSimple w:instr=" SEQ Figure \* ARABIC ">
        <w:r w:rsidR="000C3D6E">
          <w:rPr>
            <w:noProof/>
          </w:rPr>
          <w:t>26</w:t>
        </w:r>
      </w:fldSimple>
      <w:r>
        <w:t xml:space="preserve"> Data Dictionary for the changes made</w:t>
      </w:r>
      <w:r w:rsidR="00661456">
        <w:t xml:space="preserve"> to the dataset</w:t>
      </w:r>
      <w:r>
        <w:t>.</w:t>
      </w:r>
    </w:p>
    <w:p w14:paraId="7DBADF5D" w14:textId="2BC336DA" w:rsidR="00C51022" w:rsidRPr="00C51022" w:rsidRDefault="00C51022" w:rsidP="00C51022"/>
    <w:p w14:paraId="0F6B5E1C" w14:textId="4E60341F" w:rsidR="00332C06" w:rsidRDefault="00DF2B14" w:rsidP="000D2CCC">
      <w:pPr>
        <w:pStyle w:val="Heading2"/>
        <w:numPr>
          <w:ilvl w:val="0"/>
          <w:numId w:val="7"/>
        </w:numPr>
      </w:pPr>
      <w:bookmarkStart w:id="246" w:name="_Toc511771888"/>
      <w:bookmarkStart w:id="247" w:name="_Toc511871684"/>
      <w:bookmarkStart w:id="248" w:name="_Toc512176201"/>
      <w:bookmarkStart w:id="249" w:name="_Toc512176253"/>
      <w:bookmarkEnd w:id="243"/>
      <w:r>
        <w:t xml:space="preserve">Evaluation </w:t>
      </w:r>
      <w:r w:rsidR="000D2CCC">
        <w:t>Results</w:t>
      </w:r>
      <w:bookmarkEnd w:id="246"/>
      <w:bookmarkEnd w:id="247"/>
      <w:bookmarkEnd w:id="248"/>
      <w:bookmarkEnd w:id="249"/>
    </w:p>
    <w:p w14:paraId="5CA36AC1" w14:textId="77777777" w:rsidR="006B1182" w:rsidRDefault="006B1182" w:rsidP="006B1182">
      <w:pPr>
        <w:keepNext/>
      </w:pPr>
      <w:r>
        <w:rPr>
          <w:noProof/>
        </w:rPr>
        <w:drawing>
          <wp:inline distT="0" distB="0" distL="0" distR="0" wp14:anchorId="418F9781" wp14:editId="34C45FF3">
            <wp:extent cx="5731510" cy="774700"/>
            <wp:effectExtent l="0" t="0" r="254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774700"/>
                    </a:xfrm>
                    <a:prstGeom prst="rect">
                      <a:avLst/>
                    </a:prstGeom>
                  </pic:spPr>
                </pic:pic>
              </a:graphicData>
            </a:graphic>
          </wp:inline>
        </w:drawing>
      </w:r>
    </w:p>
    <w:p w14:paraId="6709F539" w14:textId="1015239A" w:rsidR="00802718" w:rsidRPr="00802718" w:rsidRDefault="006B1182" w:rsidP="00802718">
      <w:pPr>
        <w:pStyle w:val="Caption"/>
        <w:jc w:val="center"/>
      </w:pPr>
      <w:r>
        <w:t xml:space="preserve">Figure </w:t>
      </w:r>
      <w:fldSimple w:instr=" SEQ Figure \* ARABIC ">
        <w:r w:rsidR="000C3D6E">
          <w:rPr>
            <w:noProof/>
          </w:rPr>
          <w:t>27</w:t>
        </w:r>
      </w:fldSimple>
      <w:r>
        <w:t xml:space="preserve"> Feature Selection </w:t>
      </w:r>
      <w:r w:rsidR="00AE0829" w:rsidRPr="009C2BBE">
        <w:rPr>
          <w:noProof/>
        </w:rPr>
        <w:t>R</w:t>
      </w:r>
      <w:r w:rsidRPr="009C2BBE">
        <w:rPr>
          <w:noProof/>
        </w:rPr>
        <w:t>esults</w:t>
      </w:r>
      <w:r>
        <w:t xml:space="preserve"> Comparison.</w:t>
      </w:r>
    </w:p>
    <w:p w14:paraId="363B1CD3" w14:textId="77777777" w:rsidR="005528A2" w:rsidRDefault="005528A2" w:rsidP="005528A2">
      <w:pPr>
        <w:keepNext/>
      </w:pPr>
      <w:r>
        <w:rPr>
          <w:noProof/>
        </w:rPr>
        <w:drawing>
          <wp:inline distT="0" distB="0" distL="0" distR="0" wp14:anchorId="1C4EE776" wp14:editId="118325E6">
            <wp:extent cx="5731510" cy="7878953"/>
            <wp:effectExtent l="0" t="0" r="254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7878953"/>
                    </a:xfrm>
                    <a:prstGeom prst="rect">
                      <a:avLst/>
                    </a:prstGeom>
                    <a:noFill/>
                    <a:ln>
                      <a:noFill/>
                    </a:ln>
                  </pic:spPr>
                </pic:pic>
              </a:graphicData>
            </a:graphic>
          </wp:inline>
        </w:drawing>
      </w:r>
    </w:p>
    <w:p w14:paraId="5E79142E" w14:textId="0C0FED16" w:rsidR="005528A2" w:rsidRPr="005528A2" w:rsidRDefault="005528A2" w:rsidP="005528A2">
      <w:pPr>
        <w:pStyle w:val="Caption"/>
      </w:pPr>
      <w:r>
        <w:t xml:space="preserve">Figure </w:t>
      </w:r>
      <w:r w:rsidR="000565D4">
        <w:fldChar w:fldCharType="begin"/>
      </w:r>
      <w:r w:rsidR="000565D4">
        <w:instrText xml:space="preserve"> SEQ Figure \* ARABIC </w:instrText>
      </w:r>
      <w:r w:rsidR="000565D4">
        <w:fldChar w:fldCharType="separate"/>
      </w:r>
      <w:r>
        <w:rPr>
          <w:noProof/>
        </w:rPr>
        <w:t>28</w:t>
      </w:r>
      <w:r w:rsidR="000565D4">
        <w:rPr>
          <w:noProof/>
        </w:rPr>
        <w:fldChar w:fldCharType="end"/>
      </w:r>
      <w:r>
        <w:t xml:space="preserve"> Consent Form</w:t>
      </w:r>
      <w:r w:rsidR="009063DC">
        <w:t xml:space="preserve"> Anonymised</w:t>
      </w:r>
    </w:p>
    <w:p w14:paraId="0C30B028" w14:textId="6FC56B76" w:rsidR="000D2CCC" w:rsidRDefault="00910872" w:rsidP="000D2CCC">
      <w:pPr>
        <w:pStyle w:val="Heading2"/>
        <w:numPr>
          <w:ilvl w:val="0"/>
          <w:numId w:val="7"/>
        </w:numPr>
      </w:pPr>
      <w:bookmarkStart w:id="250" w:name="_Toc511771889"/>
      <w:bookmarkStart w:id="251" w:name="_Toc511871685"/>
      <w:bookmarkStart w:id="252" w:name="_Toc512176202"/>
      <w:bookmarkStart w:id="253" w:name="_Toc512176254"/>
      <w:r>
        <w:t xml:space="preserve">Project </w:t>
      </w:r>
      <w:r w:rsidR="002A223F">
        <w:t>Management</w:t>
      </w:r>
      <w:bookmarkEnd w:id="250"/>
      <w:bookmarkEnd w:id="251"/>
      <w:bookmarkEnd w:id="252"/>
      <w:bookmarkEnd w:id="253"/>
    </w:p>
    <w:p w14:paraId="4A6CE462" w14:textId="77777777" w:rsidR="00C120B2" w:rsidRDefault="0067757B" w:rsidP="00C120B2">
      <w:pPr>
        <w:keepNext/>
        <w:ind w:left="720"/>
      </w:pPr>
      <w:r>
        <w:rPr>
          <w:noProof/>
        </w:rPr>
        <w:drawing>
          <wp:inline distT="0" distB="0" distL="0" distR="0" wp14:anchorId="33091394" wp14:editId="615FFC09">
            <wp:extent cx="5731510" cy="1367155"/>
            <wp:effectExtent l="0" t="0" r="254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367155"/>
                    </a:xfrm>
                    <a:prstGeom prst="rect">
                      <a:avLst/>
                    </a:prstGeom>
                  </pic:spPr>
                </pic:pic>
              </a:graphicData>
            </a:graphic>
          </wp:inline>
        </w:drawing>
      </w:r>
    </w:p>
    <w:p w14:paraId="03B87FC3" w14:textId="475ECA95" w:rsidR="00D55E61" w:rsidRDefault="00C120B2" w:rsidP="00C120B2">
      <w:pPr>
        <w:pStyle w:val="Caption"/>
        <w:jc w:val="center"/>
      </w:pPr>
      <w:r>
        <w:t xml:space="preserve">Figure </w:t>
      </w:r>
      <w:fldSimple w:instr=" SEQ Figure \* ARABIC ">
        <w:r w:rsidR="00802718">
          <w:rPr>
            <w:noProof/>
          </w:rPr>
          <w:t>29</w:t>
        </w:r>
      </w:fldSimple>
      <w:r>
        <w:t xml:space="preserve"> Gantt Chart for the project timeline.</w:t>
      </w:r>
    </w:p>
    <w:p w14:paraId="65DF5BE7" w14:textId="77777777" w:rsidR="000C3D6E" w:rsidRDefault="000C3D6E" w:rsidP="000C3D6E">
      <w:pPr>
        <w:keepNext/>
        <w:jc w:val="center"/>
      </w:pPr>
      <w:r>
        <w:rPr>
          <w:noProof/>
        </w:rPr>
        <w:drawing>
          <wp:inline distT="0" distB="0" distL="0" distR="0" wp14:anchorId="6A706EEB" wp14:editId="765C0DCD">
            <wp:extent cx="3686175" cy="60388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86175" cy="6038850"/>
                    </a:xfrm>
                    <a:prstGeom prst="rect">
                      <a:avLst/>
                    </a:prstGeom>
                  </pic:spPr>
                </pic:pic>
              </a:graphicData>
            </a:graphic>
          </wp:inline>
        </w:drawing>
      </w:r>
    </w:p>
    <w:p w14:paraId="6E4086C1" w14:textId="790FFDC0" w:rsidR="00C711FC" w:rsidRPr="00C711FC" w:rsidRDefault="000C3D6E" w:rsidP="00C711FC">
      <w:pPr>
        <w:pStyle w:val="Caption"/>
        <w:jc w:val="center"/>
      </w:pPr>
      <w:r>
        <w:t xml:space="preserve">Figure </w:t>
      </w:r>
      <w:fldSimple w:instr=" SEQ Figure \* ARABIC ">
        <w:r w:rsidR="00802718">
          <w:rPr>
            <w:noProof/>
          </w:rPr>
          <w:t>30</w:t>
        </w:r>
      </w:fldSimple>
      <w:r>
        <w:t xml:space="preserve"> History Log</w:t>
      </w:r>
    </w:p>
    <w:p w14:paraId="44AEE826" w14:textId="77777777" w:rsidR="00B35402" w:rsidRDefault="00B35402" w:rsidP="00B35402">
      <w:pPr>
        <w:keepNext/>
      </w:pPr>
      <w:r>
        <w:rPr>
          <w:noProof/>
        </w:rPr>
        <w:drawing>
          <wp:inline distT="0" distB="0" distL="0" distR="0" wp14:anchorId="33646DE0" wp14:editId="316032CC">
            <wp:extent cx="5731510" cy="139319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1393190"/>
                    </a:xfrm>
                    <a:prstGeom prst="rect">
                      <a:avLst/>
                    </a:prstGeom>
                  </pic:spPr>
                </pic:pic>
              </a:graphicData>
            </a:graphic>
          </wp:inline>
        </w:drawing>
      </w:r>
    </w:p>
    <w:p w14:paraId="7E48D621" w14:textId="506AD75A" w:rsidR="00B35402" w:rsidRPr="00B35402" w:rsidRDefault="00B35402" w:rsidP="00B35402">
      <w:pPr>
        <w:pStyle w:val="Caption"/>
      </w:pPr>
      <w:r>
        <w:t xml:space="preserve">Figure </w:t>
      </w:r>
      <w:fldSimple w:instr=" SEQ Figure \* ARABIC ">
        <w:r>
          <w:rPr>
            <w:noProof/>
          </w:rPr>
          <w:t>31</w:t>
        </w:r>
      </w:fldSimple>
      <w:r>
        <w:t xml:space="preserve"> Meeting Records Sheet</w:t>
      </w:r>
    </w:p>
    <w:p w14:paraId="317A5CF9" w14:textId="77777777" w:rsidR="004F199C" w:rsidRDefault="004F199C" w:rsidP="00036620"/>
    <w:p w14:paraId="5C696FD5" w14:textId="77777777" w:rsidR="00036620" w:rsidRPr="00036620" w:rsidRDefault="00036620" w:rsidP="00036620"/>
    <w:p w14:paraId="016B91B8" w14:textId="4033F74D" w:rsidR="001404EA" w:rsidRPr="001404EA" w:rsidRDefault="00B44A00" w:rsidP="00A307CC">
      <w:pPr>
        <w:pStyle w:val="Heading2"/>
        <w:numPr>
          <w:ilvl w:val="0"/>
          <w:numId w:val="7"/>
        </w:numPr>
      </w:pPr>
      <w:bookmarkStart w:id="254" w:name="_Toc511771890"/>
      <w:bookmarkStart w:id="255" w:name="_Toc511871686"/>
      <w:bookmarkStart w:id="256" w:name="_Toc512176203"/>
      <w:bookmarkStart w:id="257" w:name="_Toc512176255"/>
      <w:r>
        <w:lastRenderedPageBreak/>
        <w:t>Document Repositor</w:t>
      </w:r>
      <w:r w:rsidR="00A21A2B">
        <w:t>ies</w:t>
      </w:r>
      <w:r w:rsidR="00AF0A79">
        <w:t xml:space="preserve"> and Code</w:t>
      </w:r>
      <w:bookmarkEnd w:id="254"/>
      <w:bookmarkEnd w:id="255"/>
      <w:bookmarkEnd w:id="256"/>
      <w:bookmarkEnd w:id="257"/>
    </w:p>
    <w:p w14:paraId="261323A7" w14:textId="77777777" w:rsidR="007F3010" w:rsidRDefault="007F3010" w:rsidP="007F3010">
      <w:pPr>
        <w:pStyle w:val="ListParagraph"/>
      </w:pPr>
    </w:p>
    <w:p w14:paraId="080C8BF7" w14:textId="5D3F08CE" w:rsidR="007F3010" w:rsidRDefault="007F3010" w:rsidP="007F3010">
      <w:pPr>
        <w:pStyle w:val="ListParagraph"/>
        <w:rPr>
          <w:rStyle w:val="Hyperlink"/>
        </w:rPr>
      </w:pPr>
      <w:r>
        <w:t xml:space="preserve">GitHub Repository Link: </w:t>
      </w:r>
      <w:hyperlink r:id="rId48" w:history="1">
        <w:r w:rsidRPr="00552ECB">
          <w:rPr>
            <w:rStyle w:val="Hyperlink"/>
          </w:rPr>
          <w:t>https://github.com/BenjaminIsaac0111/Cancer-Prediction-Model</w:t>
        </w:r>
      </w:hyperlink>
    </w:p>
    <w:p w14:paraId="284BB1ED" w14:textId="7AF59EA5" w:rsidR="00741266" w:rsidRDefault="00741266" w:rsidP="007F3010">
      <w:pPr>
        <w:pStyle w:val="ListParagraph"/>
        <w:rPr>
          <w:rStyle w:val="Hyperlink"/>
        </w:rPr>
      </w:pPr>
    </w:p>
    <w:p w14:paraId="6A879B18" w14:textId="13CC94DC" w:rsidR="00783B5F" w:rsidRDefault="0037409B" w:rsidP="007F3010">
      <w:pPr>
        <w:pStyle w:val="ListParagraph"/>
        <w:rPr>
          <w:rStyle w:val="Hyperlink"/>
        </w:rPr>
      </w:pPr>
      <w:r>
        <w:t xml:space="preserve">Data Source: </w:t>
      </w:r>
      <w:r w:rsidR="00783B5F" w:rsidRPr="00783B5F">
        <w:rPr>
          <w:rStyle w:val="Hyperlink"/>
        </w:rPr>
        <w:t>https://archive.ics.uci.edu/ml/datasets/Breast+Cancer+Wisconsin+(Diagnostic)</w:t>
      </w:r>
    </w:p>
    <w:p w14:paraId="58A899F7" w14:textId="77777777" w:rsidR="00CE4EE6" w:rsidRDefault="00CE4EE6" w:rsidP="007F3010">
      <w:pPr>
        <w:pStyle w:val="ListParagraph"/>
        <w:rPr>
          <w:rStyle w:val="Hyperlink"/>
        </w:rPr>
      </w:pPr>
    </w:p>
    <w:p w14:paraId="5DC05774" w14:textId="36E7EA2A" w:rsidR="007B640E" w:rsidRDefault="007B640E" w:rsidP="007F3010">
      <w:pPr>
        <w:pStyle w:val="ListParagraph"/>
      </w:pPr>
    </w:p>
    <w:p w14:paraId="7A0F0BBF" w14:textId="5702AD63" w:rsidR="007B640E" w:rsidRDefault="00013396" w:rsidP="00013396">
      <w:pPr>
        <w:pStyle w:val="Heading3"/>
        <w:numPr>
          <w:ilvl w:val="0"/>
          <w:numId w:val="9"/>
        </w:numPr>
      </w:pPr>
      <w:bookmarkStart w:id="258" w:name="_Toc512176204"/>
      <w:bookmarkStart w:id="259" w:name="_Toc512176256"/>
      <w:r>
        <w:t>Project Set up and Data Dictionary</w:t>
      </w:r>
      <w:bookmarkEnd w:id="258"/>
      <w:bookmarkEnd w:id="259"/>
    </w:p>
    <w:p w14:paraId="3DE7A54A" w14:textId="7ABCE1F2" w:rsidR="004977B5" w:rsidRPr="004977B5" w:rsidRDefault="004977B5" w:rsidP="004977B5">
      <w:r>
        <w:rPr>
          <w:noProof/>
        </w:rPr>
        <w:drawing>
          <wp:inline distT="0" distB="0" distL="0" distR="0" wp14:anchorId="3B34E77E" wp14:editId="7539E231">
            <wp:extent cx="5731510" cy="35280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3528060"/>
                    </a:xfrm>
                    <a:prstGeom prst="rect">
                      <a:avLst/>
                    </a:prstGeom>
                  </pic:spPr>
                </pic:pic>
              </a:graphicData>
            </a:graphic>
          </wp:inline>
        </w:drawing>
      </w:r>
    </w:p>
    <w:p w14:paraId="091E9880" w14:textId="7369AF34" w:rsidR="007F3010" w:rsidRDefault="007F3010" w:rsidP="00A23FE6">
      <w:pPr>
        <w:ind w:left="720"/>
      </w:pPr>
    </w:p>
    <w:p w14:paraId="756D8C84" w14:textId="5C2C1255" w:rsidR="00805022" w:rsidRDefault="00A460F9" w:rsidP="00E25C06">
      <w:pPr>
        <w:pStyle w:val="Heading3"/>
        <w:numPr>
          <w:ilvl w:val="0"/>
          <w:numId w:val="9"/>
        </w:numPr>
      </w:pPr>
      <w:bookmarkStart w:id="260" w:name="_Toc512176205"/>
      <w:bookmarkStart w:id="261" w:name="_Toc512176257"/>
      <w:r>
        <w:t>Data Pre-processing</w:t>
      </w:r>
      <w:r w:rsidR="004977B5">
        <w:t xml:space="preserve"> and Preparation</w:t>
      </w:r>
      <w:bookmarkEnd w:id="260"/>
      <w:bookmarkEnd w:id="261"/>
    </w:p>
    <w:p w14:paraId="21C82331" w14:textId="5039BF7A" w:rsidR="004977B5" w:rsidRDefault="004977B5" w:rsidP="004977B5">
      <w:r>
        <w:rPr>
          <w:noProof/>
        </w:rPr>
        <w:drawing>
          <wp:inline distT="0" distB="0" distL="0" distR="0" wp14:anchorId="0980EA36" wp14:editId="4BDC8941">
            <wp:extent cx="5731510" cy="304863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048635"/>
                    </a:xfrm>
                    <a:prstGeom prst="rect">
                      <a:avLst/>
                    </a:prstGeom>
                  </pic:spPr>
                </pic:pic>
              </a:graphicData>
            </a:graphic>
          </wp:inline>
        </w:drawing>
      </w:r>
    </w:p>
    <w:p w14:paraId="0F6335D7" w14:textId="578A6703" w:rsidR="009C255B" w:rsidRDefault="009C255B" w:rsidP="00A43876">
      <w:pPr>
        <w:pStyle w:val="Heading3"/>
        <w:numPr>
          <w:ilvl w:val="0"/>
          <w:numId w:val="9"/>
        </w:numPr>
      </w:pPr>
      <w:bookmarkStart w:id="262" w:name="_Toc512176206"/>
      <w:bookmarkStart w:id="263" w:name="_Toc512176258"/>
      <w:r>
        <w:lastRenderedPageBreak/>
        <w:t>Data Exploration and Visualisation</w:t>
      </w:r>
      <w:bookmarkEnd w:id="262"/>
      <w:bookmarkEnd w:id="263"/>
    </w:p>
    <w:p w14:paraId="60AB8672" w14:textId="26C1DBB9" w:rsidR="004977B5" w:rsidRDefault="00DB587B" w:rsidP="00AF1E0F">
      <w:r>
        <w:rPr>
          <w:noProof/>
        </w:rPr>
        <w:drawing>
          <wp:inline distT="0" distB="0" distL="0" distR="0" wp14:anchorId="16218F4B" wp14:editId="2911C679">
            <wp:extent cx="5731510" cy="3515360"/>
            <wp:effectExtent l="0" t="0" r="254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515360"/>
                    </a:xfrm>
                    <a:prstGeom prst="rect">
                      <a:avLst/>
                    </a:prstGeom>
                  </pic:spPr>
                </pic:pic>
              </a:graphicData>
            </a:graphic>
          </wp:inline>
        </w:drawing>
      </w:r>
    </w:p>
    <w:p w14:paraId="7616FFF3" w14:textId="56E2C40A" w:rsidR="003A5DCC" w:rsidRDefault="003A5DCC" w:rsidP="00AF1E0F">
      <w:r>
        <w:rPr>
          <w:noProof/>
        </w:rPr>
        <w:drawing>
          <wp:inline distT="0" distB="0" distL="0" distR="0" wp14:anchorId="54878C92" wp14:editId="210344EE">
            <wp:extent cx="5731510" cy="44577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445770"/>
                    </a:xfrm>
                    <a:prstGeom prst="rect">
                      <a:avLst/>
                    </a:prstGeom>
                  </pic:spPr>
                </pic:pic>
              </a:graphicData>
            </a:graphic>
          </wp:inline>
        </w:drawing>
      </w:r>
    </w:p>
    <w:p w14:paraId="12B2223C" w14:textId="1667277F" w:rsidR="00B207A8" w:rsidRDefault="00B207A8" w:rsidP="00AF1E0F">
      <w:r>
        <w:rPr>
          <w:noProof/>
        </w:rPr>
        <w:drawing>
          <wp:inline distT="0" distB="0" distL="0" distR="0" wp14:anchorId="145DC2C3" wp14:editId="53A1E3D8">
            <wp:extent cx="5731510" cy="1749425"/>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1749425"/>
                    </a:xfrm>
                    <a:prstGeom prst="rect">
                      <a:avLst/>
                    </a:prstGeom>
                  </pic:spPr>
                </pic:pic>
              </a:graphicData>
            </a:graphic>
          </wp:inline>
        </w:drawing>
      </w:r>
    </w:p>
    <w:p w14:paraId="0E62F766" w14:textId="6EF89092" w:rsidR="004224CA" w:rsidRDefault="004224CA" w:rsidP="00AF1E0F">
      <w:r>
        <w:rPr>
          <w:noProof/>
        </w:rPr>
        <w:drawing>
          <wp:inline distT="0" distB="0" distL="0" distR="0" wp14:anchorId="4FE6B5E2" wp14:editId="3F4ADC4F">
            <wp:extent cx="5731510" cy="8223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822325"/>
                    </a:xfrm>
                    <a:prstGeom prst="rect">
                      <a:avLst/>
                    </a:prstGeom>
                  </pic:spPr>
                </pic:pic>
              </a:graphicData>
            </a:graphic>
          </wp:inline>
        </w:drawing>
      </w:r>
    </w:p>
    <w:p w14:paraId="50CF2494" w14:textId="21A7A872" w:rsidR="00D61EBD" w:rsidRDefault="00D61EBD" w:rsidP="00AF1E0F">
      <w:r>
        <w:rPr>
          <w:noProof/>
        </w:rPr>
        <w:lastRenderedPageBreak/>
        <w:drawing>
          <wp:inline distT="0" distB="0" distL="0" distR="0" wp14:anchorId="22FE2E2E" wp14:editId="096A3A8B">
            <wp:extent cx="5731510" cy="3145155"/>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145155"/>
                    </a:xfrm>
                    <a:prstGeom prst="rect">
                      <a:avLst/>
                    </a:prstGeom>
                  </pic:spPr>
                </pic:pic>
              </a:graphicData>
            </a:graphic>
          </wp:inline>
        </w:drawing>
      </w:r>
    </w:p>
    <w:p w14:paraId="37F5D131" w14:textId="2815D9DF" w:rsidR="00C07F5F" w:rsidRDefault="00704689" w:rsidP="00704689">
      <w:pPr>
        <w:pStyle w:val="Heading3"/>
        <w:numPr>
          <w:ilvl w:val="0"/>
          <w:numId w:val="9"/>
        </w:numPr>
      </w:pPr>
      <w:bookmarkStart w:id="264" w:name="_Toc512176207"/>
      <w:bookmarkStart w:id="265" w:name="_Toc512176259"/>
      <w:r>
        <w:t>Testing</w:t>
      </w:r>
      <w:bookmarkEnd w:id="264"/>
      <w:bookmarkEnd w:id="265"/>
    </w:p>
    <w:p w14:paraId="6954058B" w14:textId="56659C15" w:rsidR="00771D21" w:rsidRPr="00771D21" w:rsidRDefault="00771D21" w:rsidP="00771D21">
      <w:r>
        <w:rPr>
          <w:noProof/>
        </w:rPr>
        <w:drawing>
          <wp:inline distT="0" distB="0" distL="0" distR="0" wp14:anchorId="1321AAF2" wp14:editId="0768B02A">
            <wp:extent cx="5731510" cy="5099050"/>
            <wp:effectExtent l="0" t="0" r="254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5099050"/>
                    </a:xfrm>
                    <a:prstGeom prst="rect">
                      <a:avLst/>
                    </a:prstGeom>
                  </pic:spPr>
                </pic:pic>
              </a:graphicData>
            </a:graphic>
          </wp:inline>
        </w:drawing>
      </w:r>
    </w:p>
    <w:p w14:paraId="1260F43A" w14:textId="1C3C592E" w:rsidR="00DC5803" w:rsidRDefault="0004597A" w:rsidP="001404EA">
      <w:pPr>
        <w:pStyle w:val="Heading1"/>
      </w:pPr>
      <w:bookmarkStart w:id="266" w:name="_Toc511771891"/>
      <w:bookmarkStart w:id="267" w:name="_Toc511871687"/>
      <w:bookmarkStart w:id="268" w:name="_Toc512176208"/>
      <w:bookmarkStart w:id="269" w:name="_Toc512176260"/>
      <w:r>
        <w:lastRenderedPageBreak/>
        <w:t>References</w:t>
      </w:r>
      <w:bookmarkEnd w:id="266"/>
      <w:bookmarkEnd w:id="267"/>
      <w:bookmarkEnd w:id="268"/>
      <w:bookmarkEnd w:id="269"/>
    </w:p>
    <w:p w14:paraId="38BB43B3" w14:textId="77777777" w:rsidR="00C0187E" w:rsidRDefault="007E1AF0" w:rsidP="00C0187E">
      <w:pPr>
        <w:pStyle w:val="Bibliography"/>
      </w:pPr>
      <w:r>
        <w:fldChar w:fldCharType="begin"/>
      </w:r>
      <w:r w:rsidR="00C0187E">
        <w:instrText xml:space="preserve"> ADDIN ZOTERO_BIBL {"uncited":[],"omitted":[],"custom":[]} CSL_BIBLIOGRAPHY </w:instrText>
      </w:r>
      <w:r>
        <w:fldChar w:fldCharType="separate"/>
      </w:r>
      <w:r w:rsidR="00C0187E">
        <w:t xml:space="preserve">Accuracy Paradox (2017a) , in: </w:t>
      </w:r>
      <w:r w:rsidR="00C0187E">
        <w:rPr>
          <w:i/>
          <w:iCs/>
        </w:rPr>
        <w:t>Wikipedia</w:t>
      </w:r>
      <w:r w:rsidR="00C0187E">
        <w:t xml:space="preserve"> [Online]. Available from: &lt;https://en.wikipedia.org/w/index.php?title=Accuracy_paradox&amp;oldid=814373733&gt; [Accessed 13 March 2018].</w:t>
      </w:r>
    </w:p>
    <w:p w14:paraId="032103CC" w14:textId="77777777" w:rsidR="00C0187E" w:rsidRDefault="00C0187E" w:rsidP="00C0187E">
      <w:pPr>
        <w:pStyle w:val="Bibliography"/>
      </w:pPr>
      <w:r>
        <w:t xml:space="preserve">Akiwatkar, R. (2017) </w:t>
      </w:r>
      <w:r>
        <w:rPr>
          <w:i/>
          <w:iCs/>
        </w:rPr>
        <w:t>The Most Popular Languages for Data Science - DZone Big Data</w:t>
      </w:r>
      <w:r>
        <w:t xml:space="preserve"> [Online]. dzone.com. Available from: &lt;https://dzone.com/articles/which-are-the-popular-languages-for-data-science&gt; [Accessed 21 March 2018].</w:t>
      </w:r>
    </w:p>
    <w:p w14:paraId="249B4D74" w14:textId="77777777" w:rsidR="00C0187E" w:rsidRDefault="00C0187E" w:rsidP="00C0187E">
      <w:pPr>
        <w:pStyle w:val="Bibliography"/>
      </w:pPr>
      <w:r>
        <w:t xml:space="preserve">Alexander (2017) </w:t>
      </w:r>
      <w:r>
        <w:rPr>
          <w:i/>
          <w:iCs/>
        </w:rPr>
        <w:t>Python - Anaconda vs Miniconda - Stack Overflow</w:t>
      </w:r>
      <w:r>
        <w:t xml:space="preserve"> [Online]. Available from: &lt;https://stackoverflow.com/questions/45421163/anaconda-vs-miniconda&gt; [Accessed 21 March 2018].</w:t>
      </w:r>
    </w:p>
    <w:p w14:paraId="74F7124A" w14:textId="77777777" w:rsidR="00C0187E" w:rsidRDefault="00C0187E" w:rsidP="00C0187E">
      <w:pPr>
        <w:pStyle w:val="Bibliography"/>
      </w:pPr>
      <w:r>
        <w:t xml:space="preserve">amoeba (2015) </w:t>
      </w:r>
      <w:r>
        <w:rPr>
          <w:i/>
          <w:iCs/>
        </w:rPr>
        <w:t>Pca - Making Sense of Principal Component Analysis, Eigenvectors &amp; Eigenvalues - Cross Validated</w:t>
      </w:r>
      <w:r>
        <w:t xml:space="preserve"> [Online]. Available from: &lt;https://stats.stackexchange.com/questions/2691/making-sense-of-principal-component-analysis-eigenvectors-eigenvalues&gt; [Accessed 13 March 2018].</w:t>
      </w:r>
    </w:p>
    <w:p w14:paraId="458585BC" w14:textId="77777777" w:rsidR="00C0187E" w:rsidRDefault="00C0187E" w:rsidP="00C0187E">
      <w:pPr>
        <w:pStyle w:val="Bibliography"/>
      </w:pPr>
      <w:r>
        <w:t xml:space="preserve">Anaconda (n.d.) </w:t>
      </w:r>
      <w:r>
        <w:rPr>
          <w:i/>
          <w:iCs/>
        </w:rPr>
        <w:t>Downloads</w:t>
      </w:r>
      <w:r>
        <w:t xml:space="preserve"> [Online]. Anaconda. Available from: &lt;https://www.anaconda.com/download/&gt; [Accessed 21 March 2018].</w:t>
      </w:r>
    </w:p>
    <w:p w14:paraId="2E686A05" w14:textId="77777777" w:rsidR="00C0187E" w:rsidRDefault="00C0187E" w:rsidP="00C0187E">
      <w:pPr>
        <w:pStyle w:val="Bibliography"/>
      </w:pPr>
      <w:r>
        <w:t xml:space="preserve">Behnel, S., Bradshaw, R., Citro, C., Dalcin, L., Seljebotn, D. S. &amp; Smith, K. (2011) Cython: The Best of Both Worlds. </w:t>
      </w:r>
      <w:r>
        <w:rPr>
          <w:i/>
          <w:iCs/>
        </w:rPr>
        <w:t>Computing in Science and Engg.</w:t>
      </w:r>
      <w:r>
        <w:t>, 13 (2) March, pp. 31–39.</w:t>
      </w:r>
    </w:p>
    <w:p w14:paraId="76B80ACB" w14:textId="77777777" w:rsidR="00C0187E" w:rsidRDefault="00C0187E" w:rsidP="00C0187E">
      <w:pPr>
        <w:pStyle w:val="Bibliography"/>
      </w:pPr>
      <w:r>
        <w:t xml:space="preserve">Berrizbeitia, L. D. (2016) </w:t>
      </w:r>
      <w:r>
        <w:rPr>
          <w:i/>
          <w:iCs/>
        </w:rPr>
        <w:t>Receiver Operating Characteristic (ROC) Curves</w:t>
      </w:r>
      <w:r>
        <w:t xml:space="preserve"> [Online]. Available from: &lt;https://kennis-research.shinyapps.io/ROC-Curves/&gt; [Accessed 16 April 2018].</w:t>
      </w:r>
    </w:p>
    <w:p w14:paraId="0D830ACE" w14:textId="77777777" w:rsidR="00C0187E" w:rsidRDefault="00C0187E" w:rsidP="00C0187E">
      <w:pPr>
        <w:pStyle w:val="Bibliography"/>
      </w:pPr>
      <w:r>
        <w:t xml:space="preserve">Brownlee, J. (2015) 8 Tactics to Combat Imbalanced Classes in Your Machine Learning Dataset. </w:t>
      </w:r>
      <w:r>
        <w:rPr>
          <w:i/>
          <w:iCs/>
        </w:rPr>
        <w:t>Machine Learning Mastery</w:t>
      </w:r>
      <w:r>
        <w:t>, 19 August [Online blog]. Available from: &lt;https://machinelearningmastery.com/tactics-to-combat-imbalanced-classes-in-your-machine-learning-dataset/&gt; [Accessed 13 March 2018].</w:t>
      </w:r>
    </w:p>
    <w:p w14:paraId="77423A74" w14:textId="77777777" w:rsidR="00C0187E" w:rsidRDefault="00C0187E" w:rsidP="00C0187E">
      <w:pPr>
        <w:pStyle w:val="Bibliography"/>
      </w:pPr>
      <w:r>
        <w:t xml:space="preserve">Buja, A., Swayne, D. F., Littman, M. L., Dean, N., Hofmann, H. &amp; Chen, L. (2008) Data Visualization With Multidimensional Scaling. </w:t>
      </w:r>
      <w:r>
        <w:rPr>
          <w:i/>
          <w:iCs/>
        </w:rPr>
        <w:t>Journal of Computational and Graphical Statistics</w:t>
      </w:r>
      <w:r>
        <w:t>, 17 (2) June, pp. 444–472.</w:t>
      </w:r>
    </w:p>
    <w:p w14:paraId="42C96821" w14:textId="77777777" w:rsidR="00C0187E" w:rsidRDefault="00C0187E" w:rsidP="00C0187E">
      <w:pPr>
        <w:pStyle w:val="Bibliography"/>
      </w:pPr>
      <w:r>
        <w:t xml:space="preserve">Calkins, K. G. (2005) </w:t>
      </w:r>
      <w:r>
        <w:rPr>
          <w:i/>
          <w:iCs/>
        </w:rPr>
        <w:t>More Correlation Coeficients</w:t>
      </w:r>
      <w:r>
        <w:t xml:space="preserve"> [Online]. Available from: &lt;https://www.andrews.edu/~calkins/math/edrm611/edrm13.htm#POINTB&gt; [Accessed 31 March 2018].</w:t>
      </w:r>
    </w:p>
    <w:p w14:paraId="43AC9AB9" w14:textId="77777777" w:rsidR="00C0187E" w:rsidRDefault="00C0187E" w:rsidP="00C0187E">
      <w:pPr>
        <w:pStyle w:val="Bibliography"/>
      </w:pPr>
      <w:r>
        <w:t>Chawla, N. V., Bowyer, K. W., Hall, L. O. &amp; Kegelmeyer, W. P. (2002) SMOTE: Synthetic Minority Over-Sampling Technique. June, p. 37.</w:t>
      </w:r>
    </w:p>
    <w:p w14:paraId="4FB871CA" w14:textId="77777777" w:rsidR="00C0187E" w:rsidRDefault="00C0187E" w:rsidP="00C0187E">
      <w:pPr>
        <w:pStyle w:val="Bibliography"/>
      </w:pPr>
      <w:r>
        <w:t xml:space="preserve">Coiera, E. (2015) Clinical Decision Support and Analytics. In: </w:t>
      </w:r>
      <w:r>
        <w:rPr>
          <w:i/>
          <w:iCs/>
        </w:rPr>
        <w:t>Guide To Health Infomatics</w:t>
      </w:r>
      <w:r>
        <w:t>. CRC Press, pp. 417–472.</w:t>
      </w:r>
    </w:p>
    <w:p w14:paraId="71F23044" w14:textId="77777777" w:rsidR="00C0187E" w:rsidRDefault="00C0187E" w:rsidP="00C0187E">
      <w:pPr>
        <w:pStyle w:val="Bibliography"/>
      </w:pPr>
      <w:r>
        <w:t xml:space="preserve">Cross-Industry Standard Process for Data Mining (2017b) , in: </w:t>
      </w:r>
      <w:r>
        <w:rPr>
          <w:i/>
          <w:iCs/>
        </w:rPr>
        <w:t>Wikipedia</w:t>
      </w:r>
      <w:r>
        <w:t xml:space="preserve"> [Online]. Available from: &lt;https://en.wikipedia.org/w/index.php?title=Cross-industry_standard_process_for_data_mining&amp;oldid=807885507&gt; [Accessed 2 April 2018].</w:t>
      </w:r>
    </w:p>
    <w:p w14:paraId="73329164" w14:textId="77777777" w:rsidR="00C0187E" w:rsidRDefault="00C0187E" w:rsidP="00C0187E">
      <w:pPr>
        <w:pStyle w:val="Bibliography"/>
      </w:pPr>
      <w:r>
        <w:t xml:space="preserve">Danielsson, P.-E. (1980) </w:t>
      </w:r>
      <w:r>
        <w:rPr>
          <w:i/>
          <w:iCs/>
        </w:rPr>
        <w:t>Euclidean Distance Mapping</w:t>
      </w:r>
      <w:r>
        <w:t>.</w:t>
      </w:r>
    </w:p>
    <w:p w14:paraId="7600B0B8" w14:textId="77777777" w:rsidR="00C0187E" w:rsidRDefault="00C0187E" w:rsidP="00C0187E">
      <w:pPr>
        <w:pStyle w:val="Bibliography"/>
      </w:pPr>
      <w:r>
        <w:lastRenderedPageBreak/>
        <w:t xml:space="preserve">Dombal, F. T. de, Leaper, D. J., Staniland, J. R., McCann, A. P. &amp; Horrocks, J. C. (1972) Computer-Aided Diagnosis of Acute Abdominal Pain. </w:t>
      </w:r>
      <w:r>
        <w:rPr>
          <w:i/>
          <w:iCs/>
        </w:rPr>
        <w:t>British Medical Journal</w:t>
      </w:r>
      <w:r>
        <w:t>, 2 (5804) April, pp. 9–13.</w:t>
      </w:r>
    </w:p>
    <w:p w14:paraId="13888BBE" w14:textId="77777777" w:rsidR="00C0187E" w:rsidRDefault="00C0187E" w:rsidP="00C0187E">
      <w:pPr>
        <w:pStyle w:val="Bibliography"/>
      </w:pPr>
      <w:r>
        <w:t xml:space="preserve">Fawcett, T. (2016) </w:t>
      </w:r>
      <w:r>
        <w:rPr>
          <w:i/>
          <w:iCs/>
        </w:rPr>
        <w:t>Learning from Imbalanced Classes</w:t>
      </w:r>
      <w:r>
        <w:t xml:space="preserve"> [Online]. Silicon Valley Data Science. Available from: &lt;https://svds.com/learning-imbalanced-classes/&gt; [Accessed 15 April 2018].</w:t>
      </w:r>
    </w:p>
    <w:p w14:paraId="7865A61A" w14:textId="77777777" w:rsidR="00C0187E" w:rsidRDefault="00C0187E" w:rsidP="00C0187E">
      <w:pPr>
        <w:pStyle w:val="Bibliography"/>
      </w:pPr>
      <w:r>
        <w:t xml:space="preserve">Ferreira Filho, W. (2017) </w:t>
      </w:r>
      <w:r>
        <w:rPr>
          <w:i/>
          <w:iCs/>
        </w:rPr>
        <w:t>Computer Science Distilled: Learn the Art of Solving Computational Problems</w:t>
      </w:r>
      <w:r>
        <w:t>. Las Vegas, [Nevada: Code Energy LLC.</w:t>
      </w:r>
    </w:p>
    <w:p w14:paraId="6EA2287B" w14:textId="77777777" w:rsidR="00C0187E" w:rsidRDefault="00C0187E" w:rsidP="00C0187E">
      <w:pPr>
        <w:pStyle w:val="Bibliography"/>
      </w:pPr>
      <w:r>
        <w:t xml:space="preserve">Fox, G. (2016) </w:t>
      </w:r>
      <w:r>
        <w:rPr>
          <w:i/>
          <w:iCs/>
        </w:rPr>
        <w:t>The Matrix, It’s a Complex Plot | Minitab</w:t>
      </w:r>
      <w:r>
        <w:t xml:space="preserve"> [Online]. Available from: &lt;http://blog.minitab.com/blog/data-analysis-and-quality-improvement-and-stuff/the-matrix-its-a-complex-plot&gt; [Accessed 2 April 2018].</w:t>
      </w:r>
    </w:p>
    <w:p w14:paraId="5DF7EC65" w14:textId="77777777" w:rsidR="00C0187E" w:rsidRDefault="00C0187E" w:rsidP="00C0187E">
      <w:pPr>
        <w:pStyle w:val="Bibliography"/>
      </w:pPr>
      <w:r>
        <w:t xml:space="preserve">Géron, A. (2017) </w:t>
      </w:r>
      <w:r>
        <w:rPr>
          <w:i/>
          <w:iCs/>
        </w:rPr>
        <w:t>Hands-on Machine Learning with Scikit-Learn and TensorFlow: Concepts, Tools, and Techniques to Build Intelligent Systems</w:t>
      </w:r>
      <w:r>
        <w:t>. Beijing Boston Farnham Sebastopol Tokyo: O’Reilly.</w:t>
      </w:r>
    </w:p>
    <w:p w14:paraId="0B34C652" w14:textId="77777777" w:rsidR="00C0187E" w:rsidRDefault="00C0187E" w:rsidP="00C0187E">
      <w:pPr>
        <w:pStyle w:val="Bibliography"/>
      </w:pPr>
      <w:r>
        <w:t xml:space="preserve">GitHub (n.d.) </w:t>
      </w:r>
      <w:r>
        <w:rPr>
          <w:i/>
          <w:iCs/>
        </w:rPr>
        <w:t>Build Software Better, Together</w:t>
      </w:r>
      <w:r>
        <w:t xml:space="preserve"> [Online]. GitHub. Available from: &lt;https://github.com&gt; [Accessed 19 April 2018].</w:t>
      </w:r>
    </w:p>
    <w:p w14:paraId="02A8F349" w14:textId="77777777" w:rsidR="00C0187E" w:rsidRDefault="00C0187E" w:rsidP="00C0187E">
      <w:pPr>
        <w:pStyle w:val="Bibliography"/>
      </w:pPr>
      <w:r>
        <w:t xml:space="preserve">Grimson, E. (2017) </w:t>
      </w:r>
      <w:r>
        <w:rPr>
          <w:i/>
          <w:iCs/>
        </w:rPr>
        <w:t>11. Introduction to Machine Learning - YouTube</w:t>
      </w:r>
      <w:r>
        <w:t xml:space="preserve"> [Online]. Available from: &lt;https://www.youtube.com/watch?v=h0e2HAPTGF4&gt; [Accessed 10 April 2018].</w:t>
      </w:r>
    </w:p>
    <w:p w14:paraId="2689F38A" w14:textId="77777777" w:rsidR="00C0187E" w:rsidRDefault="00C0187E" w:rsidP="00C0187E">
      <w:pPr>
        <w:pStyle w:val="Bibliography"/>
      </w:pPr>
      <w:r>
        <w:t xml:space="preserve">Grus, J. (2015) </w:t>
      </w:r>
      <w:r>
        <w:rPr>
          <w:i/>
          <w:iCs/>
        </w:rPr>
        <w:t>Data Science from Scratch: First Principles with Python</w:t>
      </w:r>
      <w:r>
        <w:t>. Sebastopol, CA: O’Reilly.</w:t>
      </w:r>
    </w:p>
    <w:p w14:paraId="1550BB92" w14:textId="77777777" w:rsidR="00C0187E" w:rsidRDefault="00C0187E" w:rsidP="00C0187E">
      <w:pPr>
        <w:pStyle w:val="Bibliography"/>
      </w:pPr>
      <w:r>
        <w:t xml:space="preserve">Guttag, J. (2016a) </w:t>
      </w:r>
      <w:r>
        <w:rPr>
          <w:i/>
          <w:iCs/>
        </w:rPr>
        <w:t>14. Classification and Statistical Sins - YouTube</w:t>
      </w:r>
      <w:r>
        <w:t xml:space="preserve"> [Online]. Available from: &lt;https://www.youtube.com/watch?v=K2SC-WPdT6k&amp;t=5s&gt; [Accessed 15 March 2018].</w:t>
      </w:r>
    </w:p>
    <w:p w14:paraId="553890A0" w14:textId="77777777" w:rsidR="00C0187E" w:rsidRDefault="00C0187E" w:rsidP="00C0187E">
      <w:pPr>
        <w:pStyle w:val="Bibliography"/>
      </w:pPr>
      <w:r>
        <w:t xml:space="preserve">Guttag, J. (2016b) </w:t>
      </w:r>
      <w:r>
        <w:rPr>
          <w:i/>
          <w:iCs/>
        </w:rPr>
        <w:t>15. Statistical Sins and Wrap Up - YouTube</w:t>
      </w:r>
      <w:r>
        <w:t xml:space="preserve"> [Online]. Available from: &lt;https://www.youtube.com/watch?v=iOZVbILaIZc&gt; [Accessed 15 April 2018].</w:t>
      </w:r>
    </w:p>
    <w:p w14:paraId="761139FD" w14:textId="77777777" w:rsidR="00C0187E" w:rsidRDefault="00C0187E" w:rsidP="00C0187E">
      <w:pPr>
        <w:pStyle w:val="Bibliography"/>
      </w:pPr>
      <w:r>
        <w:t xml:space="preserve">Hajian-Tilaki, K. (2013) Receiver Operating Characteristic (ROC) Curve Analysis for Medical Diagnostic Test Evaluation. </w:t>
      </w:r>
      <w:r>
        <w:rPr>
          <w:i/>
          <w:iCs/>
        </w:rPr>
        <w:t>Caspian Journal of Internal Medicine</w:t>
      </w:r>
      <w:r>
        <w:t>, 4 (2), pp. 627–635.</w:t>
      </w:r>
    </w:p>
    <w:p w14:paraId="0DEAA662" w14:textId="77777777" w:rsidR="00C0187E" w:rsidRDefault="00C0187E" w:rsidP="00C0187E">
      <w:pPr>
        <w:pStyle w:val="Bibliography"/>
      </w:pPr>
      <w:r>
        <w:t xml:space="preserve">Ho, T. K. (1995) Random Decision Forests. In: </w:t>
      </w:r>
      <w:r>
        <w:rPr>
          <w:i/>
          <w:iCs/>
        </w:rPr>
        <w:t>Proceedings of 3rd International Conference on Document Analysis and Recognition</w:t>
      </w:r>
      <w:r>
        <w:t xml:space="preserve">, </w:t>
      </w:r>
      <w:r>
        <w:rPr>
          <w:i/>
          <w:iCs/>
        </w:rPr>
        <w:t>August 1995</w:t>
      </w:r>
      <w:r>
        <w:t>. vol. 1. pp. 278–282 vol.1.</w:t>
      </w:r>
    </w:p>
    <w:p w14:paraId="7DFDC0A9" w14:textId="77777777" w:rsidR="00C0187E" w:rsidRDefault="00C0187E" w:rsidP="00C0187E">
      <w:pPr>
        <w:pStyle w:val="Bibliography"/>
      </w:pPr>
      <w:r>
        <w:t xml:space="preserve">Hunter, J. D. (2007) Matplotlib: A 2D Graphics Environment. </w:t>
      </w:r>
      <w:r>
        <w:rPr>
          <w:i/>
          <w:iCs/>
        </w:rPr>
        <w:t>Computing In Science &amp; Engineering</w:t>
      </w:r>
      <w:r>
        <w:t>, 9 (3), pp. 90–95.</w:t>
      </w:r>
    </w:p>
    <w:p w14:paraId="0AD5030B" w14:textId="77777777" w:rsidR="00C0187E" w:rsidRDefault="00C0187E" w:rsidP="00C0187E">
      <w:pPr>
        <w:pStyle w:val="Bibliography"/>
      </w:pPr>
      <w:r>
        <w:t xml:space="preserve">IBM (n.d.) </w:t>
      </w:r>
      <w:r>
        <w:rPr>
          <w:i/>
          <w:iCs/>
        </w:rPr>
        <w:t>IBM SPSS Software | IBM Analytics</w:t>
      </w:r>
      <w:r>
        <w:t xml:space="preserve"> [Online]. Available from: &lt;https://www.ibm.com/analytics/data-science/predictive-analytics/spss-statistical-software&gt; [Accessed 21 March 2018].</w:t>
      </w:r>
    </w:p>
    <w:p w14:paraId="28E262FD" w14:textId="77777777" w:rsidR="00C0187E" w:rsidRDefault="00C0187E" w:rsidP="00C0187E">
      <w:pPr>
        <w:pStyle w:val="Bibliography"/>
      </w:pPr>
      <w:r>
        <w:rPr>
          <w:i/>
          <w:iCs/>
        </w:rPr>
        <w:t>Importance of Feature Scaling — Scikit-Learn 0.19.1 Documentation</w:t>
      </w:r>
      <w:r>
        <w:t xml:space="preserve"> (2018a) [Online]. Available from: &lt;http://scikit-learn.org/stable/auto_examples/preprocessing/plot_scaling_importance.html&gt; [Accessed 30 March 2018].</w:t>
      </w:r>
    </w:p>
    <w:p w14:paraId="0FFC3AE9" w14:textId="77777777" w:rsidR="00C0187E" w:rsidRDefault="00C0187E" w:rsidP="00C0187E">
      <w:pPr>
        <w:pStyle w:val="Bibliography"/>
      </w:pPr>
      <w:r>
        <w:rPr>
          <w:i/>
          <w:iCs/>
        </w:rPr>
        <w:t>Iris</w:t>
      </w:r>
      <w:r>
        <w:t xml:space="preserve"> Flower Data Set (2018a) , in: </w:t>
      </w:r>
      <w:r>
        <w:rPr>
          <w:i/>
          <w:iCs/>
        </w:rPr>
        <w:t>Wikipedia</w:t>
      </w:r>
      <w:r>
        <w:t xml:space="preserve"> [Online]. Available from: &lt;https://en.wikipedia.org/w/index.php?title=Iris_flower_data_set&amp;oldid=824486644&gt; [Accessed 2 April 2018].</w:t>
      </w:r>
    </w:p>
    <w:p w14:paraId="5A6CBC8F" w14:textId="77777777" w:rsidR="00C0187E" w:rsidRDefault="00C0187E" w:rsidP="00C0187E">
      <w:pPr>
        <w:pStyle w:val="Bibliography"/>
      </w:pPr>
      <w:r>
        <w:lastRenderedPageBreak/>
        <w:t xml:space="preserve">James, G., Witten, D., Hastie, T. &amp; Tibshirani, R. eds. (2013) </w:t>
      </w:r>
      <w:r>
        <w:rPr>
          <w:i/>
          <w:iCs/>
        </w:rPr>
        <w:t>An Introduction to Statistical Learning: With Applications in R</w:t>
      </w:r>
      <w:r>
        <w:t>. Springer texts in statistics. New York: Springer.</w:t>
      </w:r>
    </w:p>
    <w:p w14:paraId="188A9178" w14:textId="77777777" w:rsidR="00C0187E" w:rsidRDefault="00C0187E" w:rsidP="00C0187E">
      <w:pPr>
        <w:pStyle w:val="Bibliography"/>
      </w:pPr>
      <w:r>
        <w:t xml:space="preserve">Janert, P. K. (2011) </w:t>
      </w:r>
      <w:r>
        <w:rPr>
          <w:i/>
          <w:iCs/>
        </w:rPr>
        <w:t>Data Analysis with Open Source Tools: A Hands-on Guide for Programmers and Data Scientists</w:t>
      </w:r>
      <w:r>
        <w:t>. Bejing: O’Reilly.</w:t>
      </w:r>
    </w:p>
    <w:p w14:paraId="16FB6211" w14:textId="77777777" w:rsidR="00C0187E" w:rsidRDefault="00C0187E" w:rsidP="00C0187E">
      <w:pPr>
        <w:pStyle w:val="Bibliography"/>
      </w:pPr>
      <w:r>
        <w:t xml:space="preserve">Johnson, O. A. (2016) </w:t>
      </w:r>
      <w:r>
        <w:rPr>
          <w:i/>
          <w:iCs/>
        </w:rPr>
        <w:t>AI Can Excel at Medical Diagnosis, but the Harder Task Is to Win Hearts and Minds First</w:t>
      </w:r>
      <w:r>
        <w:t xml:space="preserve"> [Online]. The Conversation. Available from: &lt;http://theconversation.com/ai-can-excel-at-medical-diagnosis-but-the-harder-task-is-to-win-hearts-and-minds-first-63782&gt; [Accessed 18 March 2018].</w:t>
      </w:r>
    </w:p>
    <w:p w14:paraId="44EDE5DD" w14:textId="77777777" w:rsidR="00C0187E" w:rsidRDefault="00C0187E" w:rsidP="00C0187E">
      <w:pPr>
        <w:pStyle w:val="Bibliography"/>
      </w:pPr>
      <w:r>
        <w:t>Kohavi, R. (1995) A Study of CrossValidation and Bootstrap for Accuracy Estimation and Model Selecti. p. 7.</w:t>
      </w:r>
    </w:p>
    <w:p w14:paraId="75983842" w14:textId="77777777" w:rsidR="00C0187E" w:rsidRDefault="00C0187E" w:rsidP="00C0187E">
      <w:pPr>
        <w:pStyle w:val="Bibliography"/>
      </w:pPr>
      <w:r>
        <w:t xml:space="preserve">Marr, B. (2016) </w:t>
      </w:r>
      <w:r>
        <w:rPr>
          <w:i/>
          <w:iCs/>
        </w:rPr>
        <w:t>The Top 10 AI And Machine Learning Use Cases Everyone Should Know About</w:t>
      </w:r>
      <w:r>
        <w:t xml:space="preserve"> [Online]. Forbes. Available from: &lt;https://www.forbes.com/sites/bernardmarr/2016/09/30/what-are-the-top-10-use-cases-for-machine-learning-and-ai/#346ff39b94c9&gt; [Accessed 16 March 2018].</w:t>
      </w:r>
    </w:p>
    <w:p w14:paraId="6BB3282C" w14:textId="77777777" w:rsidR="00C0187E" w:rsidRDefault="00C0187E" w:rsidP="00C0187E">
      <w:pPr>
        <w:pStyle w:val="Bibliography"/>
      </w:pPr>
      <w:r>
        <w:rPr>
          <w:i/>
          <w:iCs/>
        </w:rPr>
        <w:t>MATLAB Documentation - MathWorks United Kingdom</w:t>
      </w:r>
      <w:r>
        <w:t xml:space="preserve"> (2018b) [Online]. Available from: &lt;https://uk.mathworks.com/help/&gt; [Accessed 25 March 2018].</w:t>
      </w:r>
    </w:p>
    <w:p w14:paraId="531904E9" w14:textId="77777777" w:rsidR="00C0187E" w:rsidRDefault="00C0187E" w:rsidP="00C0187E">
      <w:pPr>
        <w:pStyle w:val="Bibliography"/>
      </w:pPr>
      <w:r>
        <w:t>McKinney, W. (2011) Pandas: A Foundational Python Library for Data Analysis and Statistics. [Online]. Available from: &lt;https://www.scribd.com/document/71048089/pandas-a-Foundational-Python-Library-for-Data-Analysis-and-Statistics&gt;.</w:t>
      </w:r>
    </w:p>
    <w:p w14:paraId="01DE5243" w14:textId="77777777" w:rsidR="00C0187E" w:rsidRDefault="00C0187E" w:rsidP="00C0187E">
      <w:pPr>
        <w:pStyle w:val="Bibliography"/>
      </w:pPr>
      <w:r>
        <w:t xml:space="preserve">Minitab (n.d.) </w:t>
      </w:r>
      <w:r>
        <w:rPr>
          <w:i/>
          <w:iCs/>
        </w:rPr>
        <w:t>Interpret All Statistics and Graphs for Factor Analysis</w:t>
      </w:r>
      <w:r>
        <w:t xml:space="preserve"> [Online]. Available from: &lt;https://support.minitab.com/en-us/minitab/18/help-and-how-to/modeling-statistics/multivariate/how-to/factor-analysis/interpret-the-results/all-statistics-and-graphs/&gt; [Accessed 13 March 2018].</w:t>
      </w:r>
    </w:p>
    <w:p w14:paraId="4906923B" w14:textId="77777777" w:rsidR="00C0187E" w:rsidRDefault="00C0187E" w:rsidP="00C0187E">
      <w:pPr>
        <w:pStyle w:val="Bibliography"/>
      </w:pPr>
      <w:r>
        <w:t xml:space="preserve">Müller, A. C. (2016) </w:t>
      </w:r>
      <w:r>
        <w:rPr>
          <w:i/>
          <w:iCs/>
        </w:rPr>
        <w:t>Introduction to Machine Learning with Python: A Guide for Data Scientists</w:t>
      </w:r>
      <w:r>
        <w:t>. Beijing ; Boston: O’Reilly Media, Inc.</w:t>
      </w:r>
    </w:p>
    <w:p w14:paraId="1C24BCA0" w14:textId="77777777" w:rsidR="00C0187E" w:rsidRDefault="00C0187E" w:rsidP="00C0187E">
      <w:pPr>
        <w:pStyle w:val="Bibliography"/>
      </w:pPr>
      <w:r>
        <w:t xml:space="preserve">Multicollinearity (2018b) , in: </w:t>
      </w:r>
      <w:r>
        <w:rPr>
          <w:i/>
          <w:iCs/>
        </w:rPr>
        <w:t>Wikipedia</w:t>
      </w:r>
      <w:r>
        <w:t xml:space="preserve"> [Online]. Available from: &lt;https://en.wikipedia.org/w/index.php?title=Multicollinearity&amp;oldid=829468067&gt; [Accessed 13 March 2018].</w:t>
      </w:r>
    </w:p>
    <w:p w14:paraId="486512C7" w14:textId="77777777" w:rsidR="00C0187E" w:rsidRDefault="00C0187E" w:rsidP="00C0187E">
      <w:pPr>
        <w:pStyle w:val="Bibliography"/>
      </w:pPr>
      <w:r>
        <w:t xml:space="preserve">Oliphant, T. (2018) </w:t>
      </w:r>
      <w:r>
        <w:rPr>
          <w:i/>
          <w:iCs/>
        </w:rPr>
        <w:t>Numpy: Numpy Main Repository</w:t>
      </w:r>
      <w:r>
        <w:t xml:space="preserve"> [Online]. NumPy. Available from: &lt;https://github.com/numpy/numpy&gt; [Accessed 25 March 2018].</w:t>
      </w:r>
    </w:p>
    <w:p w14:paraId="688E2F29" w14:textId="77777777" w:rsidR="00C0187E" w:rsidRDefault="00C0187E" w:rsidP="00C0187E">
      <w:pPr>
        <w:pStyle w:val="Bibliography"/>
      </w:pPr>
      <w:r>
        <w:t xml:space="preserve">Pedregosa, F., Varoquaux, G., Gramfort, A., Michel, V., Thirion, B., Grisel, O., Blondel, M., Prettenhofer, P., Weiss, R., Dubourg, V., Vanderplas, J., Passos, A., Cournapeau, D., Brucher, M., Perrot, M. &amp; Duchesnay, E. (2011) Scikit-Learn: Machine Learning in Python. </w:t>
      </w:r>
      <w:r>
        <w:rPr>
          <w:i/>
          <w:iCs/>
        </w:rPr>
        <w:t>Journal of Machine Learning Research</w:t>
      </w:r>
      <w:r>
        <w:t>, 12, pp. 2825–2830.</w:t>
      </w:r>
    </w:p>
    <w:p w14:paraId="31B4340D" w14:textId="77777777" w:rsidR="00C0187E" w:rsidRDefault="00C0187E" w:rsidP="00C0187E">
      <w:pPr>
        <w:pStyle w:val="Bibliography"/>
      </w:pPr>
      <w:r>
        <w:t xml:space="preserve">Pérez, F. &amp; Granger, B. E. (2007) IPython: A System for Interactive Scientific Computing. </w:t>
      </w:r>
      <w:r>
        <w:rPr>
          <w:i/>
          <w:iCs/>
        </w:rPr>
        <w:t>Computing in Science and Engineering</w:t>
      </w:r>
      <w:r>
        <w:t>, 9 (3) May, pp. 21–29.</w:t>
      </w:r>
    </w:p>
    <w:p w14:paraId="693DAFBC" w14:textId="77777777" w:rsidR="00C0187E" w:rsidRDefault="00C0187E" w:rsidP="00C0187E">
      <w:pPr>
        <w:pStyle w:val="Bibliography"/>
      </w:pPr>
      <w:r>
        <w:t xml:space="preserve">Pierson, L. (2017) Python-Data-Science-Essential-Training [Online]. Presented at: </w:t>
      </w:r>
      <w:r>
        <w:rPr>
          <w:i/>
          <w:iCs/>
        </w:rPr>
        <w:t>October 4, 2017</w:t>
      </w:r>
      <w:r>
        <w:t>. Available from: &lt;https://www.lynda.com/Python-tutorials/Principal-component-analysis-PCA/520233/601961-4.html&gt;.</w:t>
      </w:r>
    </w:p>
    <w:p w14:paraId="7E8BB767" w14:textId="77777777" w:rsidR="00C0187E" w:rsidRDefault="00C0187E" w:rsidP="00C0187E">
      <w:pPr>
        <w:pStyle w:val="Bibliography"/>
      </w:pPr>
      <w:r>
        <w:t xml:space="preserve">PyData (n.d.) </w:t>
      </w:r>
      <w:r>
        <w:rPr>
          <w:i/>
          <w:iCs/>
        </w:rPr>
        <w:t>Keynote   Jake VanderPlas</w:t>
      </w:r>
      <w:r>
        <w:t xml:space="preserve"> [Online video]. Available from: &lt;https://www.youtube.com/watch?v=DifMYH3iuFw&gt; [Accessed 13 March 2018].</w:t>
      </w:r>
    </w:p>
    <w:p w14:paraId="5107F123" w14:textId="77777777" w:rsidR="00C0187E" w:rsidRDefault="00C0187E" w:rsidP="00C0187E">
      <w:pPr>
        <w:pStyle w:val="Bibliography"/>
      </w:pPr>
      <w:r>
        <w:t xml:space="preserve">R Core Team (2013) </w:t>
      </w:r>
      <w:r>
        <w:rPr>
          <w:i/>
          <w:iCs/>
        </w:rPr>
        <w:t>R: A Language and Environment for Statistical Computing</w:t>
      </w:r>
      <w:r>
        <w:t xml:space="preserve"> [Online]. Vienna, Austria: R Foundation for Statistical Computing. Available from: &lt;http://www.R-project.org/&gt;.</w:t>
      </w:r>
    </w:p>
    <w:p w14:paraId="38BABC55" w14:textId="77777777" w:rsidR="00C0187E" w:rsidRDefault="00C0187E" w:rsidP="00C0187E">
      <w:pPr>
        <w:pStyle w:val="Bibliography"/>
      </w:pPr>
      <w:r>
        <w:t xml:space="preserve">Ramon, J. (2014) </w:t>
      </w:r>
      <w:r>
        <w:rPr>
          <w:i/>
          <w:iCs/>
        </w:rPr>
        <w:t>How to Determine the Number of Trees to Be Generated In...</w:t>
      </w:r>
      <w:r>
        <w:t xml:space="preserve"> [Online]. Available from: &lt;https://www.researchgate.net/post/How_to_determine_the_number_of_trees_to_be_generated_in_Random_Forest_algorithm&gt; [Accessed 17 April 2018].</w:t>
      </w:r>
    </w:p>
    <w:p w14:paraId="6ED7E2F1" w14:textId="77777777" w:rsidR="00C0187E" w:rsidRDefault="00C0187E" w:rsidP="00C0187E">
      <w:pPr>
        <w:pStyle w:val="Bibliography"/>
      </w:pPr>
      <w:r>
        <w:t xml:space="preserve">Raschka, S. (n.d.) </w:t>
      </w:r>
      <w:r>
        <w:rPr>
          <w:i/>
          <w:iCs/>
        </w:rPr>
        <w:t>Principal Component Analysis</w:t>
      </w:r>
      <w:r>
        <w:t xml:space="preserve"> [Online]. Available from: &lt;https://plot.ly/ipython-notebooks/principal-component-analysis/&gt; [Accessed 4 April 2018].</w:t>
      </w:r>
    </w:p>
    <w:p w14:paraId="6B2A1E20" w14:textId="77777777" w:rsidR="00C0187E" w:rsidRDefault="00C0187E" w:rsidP="00C0187E">
      <w:pPr>
        <w:pStyle w:val="Bibliography"/>
      </w:pPr>
      <w:r>
        <w:t xml:space="preserve">Reymond, E. S. (2017) </w:t>
      </w:r>
      <w:r>
        <w:rPr>
          <w:i/>
          <w:iCs/>
        </w:rPr>
        <w:t>How To Become A Hacker</w:t>
      </w:r>
      <w:r>
        <w:t xml:space="preserve"> [Online]. Available from: &lt;http://www.catb.org/esr/faqs/hacker-howto.html&gt; [Accessed 23 March 2018].</w:t>
      </w:r>
    </w:p>
    <w:p w14:paraId="49D2A517" w14:textId="77777777" w:rsidR="00C0187E" w:rsidRDefault="00C0187E" w:rsidP="00C0187E">
      <w:pPr>
        <w:pStyle w:val="Bibliography"/>
      </w:pPr>
      <w:r>
        <w:t xml:space="preserve">Roe, S. F. (2012) </w:t>
      </w:r>
      <w:r>
        <w:rPr>
          <w:i/>
          <w:iCs/>
        </w:rPr>
        <w:t>Understanding the Bias-Variance Tradeoff</w:t>
      </w:r>
      <w:r>
        <w:t xml:space="preserve"> [Online]. Available from: &lt;http://scott.fortmann-roe.com/docs/BiasVariance.html&gt; [Accessed 15 April 2018].</w:t>
      </w:r>
    </w:p>
    <w:p w14:paraId="311439C0" w14:textId="77777777" w:rsidR="00C0187E" w:rsidRDefault="00C0187E" w:rsidP="00C0187E">
      <w:pPr>
        <w:pStyle w:val="Bibliography"/>
      </w:pPr>
      <w:r>
        <w:t xml:space="preserve">Rollins, J. (2015) </w:t>
      </w:r>
      <w:r>
        <w:rPr>
          <w:i/>
          <w:iCs/>
        </w:rPr>
        <w:t>Why We Need a Methodology for Data Science</w:t>
      </w:r>
      <w:r>
        <w:t xml:space="preserve"> [Online]. IBM Big Data &amp; Analytics Hub. Available from: &lt;http://www.ibmbigdatahub.com/blog/why-we-need-methodology-data-science&gt; [Accessed 13 March 2018].</w:t>
      </w:r>
    </w:p>
    <w:p w14:paraId="6FF83EC8" w14:textId="77777777" w:rsidR="00C0187E" w:rsidRDefault="00C0187E" w:rsidP="00C0187E">
      <w:pPr>
        <w:pStyle w:val="Bibliography"/>
      </w:pPr>
      <w:r>
        <w:t xml:space="preserve">Rossum, G. (1995) </w:t>
      </w:r>
      <w:r>
        <w:rPr>
          <w:i/>
          <w:iCs/>
        </w:rPr>
        <w:t>Python Reference Manual</w:t>
      </w:r>
      <w:r>
        <w:t>. Amsterdam, The Netherlands, The Netherlands: CWI (Centre for Mathematics and Computer Science).</w:t>
      </w:r>
    </w:p>
    <w:p w14:paraId="218D7C2A" w14:textId="77777777" w:rsidR="00C0187E" w:rsidRDefault="00C0187E" w:rsidP="00C0187E">
      <w:pPr>
        <w:pStyle w:val="Bibliography"/>
      </w:pPr>
      <w:r>
        <w:t xml:space="preserve">SAS (n.d.) </w:t>
      </w:r>
      <w:r>
        <w:rPr>
          <w:i/>
          <w:iCs/>
        </w:rPr>
        <w:t>Analytics</w:t>
      </w:r>
      <w:r>
        <w:t xml:space="preserve"> [Online]. Available from: &lt;https://www.sas.com/en_gb/software/analytics-overview.html&gt; [Accessed 21 March 2018].</w:t>
      </w:r>
    </w:p>
    <w:p w14:paraId="4BE11453" w14:textId="77777777" w:rsidR="00C0187E" w:rsidRDefault="00C0187E" w:rsidP="00C0187E">
      <w:pPr>
        <w:pStyle w:val="Bibliography"/>
      </w:pPr>
      <w:r>
        <w:t xml:space="preserve">Sizilio, G. R., Leite, C. R., Guerreiro, A. M. &amp; Neto, A. D. D. (2012) Fuzzy Method for Pre-Diagnosis of Breast Cancer from the Fine Needle Aspirate Analysis. </w:t>
      </w:r>
      <w:r>
        <w:rPr>
          <w:i/>
          <w:iCs/>
        </w:rPr>
        <w:t>BioMedical Engineering OnLine</w:t>
      </w:r>
      <w:r>
        <w:t>, 11 November, p. 83.</w:t>
      </w:r>
    </w:p>
    <w:p w14:paraId="14D58F6B" w14:textId="77777777" w:rsidR="00C0187E" w:rsidRDefault="00C0187E" w:rsidP="00C0187E">
      <w:pPr>
        <w:pStyle w:val="Bibliography"/>
      </w:pPr>
      <w:r>
        <w:rPr>
          <w:i/>
          <w:iCs/>
        </w:rPr>
        <w:t>Sklearn.Decomposition.PCA — Scikit-Learn 0.19.1 Documentation</w:t>
      </w:r>
      <w:r>
        <w:t xml:space="preserve"> (n.d.) [Online]. Available from: &lt;http://scikit-learn.org/stable/modules/generated/sklearn.decomposition.PCA.html&gt; [Accessed 11 April 2018].</w:t>
      </w:r>
    </w:p>
    <w:p w14:paraId="5FEBB87D" w14:textId="77777777" w:rsidR="00C0187E" w:rsidRDefault="00C0187E" w:rsidP="00C0187E">
      <w:pPr>
        <w:pStyle w:val="Bibliography"/>
      </w:pPr>
      <w:r>
        <w:t xml:space="preserve">Thomas, K., Benjamin, R.-K., Fernando, P., Brian, G., Matthias, B., Jonathan, F., Kyle, K., Jessica, H., Jason, G., Sylvain, C., Paul, I., Dami&amp;aacute;n, A., Safia, A., Carol, W. &amp; Team, J. D. (2016) Jupyter Notebooks &amp;ndash; a Publishing Format for Reproducible Computational Workflows. </w:t>
      </w:r>
      <w:r>
        <w:rPr>
          <w:i/>
          <w:iCs/>
        </w:rPr>
        <w:t>Stand Alone</w:t>
      </w:r>
      <w:r>
        <w:t>, pp. 87–90.</w:t>
      </w:r>
    </w:p>
    <w:p w14:paraId="71116B39" w14:textId="77777777" w:rsidR="00C0187E" w:rsidRDefault="00C0187E" w:rsidP="00C0187E">
      <w:pPr>
        <w:pStyle w:val="Bibliography"/>
      </w:pPr>
      <w:r>
        <w:t xml:space="preserve">Tukey, J. W. (1977) </w:t>
      </w:r>
      <w:r>
        <w:rPr>
          <w:i/>
          <w:iCs/>
        </w:rPr>
        <w:t>Exploratory Data Analysis</w:t>
      </w:r>
      <w:r>
        <w:t>. Addison-Wesley series in behavioral science. Reading, Mass: Addison-Wesley Pub. Co.</w:t>
      </w:r>
    </w:p>
    <w:p w14:paraId="444B656A" w14:textId="77777777" w:rsidR="00C0187E" w:rsidRDefault="00C0187E" w:rsidP="00C0187E">
      <w:pPr>
        <w:pStyle w:val="Bibliography"/>
      </w:pPr>
      <w:r>
        <w:t xml:space="preserve">Vanderplas, J. T. (2016) </w:t>
      </w:r>
      <w:r>
        <w:rPr>
          <w:i/>
          <w:iCs/>
        </w:rPr>
        <w:t>Python Data Science Handbook: Essential Tools for Working with Data</w:t>
      </w:r>
      <w:r>
        <w:t>. Sebastopol, CA: O’Reilly Media, Inc.</w:t>
      </w:r>
    </w:p>
    <w:p w14:paraId="1B7E6927" w14:textId="77777777" w:rsidR="00C0187E" w:rsidRDefault="00C0187E" w:rsidP="00C0187E">
      <w:pPr>
        <w:pStyle w:val="Bibliography"/>
      </w:pPr>
      <w:r>
        <w:t xml:space="preserve">Waskom, M. (2012) </w:t>
      </w:r>
      <w:r>
        <w:rPr>
          <w:i/>
          <w:iCs/>
        </w:rPr>
        <w:t>An Introduction to Seaborn — Seaborn 0.8.1 Documentation</w:t>
      </w:r>
      <w:r>
        <w:t xml:space="preserve"> [Online]. Available from: &lt;https://seaborn.pydata.org/introduction.html&gt; [Accessed 26 March 2018].</w:t>
      </w:r>
    </w:p>
    <w:p w14:paraId="5B94C83F" w14:textId="77777777" w:rsidR="00C0187E" w:rsidRDefault="00C0187E" w:rsidP="00C0187E">
      <w:pPr>
        <w:pStyle w:val="Bibliography"/>
      </w:pPr>
      <w:r>
        <w:t xml:space="preserve">Wirth, R. (2000) CRISP-DM: Towards a Standard Process Model for Data Mining. In: </w:t>
      </w:r>
      <w:r>
        <w:rPr>
          <w:i/>
          <w:iCs/>
        </w:rPr>
        <w:t>Proceedings of the Fourth International Conference on the Practical Application of Knowledge Discovery and Data Mining</w:t>
      </w:r>
      <w:r>
        <w:t xml:space="preserve">, </w:t>
      </w:r>
      <w:r>
        <w:rPr>
          <w:i/>
          <w:iCs/>
        </w:rPr>
        <w:t>2000</w:t>
      </w:r>
      <w:r>
        <w:t>. pp. 29–39.</w:t>
      </w:r>
    </w:p>
    <w:p w14:paraId="5235FA60" w14:textId="75D2F2DF" w:rsidR="007E1AF0" w:rsidRPr="007E1AF0" w:rsidRDefault="007E1AF0" w:rsidP="007E1AF0">
      <w:r>
        <w:fldChar w:fldCharType="end"/>
      </w:r>
    </w:p>
    <w:p w14:paraId="73ABFF9F" w14:textId="77777777" w:rsidR="001404EA" w:rsidRPr="001404EA" w:rsidRDefault="001404EA" w:rsidP="001404EA"/>
    <w:p w14:paraId="6F023FC6" w14:textId="271D0F8C" w:rsidR="00EB196E" w:rsidRDefault="00EB196E"/>
    <w:sectPr w:rsidR="00EB196E" w:rsidSect="008108FE">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5D4A9" w14:textId="77777777" w:rsidR="00B1295E" w:rsidRDefault="00B1295E" w:rsidP="00B1295E">
      <w:pPr>
        <w:spacing w:after="0" w:line="240" w:lineRule="auto"/>
      </w:pPr>
      <w:r>
        <w:separator/>
      </w:r>
    </w:p>
  </w:endnote>
  <w:endnote w:type="continuationSeparator" w:id="0">
    <w:p w14:paraId="322B1A7C" w14:textId="77777777" w:rsidR="00B1295E" w:rsidRDefault="00B1295E" w:rsidP="00B12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222B9" w14:textId="77777777" w:rsidR="00B1295E" w:rsidRDefault="00B1295E" w:rsidP="00B1295E">
      <w:pPr>
        <w:spacing w:after="0" w:line="240" w:lineRule="auto"/>
      </w:pPr>
      <w:r>
        <w:separator/>
      </w:r>
    </w:p>
  </w:footnote>
  <w:footnote w:type="continuationSeparator" w:id="0">
    <w:p w14:paraId="5B292A32" w14:textId="77777777" w:rsidR="00B1295E" w:rsidRDefault="00B1295E" w:rsidP="00B129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16709"/>
    <w:multiLevelType w:val="hybridMultilevel"/>
    <w:tmpl w:val="FDB21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B74CE3"/>
    <w:multiLevelType w:val="hybridMultilevel"/>
    <w:tmpl w:val="B7108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2817A4"/>
    <w:multiLevelType w:val="hybridMultilevel"/>
    <w:tmpl w:val="1FA8CEF2"/>
    <w:lvl w:ilvl="0" w:tplc="8998F5F4">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C56DDD"/>
    <w:multiLevelType w:val="hybridMultilevel"/>
    <w:tmpl w:val="FFBC73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397352"/>
    <w:multiLevelType w:val="hybridMultilevel"/>
    <w:tmpl w:val="A2E26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252EDD"/>
    <w:multiLevelType w:val="hybridMultilevel"/>
    <w:tmpl w:val="103C09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CB6B43"/>
    <w:multiLevelType w:val="hybridMultilevel"/>
    <w:tmpl w:val="DD22174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957D29"/>
    <w:multiLevelType w:val="hybridMultilevel"/>
    <w:tmpl w:val="CFA81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5382CF9"/>
    <w:multiLevelType w:val="hybridMultilevel"/>
    <w:tmpl w:val="AEE87CA4"/>
    <w:lvl w:ilvl="0" w:tplc="3C16615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5"/>
  </w:num>
  <w:num w:numId="3">
    <w:abstractNumId w:val="0"/>
  </w:num>
  <w:num w:numId="4">
    <w:abstractNumId w:val="1"/>
  </w:num>
  <w:num w:numId="5">
    <w:abstractNumId w:val="7"/>
  </w:num>
  <w:num w:numId="6">
    <w:abstractNumId w:val="4"/>
  </w:num>
  <w:num w:numId="7">
    <w:abstractNumId w:val="3"/>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xNDQzNzMwtzA1MzFT0lEKTi0uzszPAykwNqkFALBk3sgtAAAA"/>
  </w:docVars>
  <w:rsids>
    <w:rsidRoot w:val="0004597A"/>
    <w:rsid w:val="00000E0C"/>
    <w:rsid w:val="00001404"/>
    <w:rsid w:val="00001433"/>
    <w:rsid w:val="00002D96"/>
    <w:rsid w:val="000049C4"/>
    <w:rsid w:val="00004F68"/>
    <w:rsid w:val="000055AA"/>
    <w:rsid w:val="00005AEF"/>
    <w:rsid w:val="00005D30"/>
    <w:rsid w:val="000060CD"/>
    <w:rsid w:val="00006863"/>
    <w:rsid w:val="00006A19"/>
    <w:rsid w:val="000103C7"/>
    <w:rsid w:val="00011931"/>
    <w:rsid w:val="00012C0C"/>
    <w:rsid w:val="00013396"/>
    <w:rsid w:val="00013BC6"/>
    <w:rsid w:val="00013E9E"/>
    <w:rsid w:val="00014229"/>
    <w:rsid w:val="0001458D"/>
    <w:rsid w:val="00016D6C"/>
    <w:rsid w:val="00016E20"/>
    <w:rsid w:val="00016F3A"/>
    <w:rsid w:val="00016FE3"/>
    <w:rsid w:val="0001747B"/>
    <w:rsid w:val="00017CC4"/>
    <w:rsid w:val="000207F7"/>
    <w:rsid w:val="0002095C"/>
    <w:rsid w:val="00020D25"/>
    <w:rsid w:val="00021671"/>
    <w:rsid w:val="00021C13"/>
    <w:rsid w:val="00022E49"/>
    <w:rsid w:val="000231A5"/>
    <w:rsid w:val="00023227"/>
    <w:rsid w:val="0002339F"/>
    <w:rsid w:val="000239C9"/>
    <w:rsid w:val="000252E5"/>
    <w:rsid w:val="00025B0A"/>
    <w:rsid w:val="00025EFD"/>
    <w:rsid w:val="00026B11"/>
    <w:rsid w:val="000270F5"/>
    <w:rsid w:val="00027172"/>
    <w:rsid w:val="00027B52"/>
    <w:rsid w:val="00030873"/>
    <w:rsid w:val="00030CCF"/>
    <w:rsid w:val="00030E2D"/>
    <w:rsid w:val="00031F35"/>
    <w:rsid w:val="00032605"/>
    <w:rsid w:val="00032B24"/>
    <w:rsid w:val="00032F6F"/>
    <w:rsid w:val="00033261"/>
    <w:rsid w:val="000334AE"/>
    <w:rsid w:val="000335B7"/>
    <w:rsid w:val="00033BFC"/>
    <w:rsid w:val="00034168"/>
    <w:rsid w:val="000341B5"/>
    <w:rsid w:val="00034343"/>
    <w:rsid w:val="00034E5E"/>
    <w:rsid w:val="00035333"/>
    <w:rsid w:val="00035484"/>
    <w:rsid w:val="0003560B"/>
    <w:rsid w:val="00036620"/>
    <w:rsid w:val="00036D24"/>
    <w:rsid w:val="00037497"/>
    <w:rsid w:val="0003778D"/>
    <w:rsid w:val="00037AD2"/>
    <w:rsid w:val="00037CDF"/>
    <w:rsid w:val="00040471"/>
    <w:rsid w:val="000433A2"/>
    <w:rsid w:val="000443EC"/>
    <w:rsid w:val="00044942"/>
    <w:rsid w:val="00045218"/>
    <w:rsid w:val="00045381"/>
    <w:rsid w:val="0004597A"/>
    <w:rsid w:val="00046F2A"/>
    <w:rsid w:val="000473A6"/>
    <w:rsid w:val="00047AED"/>
    <w:rsid w:val="00047B1A"/>
    <w:rsid w:val="00050048"/>
    <w:rsid w:val="000503A5"/>
    <w:rsid w:val="0005049B"/>
    <w:rsid w:val="0005092E"/>
    <w:rsid w:val="000509E4"/>
    <w:rsid w:val="00051FBC"/>
    <w:rsid w:val="00052002"/>
    <w:rsid w:val="00052155"/>
    <w:rsid w:val="00053401"/>
    <w:rsid w:val="00053E78"/>
    <w:rsid w:val="000545D5"/>
    <w:rsid w:val="000546E0"/>
    <w:rsid w:val="0005473C"/>
    <w:rsid w:val="00054873"/>
    <w:rsid w:val="00055471"/>
    <w:rsid w:val="00055564"/>
    <w:rsid w:val="00055A6C"/>
    <w:rsid w:val="000565D4"/>
    <w:rsid w:val="00056C88"/>
    <w:rsid w:val="00056E61"/>
    <w:rsid w:val="00057282"/>
    <w:rsid w:val="0006021D"/>
    <w:rsid w:val="0006074A"/>
    <w:rsid w:val="00060C80"/>
    <w:rsid w:val="0006182A"/>
    <w:rsid w:val="000626E2"/>
    <w:rsid w:val="00062DE5"/>
    <w:rsid w:val="0006360A"/>
    <w:rsid w:val="00063F4C"/>
    <w:rsid w:val="0006489F"/>
    <w:rsid w:val="000649C0"/>
    <w:rsid w:val="00064B60"/>
    <w:rsid w:val="00064B9F"/>
    <w:rsid w:val="00066367"/>
    <w:rsid w:val="00066789"/>
    <w:rsid w:val="00066D37"/>
    <w:rsid w:val="00066DC5"/>
    <w:rsid w:val="0006765C"/>
    <w:rsid w:val="00067973"/>
    <w:rsid w:val="00067D03"/>
    <w:rsid w:val="00067E48"/>
    <w:rsid w:val="00070441"/>
    <w:rsid w:val="00070BAE"/>
    <w:rsid w:val="00071511"/>
    <w:rsid w:val="00071A1E"/>
    <w:rsid w:val="00071E76"/>
    <w:rsid w:val="000728AD"/>
    <w:rsid w:val="0007308B"/>
    <w:rsid w:val="0007340F"/>
    <w:rsid w:val="00073745"/>
    <w:rsid w:val="0007384E"/>
    <w:rsid w:val="00073FF1"/>
    <w:rsid w:val="0007410D"/>
    <w:rsid w:val="00074C99"/>
    <w:rsid w:val="00076573"/>
    <w:rsid w:val="00081247"/>
    <w:rsid w:val="00081709"/>
    <w:rsid w:val="00081824"/>
    <w:rsid w:val="000818FE"/>
    <w:rsid w:val="00081B53"/>
    <w:rsid w:val="000820CE"/>
    <w:rsid w:val="00083366"/>
    <w:rsid w:val="00083BE6"/>
    <w:rsid w:val="000850F5"/>
    <w:rsid w:val="00085237"/>
    <w:rsid w:val="0008537A"/>
    <w:rsid w:val="0008575B"/>
    <w:rsid w:val="000858F8"/>
    <w:rsid w:val="00086BCF"/>
    <w:rsid w:val="00086DCB"/>
    <w:rsid w:val="00086F67"/>
    <w:rsid w:val="0008732B"/>
    <w:rsid w:val="0008733C"/>
    <w:rsid w:val="00090738"/>
    <w:rsid w:val="00090F0A"/>
    <w:rsid w:val="00091407"/>
    <w:rsid w:val="00091AB8"/>
    <w:rsid w:val="0009363A"/>
    <w:rsid w:val="00093BA9"/>
    <w:rsid w:val="00093E5C"/>
    <w:rsid w:val="00094627"/>
    <w:rsid w:val="000947EF"/>
    <w:rsid w:val="00094894"/>
    <w:rsid w:val="00094D4A"/>
    <w:rsid w:val="000950AE"/>
    <w:rsid w:val="0009535D"/>
    <w:rsid w:val="000955EE"/>
    <w:rsid w:val="00095BAC"/>
    <w:rsid w:val="00096352"/>
    <w:rsid w:val="00097829"/>
    <w:rsid w:val="00097D8C"/>
    <w:rsid w:val="000A0A7E"/>
    <w:rsid w:val="000A118D"/>
    <w:rsid w:val="000A1336"/>
    <w:rsid w:val="000A147B"/>
    <w:rsid w:val="000A1635"/>
    <w:rsid w:val="000A1C2C"/>
    <w:rsid w:val="000A1D8E"/>
    <w:rsid w:val="000A2921"/>
    <w:rsid w:val="000A2B1E"/>
    <w:rsid w:val="000A4149"/>
    <w:rsid w:val="000A44C8"/>
    <w:rsid w:val="000A4899"/>
    <w:rsid w:val="000A4A24"/>
    <w:rsid w:val="000A4E91"/>
    <w:rsid w:val="000A5139"/>
    <w:rsid w:val="000A5569"/>
    <w:rsid w:val="000A57CB"/>
    <w:rsid w:val="000A5B4D"/>
    <w:rsid w:val="000A6520"/>
    <w:rsid w:val="000A72CB"/>
    <w:rsid w:val="000A78EC"/>
    <w:rsid w:val="000B0236"/>
    <w:rsid w:val="000B0629"/>
    <w:rsid w:val="000B0C7A"/>
    <w:rsid w:val="000B1225"/>
    <w:rsid w:val="000B1C70"/>
    <w:rsid w:val="000B2B35"/>
    <w:rsid w:val="000B3506"/>
    <w:rsid w:val="000B4060"/>
    <w:rsid w:val="000B4BDF"/>
    <w:rsid w:val="000B593B"/>
    <w:rsid w:val="000B658F"/>
    <w:rsid w:val="000B6E27"/>
    <w:rsid w:val="000B762E"/>
    <w:rsid w:val="000B7C53"/>
    <w:rsid w:val="000C09D7"/>
    <w:rsid w:val="000C0AC1"/>
    <w:rsid w:val="000C11C0"/>
    <w:rsid w:val="000C14F6"/>
    <w:rsid w:val="000C25C4"/>
    <w:rsid w:val="000C36D5"/>
    <w:rsid w:val="000C37E1"/>
    <w:rsid w:val="000C3ACB"/>
    <w:rsid w:val="000C3BC6"/>
    <w:rsid w:val="000C3D6E"/>
    <w:rsid w:val="000C40B6"/>
    <w:rsid w:val="000C40C1"/>
    <w:rsid w:val="000C4111"/>
    <w:rsid w:val="000C51CD"/>
    <w:rsid w:val="000C54B7"/>
    <w:rsid w:val="000C6110"/>
    <w:rsid w:val="000C72D8"/>
    <w:rsid w:val="000C7DE2"/>
    <w:rsid w:val="000D07DE"/>
    <w:rsid w:val="000D0F3C"/>
    <w:rsid w:val="000D21A3"/>
    <w:rsid w:val="000D23CE"/>
    <w:rsid w:val="000D2CCC"/>
    <w:rsid w:val="000D34E5"/>
    <w:rsid w:val="000D3C98"/>
    <w:rsid w:val="000D3D3A"/>
    <w:rsid w:val="000D3EA0"/>
    <w:rsid w:val="000D5679"/>
    <w:rsid w:val="000D5B4F"/>
    <w:rsid w:val="000D656C"/>
    <w:rsid w:val="000D6C6C"/>
    <w:rsid w:val="000D6CE0"/>
    <w:rsid w:val="000D71FE"/>
    <w:rsid w:val="000D7302"/>
    <w:rsid w:val="000E0A0A"/>
    <w:rsid w:val="000E1A60"/>
    <w:rsid w:val="000E2211"/>
    <w:rsid w:val="000E24C0"/>
    <w:rsid w:val="000E2738"/>
    <w:rsid w:val="000E289D"/>
    <w:rsid w:val="000E2AFB"/>
    <w:rsid w:val="000E34B4"/>
    <w:rsid w:val="000E35A0"/>
    <w:rsid w:val="000E3B34"/>
    <w:rsid w:val="000E3E3B"/>
    <w:rsid w:val="000E43BB"/>
    <w:rsid w:val="000E4EFB"/>
    <w:rsid w:val="000E592B"/>
    <w:rsid w:val="000E5EAA"/>
    <w:rsid w:val="000E5EAE"/>
    <w:rsid w:val="000E6DC9"/>
    <w:rsid w:val="000E70AA"/>
    <w:rsid w:val="000E79FE"/>
    <w:rsid w:val="000F01AF"/>
    <w:rsid w:val="000F034F"/>
    <w:rsid w:val="000F084D"/>
    <w:rsid w:val="000F1388"/>
    <w:rsid w:val="000F176F"/>
    <w:rsid w:val="000F247F"/>
    <w:rsid w:val="000F295E"/>
    <w:rsid w:val="000F35EE"/>
    <w:rsid w:val="000F4285"/>
    <w:rsid w:val="000F45A6"/>
    <w:rsid w:val="000F4A57"/>
    <w:rsid w:val="000F5B08"/>
    <w:rsid w:val="000F6004"/>
    <w:rsid w:val="000F6C93"/>
    <w:rsid w:val="000F72DD"/>
    <w:rsid w:val="000F7C8E"/>
    <w:rsid w:val="000F7CA5"/>
    <w:rsid w:val="000F7E38"/>
    <w:rsid w:val="001004D5"/>
    <w:rsid w:val="00100A16"/>
    <w:rsid w:val="00101372"/>
    <w:rsid w:val="00101954"/>
    <w:rsid w:val="00101A9D"/>
    <w:rsid w:val="00101C4D"/>
    <w:rsid w:val="00101D1A"/>
    <w:rsid w:val="00101F78"/>
    <w:rsid w:val="001024F2"/>
    <w:rsid w:val="0010263D"/>
    <w:rsid w:val="001045D9"/>
    <w:rsid w:val="00104A6E"/>
    <w:rsid w:val="001055E8"/>
    <w:rsid w:val="00105DCA"/>
    <w:rsid w:val="00105E76"/>
    <w:rsid w:val="00106ED7"/>
    <w:rsid w:val="0010722E"/>
    <w:rsid w:val="00107F45"/>
    <w:rsid w:val="001102B8"/>
    <w:rsid w:val="00110D18"/>
    <w:rsid w:val="00111375"/>
    <w:rsid w:val="0011190D"/>
    <w:rsid w:val="00112252"/>
    <w:rsid w:val="0011322C"/>
    <w:rsid w:val="0011483E"/>
    <w:rsid w:val="001148B1"/>
    <w:rsid w:val="00114D84"/>
    <w:rsid w:val="00114E35"/>
    <w:rsid w:val="00114F3D"/>
    <w:rsid w:val="0011548C"/>
    <w:rsid w:val="0011675F"/>
    <w:rsid w:val="00116C8B"/>
    <w:rsid w:val="001170E7"/>
    <w:rsid w:val="00117FD0"/>
    <w:rsid w:val="00120304"/>
    <w:rsid w:val="0012070F"/>
    <w:rsid w:val="001209BB"/>
    <w:rsid w:val="00120BB5"/>
    <w:rsid w:val="00120BC9"/>
    <w:rsid w:val="001215CD"/>
    <w:rsid w:val="00121774"/>
    <w:rsid w:val="00122546"/>
    <w:rsid w:val="00122C34"/>
    <w:rsid w:val="00122F83"/>
    <w:rsid w:val="00122FF9"/>
    <w:rsid w:val="0012445A"/>
    <w:rsid w:val="00124783"/>
    <w:rsid w:val="00124F44"/>
    <w:rsid w:val="00124FE4"/>
    <w:rsid w:val="00125670"/>
    <w:rsid w:val="00125B8F"/>
    <w:rsid w:val="00125CE0"/>
    <w:rsid w:val="00126954"/>
    <w:rsid w:val="00126C0E"/>
    <w:rsid w:val="00126E7B"/>
    <w:rsid w:val="00127954"/>
    <w:rsid w:val="00127A04"/>
    <w:rsid w:val="00127E1B"/>
    <w:rsid w:val="00130EF6"/>
    <w:rsid w:val="00131BCF"/>
    <w:rsid w:val="00131E8C"/>
    <w:rsid w:val="00133D37"/>
    <w:rsid w:val="00134531"/>
    <w:rsid w:val="00134825"/>
    <w:rsid w:val="0013619E"/>
    <w:rsid w:val="001362BE"/>
    <w:rsid w:val="00137704"/>
    <w:rsid w:val="001404A5"/>
    <w:rsid w:val="001404EA"/>
    <w:rsid w:val="001413E9"/>
    <w:rsid w:val="001425EB"/>
    <w:rsid w:val="001426DA"/>
    <w:rsid w:val="00142EF7"/>
    <w:rsid w:val="00143063"/>
    <w:rsid w:val="0014344E"/>
    <w:rsid w:val="00143681"/>
    <w:rsid w:val="001437E8"/>
    <w:rsid w:val="00143B3C"/>
    <w:rsid w:val="00144156"/>
    <w:rsid w:val="00145E6E"/>
    <w:rsid w:val="00146344"/>
    <w:rsid w:val="001467B3"/>
    <w:rsid w:val="00146B84"/>
    <w:rsid w:val="00147A14"/>
    <w:rsid w:val="00150D34"/>
    <w:rsid w:val="00150EB3"/>
    <w:rsid w:val="00150FB0"/>
    <w:rsid w:val="00152599"/>
    <w:rsid w:val="00152CFF"/>
    <w:rsid w:val="00152DCB"/>
    <w:rsid w:val="0015460D"/>
    <w:rsid w:val="00154670"/>
    <w:rsid w:val="001546D0"/>
    <w:rsid w:val="00155AFB"/>
    <w:rsid w:val="001566B0"/>
    <w:rsid w:val="00156D59"/>
    <w:rsid w:val="0015701C"/>
    <w:rsid w:val="00157152"/>
    <w:rsid w:val="00157257"/>
    <w:rsid w:val="00157791"/>
    <w:rsid w:val="0016086D"/>
    <w:rsid w:val="00161201"/>
    <w:rsid w:val="00162810"/>
    <w:rsid w:val="00165EC1"/>
    <w:rsid w:val="00166B83"/>
    <w:rsid w:val="0016732F"/>
    <w:rsid w:val="0017091D"/>
    <w:rsid w:val="00171777"/>
    <w:rsid w:val="00172247"/>
    <w:rsid w:val="00172294"/>
    <w:rsid w:val="00174383"/>
    <w:rsid w:val="001744F1"/>
    <w:rsid w:val="00174CC7"/>
    <w:rsid w:val="00174EC0"/>
    <w:rsid w:val="001751E6"/>
    <w:rsid w:val="00175703"/>
    <w:rsid w:val="001761AA"/>
    <w:rsid w:val="0017640E"/>
    <w:rsid w:val="0017687F"/>
    <w:rsid w:val="00176CB2"/>
    <w:rsid w:val="00177250"/>
    <w:rsid w:val="00177774"/>
    <w:rsid w:val="001806E1"/>
    <w:rsid w:val="00180837"/>
    <w:rsid w:val="00180E8E"/>
    <w:rsid w:val="001812CB"/>
    <w:rsid w:val="00182AC4"/>
    <w:rsid w:val="00183AEC"/>
    <w:rsid w:val="001840AB"/>
    <w:rsid w:val="001851F1"/>
    <w:rsid w:val="0018636C"/>
    <w:rsid w:val="00186F19"/>
    <w:rsid w:val="001875E4"/>
    <w:rsid w:val="00187776"/>
    <w:rsid w:val="00190B17"/>
    <w:rsid w:val="00191D27"/>
    <w:rsid w:val="00192691"/>
    <w:rsid w:val="001930E9"/>
    <w:rsid w:val="0019393E"/>
    <w:rsid w:val="00193AED"/>
    <w:rsid w:val="00194F1C"/>
    <w:rsid w:val="00196380"/>
    <w:rsid w:val="00196B24"/>
    <w:rsid w:val="001976C5"/>
    <w:rsid w:val="001A0F37"/>
    <w:rsid w:val="001A2AB9"/>
    <w:rsid w:val="001A2E77"/>
    <w:rsid w:val="001A3849"/>
    <w:rsid w:val="001A389F"/>
    <w:rsid w:val="001A496C"/>
    <w:rsid w:val="001A5120"/>
    <w:rsid w:val="001A614F"/>
    <w:rsid w:val="001A67FB"/>
    <w:rsid w:val="001A6EC2"/>
    <w:rsid w:val="001B04EE"/>
    <w:rsid w:val="001B081D"/>
    <w:rsid w:val="001B0B6F"/>
    <w:rsid w:val="001B0DAE"/>
    <w:rsid w:val="001B10D6"/>
    <w:rsid w:val="001B125E"/>
    <w:rsid w:val="001B14CF"/>
    <w:rsid w:val="001B2E89"/>
    <w:rsid w:val="001B32C0"/>
    <w:rsid w:val="001B34B2"/>
    <w:rsid w:val="001B3CE9"/>
    <w:rsid w:val="001B3CFD"/>
    <w:rsid w:val="001B40AA"/>
    <w:rsid w:val="001B4290"/>
    <w:rsid w:val="001B4C4B"/>
    <w:rsid w:val="001B52F2"/>
    <w:rsid w:val="001B542B"/>
    <w:rsid w:val="001B5B53"/>
    <w:rsid w:val="001B5BC9"/>
    <w:rsid w:val="001B5FF0"/>
    <w:rsid w:val="001B6C54"/>
    <w:rsid w:val="001B7A91"/>
    <w:rsid w:val="001C02CB"/>
    <w:rsid w:val="001C132E"/>
    <w:rsid w:val="001C1680"/>
    <w:rsid w:val="001C19FC"/>
    <w:rsid w:val="001C1E24"/>
    <w:rsid w:val="001C1ED2"/>
    <w:rsid w:val="001C21C5"/>
    <w:rsid w:val="001C2368"/>
    <w:rsid w:val="001C2946"/>
    <w:rsid w:val="001C3130"/>
    <w:rsid w:val="001C5770"/>
    <w:rsid w:val="001C5938"/>
    <w:rsid w:val="001C6F01"/>
    <w:rsid w:val="001C726C"/>
    <w:rsid w:val="001D083A"/>
    <w:rsid w:val="001D0C61"/>
    <w:rsid w:val="001D1552"/>
    <w:rsid w:val="001D1BF8"/>
    <w:rsid w:val="001D1D6D"/>
    <w:rsid w:val="001D1F96"/>
    <w:rsid w:val="001D24FF"/>
    <w:rsid w:val="001D2861"/>
    <w:rsid w:val="001D29C4"/>
    <w:rsid w:val="001D2D1A"/>
    <w:rsid w:val="001D3BDF"/>
    <w:rsid w:val="001D466A"/>
    <w:rsid w:val="001D48F3"/>
    <w:rsid w:val="001E0303"/>
    <w:rsid w:val="001E06FD"/>
    <w:rsid w:val="001E0945"/>
    <w:rsid w:val="001E0983"/>
    <w:rsid w:val="001E0A1C"/>
    <w:rsid w:val="001E0C06"/>
    <w:rsid w:val="001E12DE"/>
    <w:rsid w:val="001E1AFB"/>
    <w:rsid w:val="001E241F"/>
    <w:rsid w:val="001E2E31"/>
    <w:rsid w:val="001E3509"/>
    <w:rsid w:val="001E3898"/>
    <w:rsid w:val="001E42F8"/>
    <w:rsid w:val="001E70CE"/>
    <w:rsid w:val="001E77D2"/>
    <w:rsid w:val="001F0785"/>
    <w:rsid w:val="001F1C49"/>
    <w:rsid w:val="001F244F"/>
    <w:rsid w:val="001F2D49"/>
    <w:rsid w:val="001F33E7"/>
    <w:rsid w:val="001F3891"/>
    <w:rsid w:val="001F4151"/>
    <w:rsid w:val="001F4B25"/>
    <w:rsid w:val="001F5242"/>
    <w:rsid w:val="001F537B"/>
    <w:rsid w:val="001F687F"/>
    <w:rsid w:val="001F6FF4"/>
    <w:rsid w:val="001F7B3B"/>
    <w:rsid w:val="001F7ED9"/>
    <w:rsid w:val="002003E8"/>
    <w:rsid w:val="002004DD"/>
    <w:rsid w:val="002007B5"/>
    <w:rsid w:val="0020135C"/>
    <w:rsid w:val="002017FB"/>
    <w:rsid w:val="00201C50"/>
    <w:rsid w:val="00202EE0"/>
    <w:rsid w:val="00203AC0"/>
    <w:rsid w:val="00204425"/>
    <w:rsid w:val="00204441"/>
    <w:rsid w:val="00204C9C"/>
    <w:rsid w:val="00204E3E"/>
    <w:rsid w:val="00205415"/>
    <w:rsid w:val="00205838"/>
    <w:rsid w:val="0020623E"/>
    <w:rsid w:val="00206884"/>
    <w:rsid w:val="00206F1F"/>
    <w:rsid w:val="00207360"/>
    <w:rsid w:val="002078FE"/>
    <w:rsid w:val="00207930"/>
    <w:rsid w:val="00210BB4"/>
    <w:rsid w:val="0021329F"/>
    <w:rsid w:val="002136E7"/>
    <w:rsid w:val="00214045"/>
    <w:rsid w:val="002149E7"/>
    <w:rsid w:val="00214FE0"/>
    <w:rsid w:val="002157BA"/>
    <w:rsid w:val="00216284"/>
    <w:rsid w:val="00216CAA"/>
    <w:rsid w:val="00216DBF"/>
    <w:rsid w:val="002172CD"/>
    <w:rsid w:val="0021734D"/>
    <w:rsid w:val="00217557"/>
    <w:rsid w:val="00217957"/>
    <w:rsid w:val="00217BAD"/>
    <w:rsid w:val="002202DC"/>
    <w:rsid w:val="00220648"/>
    <w:rsid w:val="00220CDE"/>
    <w:rsid w:val="0022162D"/>
    <w:rsid w:val="00222B96"/>
    <w:rsid w:val="00222D3C"/>
    <w:rsid w:val="00223328"/>
    <w:rsid w:val="00223E52"/>
    <w:rsid w:val="00223F85"/>
    <w:rsid w:val="00224C9B"/>
    <w:rsid w:val="00224E39"/>
    <w:rsid w:val="00225A4F"/>
    <w:rsid w:val="00226D90"/>
    <w:rsid w:val="002272FF"/>
    <w:rsid w:val="002275D2"/>
    <w:rsid w:val="00227D96"/>
    <w:rsid w:val="00230303"/>
    <w:rsid w:val="002310E8"/>
    <w:rsid w:val="00231136"/>
    <w:rsid w:val="00232A57"/>
    <w:rsid w:val="00232CE9"/>
    <w:rsid w:val="002341F3"/>
    <w:rsid w:val="002344E3"/>
    <w:rsid w:val="00234608"/>
    <w:rsid w:val="002347B5"/>
    <w:rsid w:val="002363A3"/>
    <w:rsid w:val="002365DF"/>
    <w:rsid w:val="00237733"/>
    <w:rsid w:val="00237909"/>
    <w:rsid w:val="00237BA5"/>
    <w:rsid w:val="00240932"/>
    <w:rsid w:val="00240C16"/>
    <w:rsid w:val="002414B5"/>
    <w:rsid w:val="002426B5"/>
    <w:rsid w:val="00242EF3"/>
    <w:rsid w:val="002431AE"/>
    <w:rsid w:val="00243781"/>
    <w:rsid w:val="00244E4E"/>
    <w:rsid w:val="00244EC0"/>
    <w:rsid w:val="00245DDE"/>
    <w:rsid w:val="002471EA"/>
    <w:rsid w:val="00247250"/>
    <w:rsid w:val="002476F2"/>
    <w:rsid w:val="00247755"/>
    <w:rsid w:val="00247C5C"/>
    <w:rsid w:val="00250021"/>
    <w:rsid w:val="00250806"/>
    <w:rsid w:val="00251117"/>
    <w:rsid w:val="00252364"/>
    <w:rsid w:val="00252923"/>
    <w:rsid w:val="002533D4"/>
    <w:rsid w:val="00253446"/>
    <w:rsid w:val="00253796"/>
    <w:rsid w:val="00253E0B"/>
    <w:rsid w:val="002543A7"/>
    <w:rsid w:val="00255488"/>
    <w:rsid w:val="002554DC"/>
    <w:rsid w:val="00255565"/>
    <w:rsid w:val="00255CD9"/>
    <w:rsid w:val="002570C7"/>
    <w:rsid w:val="002571BD"/>
    <w:rsid w:val="00257338"/>
    <w:rsid w:val="00257EAE"/>
    <w:rsid w:val="00261113"/>
    <w:rsid w:val="00261427"/>
    <w:rsid w:val="002619E5"/>
    <w:rsid w:val="0026251B"/>
    <w:rsid w:val="002632DA"/>
    <w:rsid w:val="00264560"/>
    <w:rsid w:val="0026499E"/>
    <w:rsid w:val="002650E7"/>
    <w:rsid w:val="00265220"/>
    <w:rsid w:val="0026568E"/>
    <w:rsid w:val="002657CE"/>
    <w:rsid w:val="00265AFB"/>
    <w:rsid w:val="00265E09"/>
    <w:rsid w:val="0026749B"/>
    <w:rsid w:val="00267F21"/>
    <w:rsid w:val="00270275"/>
    <w:rsid w:val="00270450"/>
    <w:rsid w:val="00272033"/>
    <w:rsid w:val="00272F87"/>
    <w:rsid w:val="00273094"/>
    <w:rsid w:val="002730B4"/>
    <w:rsid w:val="002731CD"/>
    <w:rsid w:val="00273A31"/>
    <w:rsid w:val="002741DE"/>
    <w:rsid w:val="00275214"/>
    <w:rsid w:val="00275A5D"/>
    <w:rsid w:val="00275D08"/>
    <w:rsid w:val="002763BB"/>
    <w:rsid w:val="00277075"/>
    <w:rsid w:val="0027711E"/>
    <w:rsid w:val="00277159"/>
    <w:rsid w:val="00277D26"/>
    <w:rsid w:val="00277E4C"/>
    <w:rsid w:val="0028068D"/>
    <w:rsid w:val="00280A65"/>
    <w:rsid w:val="00280B34"/>
    <w:rsid w:val="00280C58"/>
    <w:rsid w:val="002813B4"/>
    <w:rsid w:val="00283747"/>
    <w:rsid w:val="002839B5"/>
    <w:rsid w:val="002840DC"/>
    <w:rsid w:val="002842C9"/>
    <w:rsid w:val="00284580"/>
    <w:rsid w:val="00284C88"/>
    <w:rsid w:val="00284F67"/>
    <w:rsid w:val="00285092"/>
    <w:rsid w:val="0028538C"/>
    <w:rsid w:val="002865AF"/>
    <w:rsid w:val="00286C42"/>
    <w:rsid w:val="00287188"/>
    <w:rsid w:val="00290634"/>
    <w:rsid w:val="00291358"/>
    <w:rsid w:val="00291F44"/>
    <w:rsid w:val="00292AF1"/>
    <w:rsid w:val="002930B2"/>
    <w:rsid w:val="00293980"/>
    <w:rsid w:val="00293DC4"/>
    <w:rsid w:val="00293E80"/>
    <w:rsid w:val="00293EB5"/>
    <w:rsid w:val="00293F69"/>
    <w:rsid w:val="002941E3"/>
    <w:rsid w:val="0029468A"/>
    <w:rsid w:val="00294948"/>
    <w:rsid w:val="00294A6A"/>
    <w:rsid w:val="00294EE5"/>
    <w:rsid w:val="00295935"/>
    <w:rsid w:val="00296107"/>
    <w:rsid w:val="00296606"/>
    <w:rsid w:val="0029667E"/>
    <w:rsid w:val="00296C65"/>
    <w:rsid w:val="002971B5"/>
    <w:rsid w:val="0029772B"/>
    <w:rsid w:val="002A0133"/>
    <w:rsid w:val="002A0DC2"/>
    <w:rsid w:val="002A0EA6"/>
    <w:rsid w:val="002A1940"/>
    <w:rsid w:val="002A223F"/>
    <w:rsid w:val="002A2474"/>
    <w:rsid w:val="002A2863"/>
    <w:rsid w:val="002A4572"/>
    <w:rsid w:val="002A4A52"/>
    <w:rsid w:val="002A5D80"/>
    <w:rsid w:val="002A5F6B"/>
    <w:rsid w:val="002A6658"/>
    <w:rsid w:val="002A6EF9"/>
    <w:rsid w:val="002A731D"/>
    <w:rsid w:val="002A7B77"/>
    <w:rsid w:val="002A7D60"/>
    <w:rsid w:val="002B0B38"/>
    <w:rsid w:val="002B1211"/>
    <w:rsid w:val="002B1A1E"/>
    <w:rsid w:val="002B22CE"/>
    <w:rsid w:val="002B2D90"/>
    <w:rsid w:val="002B482C"/>
    <w:rsid w:val="002B49B8"/>
    <w:rsid w:val="002B6949"/>
    <w:rsid w:val="002C0243"/>
    <w:rsid w:val="002C0581"/>
    <w:rsid w:val="002C17FC"/>
    <w:rsid w:val="002C25E7"/>
    <w:rsid w:val="002C2970"/>
    <w:rsid w:val="002C374D"/>
    <w:rsid w:val="002C4811"/>
    <w:rsid w:val="002C4FD9"/>
    <w:rsid w:val="002C5480"/>
    <w:rsid w:val="002C5B3F"/>
    <w:rsid w:val="002C64CE"/>
    <w:rsid w:val="002C70C3"/>
    <w:rsid w:val="002C7245"/>
    <w:rsid w:val="002C7A15"/>
    <w:rsid w:val="002C7C1F"/>
    <w:rsid w:val="002C7EB2"/>
    <w:rsid w:val="002C7FB8"/>
    <w:rsid w:val="002D054C"/>
    <w:rsid w:val="002D1623"/>
    <w:rsid w:val="002D1980"/>
    <w:rsid w:val="002D2CC2"/>
    <w:rsid w:val="002D2FD5"/>
    <w:rsid w:val="002D33E2"/>
    <w:rsid w:val="002D379D"/>
    <w:rsid w:val="002D397E"/>
    <w:rsid w:val="002D3BC9"/>
    <w:rsid w:val="002D4047"/>
    <w:rsid w:val="002D507F"/>
    <w:rsid w:val="002D53D0"/>
    <w:rsid w:val="002D5EA0"/>
    <w:rsid w:val="002D7D1B"/>
    <w:rsid w:val="002E1D39"/>
    <w:rsid w:val="002E20D4"/>
    <w:rsid w:val="002E2C73"/>
    <w:rsid w:val="002E2E8C"/>
    <w:rsid w:val="002E2EEA"/>
    <w:rsid w:val="002E3BD7"/>
    <w:rsid w:val="002E4806"/>
    <w:rsid w:val="002E4F40"/>
    <w:rsid w:val="002E5181"/>
    <w:rsid w:val="002E56CF"/>
    <w:rsid w:val="002E58BC"/>
    <w:rsid w:val="002E62B9"/>
    <w:rsid w:val="002E6475"/>
    <w:rsid w:val="002E6590"/>
    <w:rsid w:val="002E68DB"/>
    <w:rsid w:val="002E76D7"/>
    <w:rsid w:val="002F09CB"/>
    <w:rsid w:val="002F0C5F"/>
    <w:rsid w:val="002F11CE"/>
    <w:rsid w:val="002F11F2"/>
    <w:rsid w:val="002F13C4"/>
    <w:rsid w:val="002F225F"/>
    <w:rsid w:val="002F2C2F"/>
    <w:rsid w:val="002F31BE"/>
    <w:rsid w:val="002F351F"/>
    <w:rsid w:val="002F39FB"/>
    <w:rsid w:val="002F3BDB"/>
    <w:rsid w:val="002F3D30"/>
    <w:rsid w:val="002F4457"/>
    <w:rsid w:val="002F4D8D"/>
    <w:rsid w:val="002F51F3"/>
    <w:rsid w:val="002F605A"/>
    <w:rsid w:val="002F649E"/>
    <w:rsid w:val="002F6984"/>
    <w:rsid w:val="002F6C0D"/>
    <w:rsid w:val="002F6C28"/>
    <w:rsid w:val="002F75AD"/>
    <w:rsid w:val="002F7691"/>
    <w:rsid w:val="002F7E77"/>
    <w:rsid w:val="003008FB"/>
    <w:rsid w:val="003009A0"/>
    <w:rsid w:val="00300C30"/>
    <w:rsid w:val="003016B7"/>
    <w:rsid w:val="00302EBB"/>
    <w:rsid w:val="00303295"/>
    <w:rsid w:val="00303333"/>
    <w:rsid w:val="003033E8"/>
    <w:rsid w:val="00303BC8"/>
    <w:rsid w:val="00303D48"/>
    <w:rsid w:val="003043D9"/>
    <w:rsid w:val="00304960"/>
    <w:rsid w:val="00304BD6"/>
    <w:rsid w:val="003050D0"/>
    <w:rsid w:val="0030555D"/>
    <w:rsid w:val="00306347"/>
    <w:rsid w:val="00306733"/>
    <w:rsid w:val="003075A8"/>
    <w:rsid w:val="003076E8"/>
    <w:rsid w:val="00307C3C"/>
    <w:rsid w:val="00307D15"/>
    <w:rsid w:val="00307D98"/>
    <w:rsid w:val="003107A1"/>
    <w:rsid w:val="00310D37"/>
    <w:rsid w:val="00310FB4"/>
    <w:rsid w:val="003113B8"/>
    <w:rsid w:val="003116D4"/>
    <w:rsid w:val="003117AF"/>
    <w:rsid w:val="003118DA"/>
    <w:rsid w:val="003119E4"/>
    <w:rsid w:val="00312EBC"/>
    <w:rsid w:val="00313F9F"/>
    <w:rsid w:val="0031440F"/>
    <w:rsid w:val="00314617"/>
    <w:rsid w:val="003150CE"/>
    <w:rsid w:val="00315403"/>
    <w:rsid w:val="00315506"/>
    <w:rsid w:val="00316FF0"/>
    <w:rsid w:val="00317157"/>
    <w:rsid w:val="00317C09"/>
    <w:rsid w:val="00320209"/>
    <w:rsid w:val="003208C7"/>
    <w:rsid w:val="0032232C"/>
    <w:rsid w:val="00322332"/>
    <w:rsid w:val="00323DD9"/>
    <w:rsid w:val="00324656"/>
    <w:rsid w:val="00324842"/>
    <w:rsid w:val="00324EB2"/>
    <w:rsid w:val="003251C4"/>
    <w:rsid w:val="003252B9"/>
    <w:rsid w:val="003253D2"/>
    <w:rsid w:val="00325974"/>
    <w:rsid w:val="00325E86"/>
    <w:rsid w:val="003263F5"/>
    <w:rsid w:val="003272F3"/>
    <w:rsid w:val="00327349"/>
    <w:rsid w:val="003274C4"/>
    <w:rsid w:val="00327BC7"/>
    <w:rsid w:val="00330BD9"/>
    <w:rsid w:val="00331BAA"/>
    <w:rsid w:val="00331C8F"/>
    <w:rsid w:val="00332C06"/>
    <w:rsid w:val="003335CB"/>
    <w:rsid w:val="00333A42"/>
    <w:rsid w:val="003344F1"/>
    <w:rsid w:val="003347E4"/>
    <w:rsid w:val="003348D6"/>
    <w:rsid w:val="00334C94"/>
    <w:rsid w:val="00335114"/>
    <w:rsid w:val="003359C2"/>
    <w:rsid w:val="00335AA6"/>
    <w:rsid w:val="00336A8D"/>
    <w:rsid w:val="003377B5"/>
    <w:rsid w:val="003377D9"/>
    <w:rsid w:val="00340602"/>
    <w:rsid w:val="00341242"/>
    <w:rsid w:val="00341995"/>
    <w:rsid w:val="00341B7E"/>
    <w:rsid w:val="00342244"/>
    <w:rsid w:val="00342847"/>
    <w:rsid w:val="003430DD"/>
    <w:rsid w:val="0034350B"/>
    <w:rsid w:val="0034353A"/>
    <w:rsid w:val="003447CD"/>
    <w:rsid w:val="0034526A"/>
    <w:rsid w:val="00345691"/>
    <w:rsid w:val="00345972"/>
    <w:rsid w:val="003464EC"/>
    <w:rsid w:val="00347911"/>
    <w:rsid w:val="00347E13"/>
    <w:rsid w:val="003500FC"/>
    <w:rsid w:val="00350163"/>
    <w:rsid w:val="003506CA"/>
    <w:rsid w:val="00352B2C"/>
    <w:rsid w:val="0035328B"/>
    <w:rsid w:val="0035346C"/>
    <w:rsid w:val="0035400B"/>
    <w:rsid w:val="0035407D"/>
    <w:rsid w:val="00354363"/>
    <w:rsid w:val="00354878"/>
    <w:rsid w:val="003548A7"/>
    <w:rsid w:val="0035518B"/>
    <w:rsid w:val="00355469"/>
    <w:rsid w:val="00355A2A"/>
    <w:rsid w:val="00355B68"/>
    <w:rsid w:val="00356146"/>
    <w:rsid w:val="00357646"/>
    <w:rsid w:val="00357D7E"/>
    <w:rsid w:val="00360D4C"/>
    <w:rsid w:val="00360F9D"/>
    <w:rsid w:val="00361020"/>
    <w:rsid w:val="0036142E"/>
    <w:rsid w:val="00361A2F"/>
    <w:rsid w:val="00361BFD"/>
    <w:rsid w:val="00361E8D"/>
    <w:rsid w:val="00362570"/>
    <w:rsid w:val="003627B0"/>
    <w:rsid w:val="0036316C"/>
    <w:rsid w:val="00363359"/>
    <w:rsid w:val="00363C3D"/>
    <w:rsid w:val="0036447D"/>
    <w:rsid w:val="003644FB"/>
    <w:rsid w:val="00364AB4"/>
    <w:rsid w:val="00365294"/>
    <w:rsid w:val="003665BA"/>
    <w:rsid w:val="00366CCF"/>
    <w:rsid w:val="00367D78"/>
    <w:rsid w:val="00367E8C"/>
    <w:rsid w:val="003709E1"/>
    <w:rsid w:val="00370D60"/>
    <w:rsid w:val="00371184"/>
    <w:rsid w:val="00372A55"/>
    <w:rsid w:val="003730DE"/>
    <w:rsid w:val="0037409B"/>
    <w:rsid w:val="003741CE"/>
    <w:rsid w:val="003744EC"/>
    <w:rsid w:val="0037469B"/>
    <w:rsid w:val="003746DD"/>
    <w:rsid w:val="00374F99"/>
    <w:rsid w:val="0037565C"/>
    <w:rsid w:val="0037707B"/>
    <w:rsid w:val="00377579"/>
    <w:rsid w:val="0037782B"/>
    <w:rsid w:val="00377D2C"/>
    <w:rsid w:val="00380954"/>
    <w:rsid w:val="00381553"/>
    <w:rsid w:val="00381FEA"/>
    <w:rsid w:val="00382D60"/>
    <w:rsid w:val="00383897"/>
    <w:rsid w:val="00383A4E"/>
    <w:rsid w:val="00384812"/>
    <w:rsid w:val="00385C13"/>
    <w:rsid w:val="00385F0A"/>
    <w:rsid w:val="00386188"/>
    <w:rsid w:val="003872C6"/>
    <w:rsid w:val="00387348"/>
    <w:rsid w:val="00387969"/>
    <w:rsid w:val="0038798B"/>
    <w:rsid w:val="003879B7"/>
    <w:rsid w:val="003879C8"/>
    <w:rsid w:val="00390FC1"/>
    <w:rsid w:val="003916F5"/>
    <w:rsid w:val="00392AF4"/>
    <w:rsid w:val="00392F5F"/>
    <w:rsid w:val="00393B5E"/>
    <w:rsid w:val="00393F76"/>
    <w:rsid w:val="003945D4"/>
    <w:rsid w:val="00394A8D"/>
    <w:rsid w:val="00394D0F"/>
    <w:rsid w:val="00395D76"/>
    <w:rsid w:val="00395EDE"/>
    <w:rsid w:val="00396609"/>
    <w:rsid w:val="003969CA"/>
    <w:rsid w:val="003976BD"/>
    <w:rsid w:val="00397C9A"/>
    <w:rsid w:val="00397D15"/>
    <w:rsid w:val="00397E53"/>
    <w:rsid w:val="003A0256"/>
    <w:rsid w:val="003A0823"/>
    <w:rsid w:val="003A118F"/>
    <w:rsid w:val="003A11AD"/>
    <w:rsid w:val="003A19E9"/>
    <w:rsid w:val="003A1ADB"/>
    <w:rsid w:val="003A1FAE"/>
    <w:rsid w:val="003A30AB"/>
    <w:rsid w:val="003A312A"/>
    <w:rsid w:val="003A387F"/>
    <w:rsid w:val="003A57E6"/>
    <w:rsid w:val="003A5DCC"/>
    <w:rsid w:val="003A5F1E"/>
    <w:rsid w:val="003A6361"/>
    <w:rsid w:val="003A638A"/>
    <w:rsid w:val="003A6823"/>
    <w:rsid w:val="003A6D77"/>
    <w:rsid w:val="003A761A"/>
    <w:rsid w:val="003A7EF7"/>
    <w:rsid w:val="003B0C9C"/>
    <w:rsid w:val="003B0D14"/>
    <w:rsid w:val="003B0E46"/>
    <w:rsid w:val="003B1580"/>
    <w:rsid w:val="003B1635"/>
    <w:rsid w:val="003B1A71"/>
    <w:rsid w:val="003B37DD"/>
    <w:rsid w:val="003B3D7B"/>
    <w:rsid w:val="003B40B4"/>
    <w:rsid w:val="003B48F4"/>
    <w:rsid w:val="003B4C35"/>
    <w:rsid w:val="003B60B8"/>
    <w:rsid w:val="003B6CCA"/>
    <w:rsid w:val="003B6D5B"/>
    <w:rsid w:val="003B7524"/>
    <w:rsid w:val="003B7C07"/>
    <w:rsid w:val="003B7D55"/>
    <w:rsid w:val="003B7FEB"/>
    <w:rsid w:val="003C0742"/>
    <w:rsid w:val="003C080B"/>
    <w:rsid w:val="003C0A9F"/>
    <w:rsid w:val="003C182F"/>
    <w:rsid w:val="003C2E15"/>
    <w:rsid w:val="003C32C1"/>
    <w:rsid w:val="003C33C0"/>
    <w:rsid w:val="003C4040"/>
    <w:rsid w:val="003C4899"/>
    <w:rsid w:val="003C5A69"/>
    <w:rsid w:val="003C5CC0"/>
    <w:rsid w:val="003C5E55"/>
    <w:rsid w:val="003C5FD3"/>
    <w:rsid w:val="003C677C"/>
    <w:rsid w:val="003C67C1"/>
    <w:rsid w:val="003C6A8E"/>
    <w:rsid w:val="003C7309"/>
    <w:rsid w:val="003C780C"/>
    <w:rsid w:val="003D0101"/>
    <w:rsid w:val="003D07AD"/>
    <w:rsid w:val="003D0E4E"/>
    <w:rsid w:val="003D13BF"/>
    <w:rsid w:val="003D14C6"/>
    <w:rsid w:val="003D18D3"/>
    <w:rsid w:val="003D18D7"/>
    <w:rsid w:val="003D1F84"/>
    <w:rsid w:val="003D226D"/>
    <w:rsid w:val="003D23FD"/>
    <w:rsid w:val="003D37B7"/>
    <w:rsid w:val="003D44C6"/>
    <w:rsid w:val="003D46D1"/>
    <w:rsid w:val="003D4ED9"/>
    <w:rsid w:val="003D526D"/>
    <w:rsid w:val="003D5505"/>
    <w:rsid w:val="003D5993"/>
    <w:rsid w:val="003D63D7"/>
    <w:rsid w:val="003D7354"/>
    <w:rsid w:val="003D73B7"/>
    <w:rsid w:val="003D7487"/>
    <w:rsid w:val="003E0105"/>
    <w:rsid w:val="003E0B56"/>
    <w:rsid w:val="003E1605"/>
    <w:rsid w:val="003E175A"/>
    <w:rsid w:val="003E18A2"/>
    <w:rsid w:val="003E1DE6"/>
    <w:rsid w:val="003E2987"/>
    <w:rsid w:val="003E36ED"/>
    <w:rsid w:val="003E3778"/>
    <w:rsid w:val="003E3AAD"/>
    <w:rsid w:val="003E5577"/>
    <w:rsid w:val="003E56BD"/>
    <w:rsid w:val="003E5A3F"/>
    <w:rsid w:val="003E614C"/>
    <w:rsid w:val="003E66FB"/>
    <w:rsid w:val="003E6CD8"/>
    <w:rsid w:val="003E73DE"/>
    <w:rsid w:val="003E7613"/>
    <w:rsid w:val="003E78D2"/>
    <w:rsid w:val="003E79CB"/>
    <w:rsid w:val="003F0635"/>
    <w:rsid w:val="003F07E8"/>
    <w:rsid w:val="003F0DEE"/>
    <w:rsid w:val="003F1599"/>
    <w:rsid w:val="003F1F81"/>
    <w:rsid w:val="003F2232"/>
    <w:rsid w:val="003F2BDD"/>
    <w:rsid w:val="003F3019"/>
    <w:rsid w:val="003F32A5"/>
    <w:rsid w:val="003F37DC"/>
    <w:rsid w:val="003F4000"/>
    <w:rsid w:val="003F40F0"/>
    <w:rsid w:val="003F516E"/>
    <w:rsid w:val="003F562D"/>
    <w:rsid w:val="003F564D"/>
    <w:rsid w:val="003F5B52"/>
    <w:rsid w:val="003F6C46"/>
    <w:rsid w:val="003F7263"/>
    <w:rsid w:val="003F7F9E"/>
    <w:rsid w:val="004007AB"/>
    <w:rsid w:val="0040103A"/>
    <w:rsid w:val="00401172"/>
    <w:rsid w:val="00401A94"/>
    <w:rsid w:val="00401D73"/>
    <w:rsid w:val="00401F5A"/>
    <w:rsid w:val="00402EDD"/>
    <w:rsid w:val="00403455"/>
    <w:rsid w:val="004035DA"/>
    <w:rsid w:val="00403E49"/>
    <w:rsid w:val="00403FF0"/>
    <w:rsid w:val="00404737"/>
    <w:rsid w:val="00405EE3"/>
    <w:rsid w:val="00406953"/>
    <w:rsid w:val="00406A14"/>
    <w:rsid w:val="00406B2E"/>
    <w:rsid w:val="00407C85"/>
    <w:rsid w:val="00407E2D"/>
    <w:rsid w:val="00407ECE"/>
    <w:rsid w:val="004107E4"/>
    <w:rsid w:val="00410906"/>
    <w:rsid w:val="0041095A"/>
    <w:rsid w:val="00411CB0"/>
    <w:rsid w:val="00411DAD"/>
    <w:rsid w:val="00412838"/>
    <w:rsid w:val="00412BC6"/>
    <w:rsid w:val="00412FB5"/>
    <w:rsid w:val="004130E0"/>
    <w:rsid w:val="00414626"/>
    <w:rsid w:val="00414978"/>
    <w:rsid w:val="00414FD5"/>
    <w:rsid w:val="00415576"/>
    <w:rsid w:val="004156F1"/>
    <w:rsid w:val="00416079"/>
    <w:rsid w:val="0041645B"/>
    <w:rsid w:val="00416808"/>
    <w:rsid w:val="00416BBA"/>
    <w:rsid w:val="00417848"/>
    <w:rsid w:val="00417EE7"/>
    <w:rsid w:val="00420044"/>
    <w:rsid w:val="00420184"/>
    <w:rsid w:val="00420CFB"/>
    <w:rsid w:val="00420EAA"/>
    <w:rsid w:val="004224CA"/>
    <w:rsid w:val="004231FC"/>
    <w:rsid w:val="004233C4"/>
    <w:rsid w:val="004237F5"/>
    <w:rsid w:val="00423AD4"/>
    <w:rsid w:val="00423E94"/>
    <w:rsid w:val="004244EA"/>
    <w:rsid w:val="0042483E"/>
    <w:rsid w:val="00424FCC"/>
    <w:rsid w:val="0042523A"/>
    <w:rsid w:val="00425243"/>
    <w:rsid w:val="00425D95"/>
    <w:rsid w:val="00426D20"/>
    <w:rsid w:val="00427A90"/>
    <w:rsid w:val="004306BC"/>
    <w:rsid w:val="00431D70"/>
    <w:rsid w:val="00431FFB"/>
    <w:rsid w:val="00433A3F"/>
    <w:rsid w:val="00434A29"/>
    <w:rsid w:val="004355A9"/>
    <w:rsid w:val="004365B3"/>
    <w:rsid w:val="004367A1"/>
    <w:rsid w:val="00436D05"/>
    <w:rsid w:val="00437361"/>
    <w:rsid w:val="004375CE"/>
    <w:rsid w:val="00440565"/>
    <w:rsid w:val="004406B1"/>
    <w:rsid w:val="004412A7"/>
    <w:rsid w:val="00441971"/>
    <w:rsid w:val="0044342D"/>
    <w:rsid w:val="004434AD"/>
    <w:rsid w:val="004438B7"/>
    <w:rsid w:val="00444036"/>
    <w:rsid w:val="0044440A"/>
    <w:rsid w:val="004445A8"/>
    <w:rsid w:val="0044464D"/>
    <w:rsid w:val="00444AC9"/>
    <w:rsid w:val="00444E79"/>
    <w:rsid w:val="00445130"/>
    <w:rsid w:val="0044571A"/>
    <w:rsid w:val="00445895"/>
    <w:rsid w:val="0044613A"/>
    <w:rsid w:val="00446B01"/>
    <w:rsid w:val="00446F7E"/>
    <w:rsid w:val="004474C4"/>
    <w:rsid w:val="00447560"/>
    <w:rsid w:val="00450962"/>
    <w:rsid w:val="00450FC9"/>
    <w:rsid w:val="00451B02"/>
    <w:rsid w:val="00451FEF"/>
    <w:rsid w:val="004523D1"/>
    <w:rsid w:val="004525C1"/>
    <w:rsid w:val="004528A9"/>
    <w:rsid w:val="00454A5C"/>
    <w:rsid w:val="0045557B"/>
    <w:rsid w:val="0045625C"/>
    <w:rsid w:val="004563C7"/>
    <w:rsid w:val="00456573"/>
    <w:rsid w:val="00456AA9"/>
    <w:rsid w:val="00461077"/>
    <w:rsid w:val="004615B8"/>
    <w:rsid w:val="00461E4E"/>
    <w:rsid w:val="0046340A"/>
    <w:rsid w:val="0046362A"/>
    <w:rsid w:val="004639D1"/>
    <w:rsid w:val="00463C00"/>
    <w:rsid w:val="00463C07"/>
    <w:rsid w:val="00464FDF"/>
    <w:rsid w:val="004653DC"/>
    <w:rsid w:val="00465D3D"/>
    <w:rsid w:val="00465EBD"/>
    <w:rsid w:val="00466399"/>
    <w:rsid w:val="004668CE"/>
    <w:rsid w:val="00466AB0"/>
    <w:rsid w:val="00467632"/>
    <w:rsid w:val="004678B4"/>
    <w:rsid w:val="00467B96"/>
    <w:rsid w:val="0047062A"/>
    <w:rsid w:val="00470740"/>
    <w:rsid w:val="00471804"/>
    <w:rsid w:val="00471883"/>
    <w:rsid w:val="00471B25"/>
    <w:rsid w:val="004723F8"/>
    <w:rsid w:val="004725FF"/>
    <w:rsid w:val="00472B98"/>
    <w:rsid w:val="0047332B"/>
    <w:rsid w:val="00473CA8"/>
    <w:rsid w:val="00473F1B"/>
    <w:rsid w:val="00474241"/>
    <w:rsid w:val="00474E7B"/>
    <w:rsid w:val="00475124"/>
    <w:rsid w:val="004751FD"/>
    <w:rsid w:val="004763A4"/>
    <w:rsid w:val="00476A7A"/>
    <w:rsid w:val="00477228"/>
    <w:rsid w:val="004774B3"/>
    <w:rsid w:val="00477DD1"/>
    <w:rsid w:val="00480070"/>
    <w:rsid w:val="0048009D"/>
    <w:rsid w:val="00480D9B"/>
    <w:rsid w:val="0048120E"/>
    <w:rsid w:val="00481283"/>
    <w:rsid w:val="004812F4"/>
    <w:rsid w:val="00481C00"/>
    <w:rsid w:val="00483345"/>
    <w:rsid w:val="00483C81"/>
    <w:rsid w:val="00483CD8"/>
    <w:rsid w:val="0048493A"/>
    <w:rsid w:val="00484CA3"/>
    <w:rsid w:val="00484D03"/>
    <w:rsid w:val="00484FDE"/>
    <w:rsid w:val="0048506A"/>
    <w:rsid w:val="00485471"/>
    <w:rsid w:val="0048586C"/>
    <w:rsid w:val="004860FC"/>
    <w:rsid w:val="004866B8"/>
    <w:rsid w:val="00486707"/>
    <w:rsid w:val="004867EC"/>
    <w:rsid w:val="004868F5"/>
    <w:rsid w:val="00486EFE"/>
    <w:rsid w:val="0048715C"/>
    <w:rsid w:val="0048736A"/>
    <w:rsid w:val="004874A8"/>
    <w:rsid w:val="00487681"/>
    <w:rsid w:val="00487DA1"/>
    <w:rsid w:val="004900AE"/>
    <w:rsid w:val="00490146"/>
    <w:rsid w:val="00490678"/>
    <w:rsid w:val="00490928"/>
    <w:rsid w:val="00490B17"/>
    <w:rsid w:val="004914A2"/>
    <w:rsid w:val="004921BD"/>
    <w:rsid w:val="004923D9"/>
    <w:rsid w:val="004924BB"/>
    <w:rsid w:val="00492679"/>
    <w:rsid w:val="00493392"/>
    <w:rsid w:val="004934DC"/>
    <w:rsid w:val="00496757"/>
    <w:rsid w:val="00496792"/>
    <w:rsid w:val="004968AB"/>
    <w:rsid w:val="00496A24"/>
    <w:rsid w:val="00496FA7"/>
    <w:rsid w:val="004977B5"/>
    <w:rsid w:val="004A025E"/>
    <w:rsid w:val="004A071A"/>
    <w:rsid w:val="004A09AD"/>
    <w:rsid w:val="004A134A"/>
    <w:rsid w:val="004A205A"/>
    <w:rsid w:val="004A236C"/>
    <w:rsid w:val="004A26DA"/>
    <w:rsid w:val="004A29ED"/>
    <w:rsid w:val="004A329C"/>
    <w:rsid w:val="004A7769"/>
    <w:rsid w:val="004B0CD7"/>
    <w:rsid w:val="004B1C57"/>
    <w:rsid w:val="004B1DA0"/>
    <w:rsid w:val="004B2535"/>
    <w:rsid w:val="004B41D6"/>
    <w:rsid w:val="004B4523"/>
    <w:rsid w:val="004B4854"/>
    <w:rsid w:val="004B65DB"/>
    <w:rsid w:val="004B68FF"/>
    <w:rsid w:val="004B69E4"/>
    <w:rsid w:val="004B6A59"/>
    <w:rsid w:val="004B6D16"/>
    <w:rsid w:val="004B714B"/>
    <w:rsid w:val="004B722D"/>
    <w:rsid w:val="004C17C3"/>
    <w:rsid w:val="004C2171"/>
    <w:rsid w:val="004C22E1"/>
    <w:rsid w:val="004C2758"/>
    <w:rsid w:val="004C2A0D"/>
    <w:rsid w:val="004C2A6D"/>
    <w:rsid w:val="004C2AC7"/>
    <w:rsid w:val="004C2F10"/>
    <w:rsid w:val="004C39C0"/>
    <w:rsid w:val="004C3DF8"/>
    <w:rsid w:val="004C3F93"/>
    <w:rsid w:val="004C42B7"/>
    <w:rsid w:val="004C47B3"/>
    <w:rsid w:val="004C4B82"/>
    <w:rsid w:val="004C5481"/>
    <w:rsid w:val="004C600F"/>
    <w:rsid w:val="004C645C"/>
    <w:rsid w:val="004C6547"/>
    <w:rsid w:val="004C68A0"/>
    <w:rsid w:val="004C68C1"/>
    <w:rsid w:val="004C6B24"/>
    <w:rsid w:val="004C759C"/>
    <w:rsid w:val="004C7C6B"/>
    <w:rsid w:val="004D0CA0"/>
    <w:rsid w:val="004D134E"/>
    <w:rsid w:val="004D1826"/>
    <w:rsid w:val="004D1DD7"/>
    <w:rsid w:val="004D217E"/>
    <w:rsid w:val="004D22FE"/>
    <w:rsid w:val="004D26B3"/>
    <w:rsid w:val="004D32FC"/>
    <w:rsid w:val="004D3A1E"/>
    <w:rsid w:val="004D425F"/>
    <w:rsid w:val="004D4597"/>
    <w:rsid w:val="004D4841"/>
    <w:rsid w:val="004D4AAA"/>
    <w:rsid w:val="004D4B3F"/>
    <w:rsid w:val="004D5B1A"/>
    <w:rsid w:val="004D7094"/>
    <w:rsid w:val="004E0237"/>
    <w:rsid w:val="004E07D7"/>
    <w:rsid w:val="004E0F4B"/>
    <w:rsid w:val="004E1CBF"/>
    <w:rsid w:val="004E2E9E"/>
    <w:rsid w:val="004E2F46"/>
    <w:rsid w:val="004E46DA"/>
    <w:rsid w:val="004E5D4A"/>
    <w:rsid w:val="004E6310"/>
    <w:rsid w:val="004E6770"/>
    <w:rsid w:val="004F00BF"/>
    <w:rsid w:val="004F0151"/>
    <w:rsid w:val="004F049A"/>
    <w:rsid w:val="004F0673"/>
    <w:rsid w:val="004F09A6"/>
    <w:rsid w:val="004F0EBD"/>
    <w:rsid w:val="004F127D"/>
    <w:rsid w:val="004F13EB"/>
    <w:rsid w:val="004F16DE"/>
    <w:rsid w:val="004F1881"/>
    <w:rsid w:val="004F191B"/>
    <w:rsid w:val="004F199C"/>
    <w:rsid w:val="004F1AA9"/>
    <w:rsid w:val="004F1CAB"/>
    <w:rsid w:val="004F2256"/>
    <w:rsid w:val="004F2B33"/>
    <w:rsid w:val="004F5216"/>
    <w:rsid w:val="004F535D"/>
    <w:rsid w:val="004F62D2"/>
    <w:rsid w:val="004F6BED"/>
    <w:rsid w:val="004F79D5"/>
    <w:rsid w:val="004F7B8D"/>
    <w:rsid w:val="00501DA6"/>
    <w:rsid w:val="00501E51"/>
    <w:rsid w:val="0050234E"/>
    <w:rsid w:val="0050246B"/>
    <w:rsid w:val="00502891"/>
    <w:rsid w:val="005031A5"/>
    <w:rsid w:val="00503241"/>
    <w:rsid w:val="00503C92"/>
    <w:rsid w:val="00503C9E"/>
    <w:rsid w:val="005040AF"/>
    <w:rsid w:val="00504A53"/>
    <w:rsid w:val="00504ACF"/>
    <w:rsid w:val="00504E21"/>
    <w:rsid w:val="00504E3E"/>
    <w:rsid w:val="00505A7A"/>
    <w:rsid w:val="00505BF9"/>
    <w:rsid w:val="00506087"/>
    <w:rsid w:val="005061D1"/>
    <w:rsid w:val="0050680A"/>
    <w:rsid w:val="005068ED"/>
    <w:rsid w:val="0050719B"/>
    <w:rsid w:val="00507C01"/>
    <w:rsid w:val="00510B9E"/>
    <w:rsid w:val="00511522"/>
    <w:rsid w:val="0051175D"/>
    <w:rsid w:val="00511AC8"/>
    <w:rsid w:val="00511D1B"/>
    <w:rsid w:val="005122D8"/>
    <w:rsid w:val="00514171"/>
    <w:rsid w:val="00515872"/>
    <w:rsid w:val="00515CA8"/>
    <w:rsid w:val="0051639E"/>
    <w:rsid w:val="00516477"/>
    <w:rsid w:val="005164A8"/>
    <w:rsid w:val="005169D2"/>
    <w:rsid w:val="005171D7"/>
    <w:rsid w:val="0051756A"/>
    <w:rsid w:val="00517843"/>
    <w:rsid w:val="00517D18"/>
    <w:rsid w:val="00517F88"/>
    <w:rsid w:val="00517FD5"/>
    <w:rsid w:val="00520912"/>
    <w:rsid w:val="00520F28"/>
    <w:rsid w:val="005218DC"/>
    <w:rsid w:val="005219A3"/>
    <w:rsid w:val="00521B8C"/>
    <w:rsid w:val="00521E6C"/>
    <w:rsid w:val="00522893"/>
    <w:rsid w:val="005228A5"/>
    <w:rsid w:val="00522979"/>
    <w:rsid w:val="005236B2"/>
    <w:rsid w:val="00524878"/>
    <w:rsid w:val="005249D3"/>
    <w:rsid w:val="00524B34"/>
    <w:rsid w:val="0052542F"/>
    <w:rsid w:val="005266BD"/>
    <w:rsid w:val="00526A50"/>
    <w:rsid w:val="00526E6C"/>
    <w:rsid w:val="00526F33"/>
    <w:rsid w:val="00530114"/>
    <w:rsid w:val="005312A8"/>
    <w:rsid w:val="005317ED"/>
    <w:rsid w:val="00532105"/>
    <w:rsid w:val="0053247E"/>
    <w:rsid w:val="00534B45"/>
    <w:rsid w:val="00534E93"/>
    <w:rsid w:val="005352C7"/>
    <w:rsid w:val="0053540E"/>
    <w:rsid w:val="005358DA"/>
    <w:rsid w:val="00536163"/>
    <w:rsid w:val="00536170"/>
    <w:rsid w:val="00536C54"/>
    <w:rsid w:val="0053707C"/>
    <w:rsid w:val="00537E09"/>
    <w:rsid w:val="00540541"/>
    <w:rsid w:val="00540894"/>
    <w:rsid w:val="00540C46"/>
    <w:rsid w:val="00540F72"/>
    <w:rsid w:val="00540FDB"/>
    <w:rsid w:val="00542B21"/>
    <w:rsid w:val="00543A53"/>
    <w:rsid w:val="00543A57"/>
    <w:rsid w:val="005441AE"/>
    <w:rsid w:val="00544731"/>
    <w:rsid w:val="00544846"/>
    <w:rsid w:val="00544963"/>
    <w:rsid w:val="00544C4C"/>
    <w:rsid w:val="00544E78"/>
    <w:rsid w:val="005458F1"/>
    <w:rsid w:val="00545E89"/>
    <w:rsid w:val="0054640B"/>
    <w:rsid w:val="00546A70"/>
    <w:rsid w:val="00547AD7"/>
    <w:rsid w:val="00547DF5"/>
    <w:rsid w:val="00547FD6"/>
    <w:rsid w:val="005503A9"/>
    <w:rsid w:val="0055075E"/>
    <w:rsid w:val="00552723"/>
    <w:rsid w:val="005528A2"/>
    <w:rsid w:val="00552B6F"/>
    <w:rsid w:val="00552D96"/>
    <w:rsid w:val="00552ECB"/>
    <w:rsid w:val="00553B73"/>
    <w:rsid w:val="00553EB8"/>
    <w:rsid w:val="0055489B"/>
    <w:rsid w:val="00554C29"/>
    <w:rsid w:val="00555224"/>
    <w:rsid w:val="00555520"/>
    <w:rsid w:val="005561D8"/>
    <w:rsid w:val="0055628D"/>
    <w:rsid w:val="00556511"/>
    <w:rsid w:val="0055688F"/>
    <w:rsid w:val="00556CAE"/>
    <w:rsid w:val="005570E8"/>
    <w:rsid w:val="00560914"/>
    <w:rsid w:val="00561756"/>
    <w:rsid w:val="005624E6"/>
    <w:rsid w:val="005626C4"/>
    <w:rsid w:val="00562CCC"/>
    <w:rsid w:val="00562F02"/>
    <w:rsid w:val="00563BCC"/>
    <w:rsid w:val="00563D9A"/>
    <w:rsid w:val="00564784"/>
    <w:rsid w:val="005663E2"/>
    <w:rsid w:val="0056673A"/>
    <w:rsid w:val="00566F93"/>
    <w:rsid w:val="00567C24"/>
    <w:rsid w:val="005701FB"/>
    <w:rsid w:val="00571047"/>
    <w:rsid w:val="00571AA7"/>
    <w:rsid w:val="00571D3E"/>
    <w:rsid w:val="00572EDB"/>
    <w:rsid w:val="00573152"/>
    <w:rsid w:val="005735F1"/>
    <w:rsid w:val="00574682"/>
    <w:rsid w:val="00575030"/>
    <w:rsid w:val="00575A17"/>
    <w:rsid w:val="00576A47"/>
    <w:rsid w:val="00576EC5"/>
    <w:rsid w:val="00577F6B"/>
    <w:rsid w:val="00580497"/>
    <w:rsid w:val="005805F7"/>
    <w:rsid w:val="00580F5B"/>
    <w:rsid w:val="00581506"/>
    <w:rsid w:val="00581592"/>
    <w:rsid w:val="0058182B"/>
    <w:rsid w:val="00583028"/>
    <w:rsid w:val="005838A0"/>
    <w:rsid w:val="00583E0B"/>
    <w:rsid w:val="00584356"/>
    <w:rsid w:val="0058526B"/>
    <w:rsid w:val="00585609"/>
    <w:rsid w:val="00585D2F"/>
    <w:rsid w:val="00585F5E"/>
    <w:rsid w:val="00586628"/>
    <w:rsid w:val="005870FE"/>
    <w:rsid w:val="00587A8C"/>
    <w:rsid w:val="00591ED9"/>
    <w:rsid w:val="0059219B"/>
    <w:rsid w:val="005921BC"/>
    <w:rsid w:val="005930EF"/>
    <w:rsid w:val="005931B0"/>
    <w:rsid w:val="0059320C"/>
    <w:rsid w:val="00593E2E"/>
    <w:rsid w:val="00593FB9"/>
    <w:rsid w:val="0059402C"/>
    <w:rsid w:val="00594361"/>
    <w:rsid w:val="00594C26"/>
    <w:rsid w:val="005950C8"/>
    <w:rsid w:val="005958E5"/>
    <w:rsid w:val="00595D45"/>
    <w:rsid w:val="00596950"/>
    <w:rsid w:val="005969D4"/>
    <w:rsid w:val="00596ADB"/>
    <w:rsid w:val="00596B2D"/>
    <w:rsid w:val="00596B6D"/>
    <w:rsid w:val="00597A50"/>
    <w:rsid w:val="005A013D"/>
    <w:rsid w:val="005A0A53"/>
    <w:rsid w:val="005A0D0C"/>
    <w:rsid w:val="005A0D72"/>
    <w:rsid w:val="005A12E0"/>
    <w:rsid w:val="005A150A"/>
    <w:rsid w:val="005A1563"/>
    <w:rsid w:val="005A1A28"/>
    <w:rsid w:val="005A2E11"/>
    <w:rsid w:val="005A367D"/>
    <w:rsid w:val="005A3922"/>
    <w:rsid w:val="005A40BE"/>
    <w:rsid w:val="005A43CB"/>
    <w:rsid w:val="005A4A7B"/>
    <w:rsid w:val="005A6203"/>
    <w:rsid w:val="005A6835"/>
    <w:rsid w:val="005A6D55"/>
    <w:rsid w:val="005A7BD6"/>
    <w:rsid w:val="005B0B9D"/>
    <w:rsid w:val="005B1038"/>
    <w:rsid w:val="005B19ED"/>
    <w:rsid w:val="005B26F6"/>
    <w:rsid w:val="005B3DA9"/>
    <w:rsid w:val="005B41A1"/>
    <w:rsid w:val="005B462D"/>
    <w:rsid w:val="005B4E81"/>
    <w:rsid w:val="005B55C9"/>
    <w:rsid w:val="005B5AC2"/>
    <w:rsid w:val="005B5C48"/>
    <w:rsid w:val="005B5FB5"/>
    <w:rsid w:val="005B63FA"/>
    <w:rsid w:val="005B660B"/>
    <w:rsid w:val="005B6764"/>
    <w:rsid w:val="005B7664"/>
    <w:rsid w:val="005B7D9B"/>
    <w:rsid w:val="005C06ED"/>
    <w:rsid w:val="005C0C7F"/>
    <w:rsid w:val="005C135D"/>
    <w:rsid w:val="005C16A0"/>
    <w:rsid w:val="005C1771"/>
    <w:rsid w:val="005C1ADE"/>
    <w:rsid w:val="005C23EA"/>
    <w:rsid w:val="005C2F74"/>
    <w:rsid w:val="005C3CAD"/>
    <w:rsid w:val="005C3CC3"/>
    <w:rsid w:val="005C3F7E"/>
    <w:rsid w:val="005C3F92"/>
    <w:rsid w:val="005C4F2E"/>
    <w:rsid w:val="005C5767"/>
    <w:rsid w:val="005C59D9"/>
    <w:rsid w:val="005C5BF0"/>
    <w:rsid w:val="005C5ECB"/>
    <w:rsid w:val="005C6203"/>
    <w:rsid w:val="005C6EEB"/>
    <w:rsid w:val="005C76EC"/>
    <w:rsid w:val="005C779F"/>
    <w:rsid w:val="005C7823"/>
    <w:rsid w:val="005D0BFD"/>
    <w:rsid w:val="005D14F4"/>
    <w:rsid w:val="005D1522"/>
    <w:rsid w:val="005D176A"/>
    <w:rsid w:val="005D2604"/>
    <w:rsid w:val="005D30B9"/>
    <w:rsid w:val="005D3210"/>
    <w:rsid w:val="005D33A1"/>
    <w:rsid w:val="005D38AA"/>
    <w:rsid w:val="005D3AAD"/>
    <w:rsid w:val="005D3E7C"/>
    <w:rsid w:val="005D3EE7"/>
    <w:rsid w:val="005D4124"/>
    <w:rsid w:val="005D50A1"/>
    <w:rsid w:val="005D592B"/>
    <w:rsid w:val="005D5C4B"/>
    <w:rsid w:val="005D5C98"/>
    <w:rsid w:val="005D627B"/>
    <w:rsid w:val="005D6487"/>
    <w:rsid w:val="005D6816"/>
    <w:rsid w:val="005D756C"/>
    <w:rsid w:val="005E06FD"/>
    <w:rsid w:val="005E1585"/>
    <w:rsid w:val="005E19EF"/>
    <w:rsid w:val="005E2EC0"/>
    <w:rsid w:val="005E3B14"/>
    <w:rsid w:val="005E3B8C"/>
    <w:rsid w:val="005E48A1"/>
    <w:rsid w:val="005E4C8A"/>
    <w:rsid w:val="005E5525"/>
    <w:rsid w:val="005E615B"/>
    <w:rsid w:val="005E6262"/>
    <w:rsid w:val="005E6BCD"/>
    <w:rsid w:val="005E6C0C"/>
    <w:rsid w:val="005E6D43"/>
    <w:rsid w:val="005E7512"/>
    <w:rsid w:val="005E755F"/>
    <w:rsid w:val="005E7931"/>
    <w:rsid w:val="005E7936"/>
    <w:rsid w:val="005E7C8C"/>
    <w:rsid w:val="005E7E83"/>
    <w:rsid w:val="005F128C"/>
    <w:rsid w:val="005F1FFB"/>
    <w:rsid w:val="005F2547"/>
    <w:rsid w:val="005F2C1D"/>
    <w:rsid w:val="005F31BB"/>
    <w:rsid w:val="005F3615"/>
    <w:rsid w:val="005F3745"/>
    <w:rsid w:val="005F400A"/>
    <w:rsid w:val="005F40DA"/>
    <w:rsid w:val="005F49F8"/>
    <w:rsid w:val="005F4B76"/>
    <w:rsid w:val="005F4CA8"/>
    <w:rsid w:val="005F5396"/>
    <w:rsid w:val="005F6063"/>
    <w:rsid w:val="005F6E2D"/>
    <w:rsid w:val="005F7283"/>
    <w:rsid w:val="00600436"/>
    <w:rsid w:val="00601901"/>
    <w:rsid w:val="00602A0A"/>
    <w:rsid w:val="006031B3"/>
    <w:rsid w:val="00604040"/>
    <w:rsid w:val="00604207"/>
    <w:rsid w:val="006044D4"/>
    <w:rsid w:val="00604A98"/>
    <w:rsid w:val="006051DB"/>
    <w:rsid w:val="006053F9"/>
    <w:rsid w:val="006058C8"/>
    <w:rsid w:val="0060594B"/>
    <w:rsid w:val="00605DA1"/>
    <w:rsid w:val="006069DB"/>
    <w:rsid w:val="00606B39"/>
    <w:rsid w:val="00607530"/>
    <w:rsid w:val="0060759C"/>
    <w:rsid w:val="0061013F"/>
    <w:rsid w:val="00610DD0"/>
    <w:rsid w:val="00610F48"/>
    <w:rsid w:val="006110CD"/>
    <w:rsid w:val="00611ABC"/>
    <w:rsid w:val="00611C76"/>
    <w:rsid w:val="00612883"/>
    <w:rsid w:val="00613F51"/>
    <w:rsid w:val="006141B1"/>
    <w:rsid w:val="00615135"/>
    <w:rsid w:val="00615618"/>
    <w:rsid w:val="0061569C"/>
    <w:rsid w:val="00615B28"/>
    <w:rsid w:val="00615D6D"/>
    <w:rsid w:val="006161B8"/>
    <w:rsid w:val="006165B0"/>
    <w:rsid w:val="00616C84"/>
    <w:rsid w:val="0061751E"/>
    <w:rsid w:val="00617A69"/>
    <w:rsid w:val="00617DFB"/>
    <w:rsid w:val="00617ED2"/>
    <w:rsid w:val="00617FD3"/>
    <w:rsid w:val="00620BDF"/>
    <w:rsid w:val="00620E5F"/>
    <w:rsid w:val="00621696"/>
    <w:rsid w:val="00621AA3"/>
    <w:rsid w:val="00622293"/>
    <w:rsid w:val="00622408"/>
    <w:rsid w:val="0062381D"/>
    <w:rsid w:val="00623930"/>
    <w:rsid w:val="00623976"/>
    <w:rsid w:val="00623A60"/>
    <w:rsid w:val="00623C63"/>
    <w:rsid w:val="00624662"/>
    <w:rsid w:val="00625E57"/>
    <w:rsid w:val="0063026D"/>
    <w:rsid w:val="00630B87"/>
    <w:rsid w:val="00631043"/>
    <w:rsid w:val="0063172F"/>
    <w:rsid w:val="00631F92"/>
    <w:rsid w:val="00632B31"/>
    <w:rsid w:val="00632D2C"/>
    <w:rsid w:val="00635024"/>
    <w:rsid w:val="0063508E"/>
    <w:rsid w:val="006351A4"/>
    <w:rsid w:val="006356DC"/>
    <w:rsid w:val="0063601E"/>
    <w:rsid w:val="006364CE"/>
    <w:rsid w:val="00636E67"/>
    <w:rsid w:val="0064006F"/>
    <w:rsid w:val="00640B4A"/>
    <w:rsid w:val="00640FC7"/>
    <w:rsid w:val="0064120A"/>
    <w:rsid w:val="00641DBF"/>
    <w:rsid w:val="00641DC1"/>
    <w:rsid w:val="00641EDC"/>
    <w:rsid w:val="0064202C"/>
    <w:rsid w:val="0064214C"/>
    <w:rsid w:val="0064230A"/>
    <w:rsid w:val="006429BD"/>
    <w:rsid w:val="00642F21"/>
    <w:rsid w:val="00643954"/>
    <w:rsid w:val="00644529"/>
    <w:rsid w:val="00644807"/>
    <w:rsid w:val="006451E6"/>
    <w:rsid w:val="00645666"/>
    <w:rsid w:val="00645A93"/>
    <w:rsid w:val="0064641E"/>
    <w:rsid w:val="006464DF"/>
    <w:rsid w:val="006505B6"/>
    <w:rsid w:val="0065097D"/>
    <w:rsid w:val="006511A8"/>
    <w:rsid w:val="00652285"/>
    <w:rsid w:val="00652917"/>
    <w:rsid w:val="006529D5"/>
    <w:rsid w:val="00652CE5"/>
    <w:rsid w:val="00652D1F"/>
    <w:rsid w:val="006535AA"/>
    <w:rsid w:val="006535DA"/>
    <w:rsid w:val="00654009"/>
    <w:rsid w:val="006543A8"/>
    <w:rsid w:val="00654CF8"/>
    <w:rsid w:val="00654EE7"/>
    <w:rsid w:val="0065516C"/>
    <w:rsid w:val="00655DED"/>
    <w:rsid w:val="00656C61"/>
    <w:rsid w:val="00657781"/>
    <w:rsid w:val="00657A9F"/>
    <w:rsid w:val="00657B98"/>
    <w:rsid w:val="00660D9D"/>
    <w:rsid w:val="00661456"/>
    <w:rsid w:val="00662AD9"/>
    <w:rsid w:val="00662DC1"/>
    <w:rsid w:val="00663500"/>
    <w:rsid w:val="00663BB2"/>
    <w:rsid w:val="0066489B"/>
    <w:rsid w:val="00664A59"/>
    <w:rsid w:val="006664F2"/>
    <w:rsid w:val="00666BD1"/>
    <w:rsid w:val="00666EF3"/>
    <w:rsid w:val="00666F48"/>
    <w:rsid w:val="00667787"/>
    <w:rsid w:val="00667E2A"/>
    <w:rsid w:val="00670B8D"/>
    <w:rsid w:val="00670C05"/>
    <w:rsid w:val="00671443"/>
    <w:rsid w:val="0067154B"/>
    <w:rsid w:val="006715C6"/>
    <w:rsid w:val="0067170D"/>
    <w:rsid w:val="00671BA0"/>
    <w:rsid w:val="00671CFE"/>
    <w:rsid w:val="00672993"/>
    <w:rsid w:val="00673686"/>
    <w:rsid w:val="006740DF"/>
    <w:rsid w:val="006741F4"/>
    <w:rsid w:val="006741F6"/>
    <w:rsid w:val="00674315"/>
    <w:rsid w:val="00675453"/>
    <w:rsid w:val="006762A4"/>
    <w:rsid w:val="00676D6E"/>
    <w:rsid w:val="00676F39"/>
    <w:rsid w:val="0067757B"/>
    <w:rsid w:val="006777F4"/>
    <w:rsid w:val="00677C31"/>
    <w:rsid w:val="0068185E"/>
    <w:rsid w:val="0068262F"/>
    <w:rsid w:val="00683C2C"/>
    <w:rsid w:val="006842B8"/>
    <w:rsid w:val="0068461B"/>
    <w:rsid w:val="00684A3C"/>
    <w:rsid w:val="00684B02"/>
    <w:rsid w:val="00684B16"/>
    <w:rsid w:val="006852EA"/>
    <w:rsid w:val="006865D0"/>
    <w:rsid w:val="00686BC2"/>
    <w:rsid w:val="00687219"/>
    <w:rsid w:val="00687DE5"/>
    <w:rsid w:val="00690796"/>
    <w:rsid w:val="006910C0"/>
    <w:rsid w:val="006914B3"/>
    <w:rsid w:val="00692A1C"/>
    <w:rsid w:val="00692EB4"/>
    <w:rsid w:val="00693A3A"/>
    <w:rsid w:val="00693D07"/>
    <w:rsid w:val="0069485E"/>
    <w:rsid w:val="00695033"/>
    <w:rsid w:val="00695CEA"/>
    <w:rsid w:val="00695D2B"/>
    <w:rsid w:val="00696A20"/>
    <w:rsid w:val="006978A0"/>
    <w:rsid w:val="006A131D"/>
    <w:rsid w:val="006A1DA0"/>
    <w:rsid w:val="006A28AA"/>
    <w:rsid w:val="006A2AF2"/>
    <w:rsid w:val="006A349F"/>
    <w:rsid w:val="006A37AC"/>
    <w:rsid w:val="006A3950"/>
    <w:rsid w:val="006A41EB"/>
    <w:rsid w:val="006A4488"/>
    <w:rsid w:val="006A4EDD"/>
    <w:rsid w:val="006A5006"/>
    <w:rsid w:val="006A54A6"/>
    <w:rsid w:val="006A55C4"/>
    <w:rsid w:val="006A56E5"/>
    <w:rsid w:val="006A5B1D"/>
    <w:rsid w:val="006A5B24"/>
    <w:rsid w:val="006A617E"/>
    <w:rsid w:val="006A6668"/>
    <w:rsid w:val="006A68E3"/>
    <w:rsid w:val="006A6CFD"/>
    <w:rsid w:val="006A7C8C"/>
    <w:rsid w:val="006A7F2F"/>
    <w:rsid w:val="006A7FC5"/>
    <w:rsid w:val="006B0941"/>
    <w:rsid w:val="006B099E"/>
    <w:rsid w:val="006B09C4"/>
    <w:rsid w:val="006B09C5"/>
    <w:rsid w:val="006B0A68"/>
    <w:rsid w:val="006B1182"/>
    <w:rsid w:val="006B27B5"/>
    <w:rsid w:val="006B28F2"/>
    <w:rsid w:val="006B293D"/>
    <w:rsid w:val="006B3157"/>
    <w:rsid w:val="006B345C"/>
    <w:rsid w:val="006B3880"/>
    <w:rsid w:val="006B4E5E"/>
    <w:rsid w:val="006B559B"/>
    <w:rsid w:val="006B58E8"/>
    <w:rsid w:val="006B6638"/>
    <w:rsid w:val="006B6CC4"/>
    <w:rsid w:val="006C07E7"/>
    <w:rsid w:val="006C169D"/>
    <w:rsid w:val="006C45AB"/>
    <w:rsid w:val="006C4E33"/>
    <w:rsid w:val="006C51B6"/>
    <w:rsid w:val="006C556F"/>
    <w:rsid w:val="006C5CCB"/>
    <w:rsid w:val="006C62CB"/>
    <w:rsid w:val="006C6481"/>
    <w:rsid w:val="006C7267"/>
    <w:rsid w:val="006C752C"/>
    <w:rsid w:val="006C7C0B"/>
    <w:rsid w:val="006C7C68"/>
    <w:rsid w:val="006D0572"/>
    <w:rsid w:val="006D0A65"/>
    <w:rsid w:val="006D0CCF"/>
    <w:rsid w:val="006D13EC"/>
    <w:rsid w:val="006D14EA"/>
    <w:rsid w:val="006D18AB"/>
    <w:rsid w:val="006D1CC1"/>
    <w:rsid w:val="006D1E62"/>
    <w:rsid w:val="006D3B18"/>
    <w:rsid w:val="006D3E2E"/>
    <w:rsid w:val="006D4F09"/>
    <w:rsid w:val="006D52A6"/>
    <w:rsid w:val="006D7CBC"/>
    <w:rsid w:val="006D7DA7"/>
    <w:rsid w:val="006E046D"/>
    <w:rsid w:val="006E159E"/>
    <w:rsid w:val="006E1C40"/>
    <w:rsid w:val="006E2AEA"/>
    <w:rsid w:val="006E2C59"/>
    <w:rsid w:val="006E2F7E"/>
    <w:rsid w:val="006E2FA6"/>
    <w:rsid w:val="006E30A3"/>
    <w:rsid w:val="006E35B7"/>
    <w:rsid w:val="006E4A5B"/>
    <w:rsid w:val="006E54EC"/>
    <w:rsid w:val="006E58DE"/>
    <w:rsid w:val="006E6956"/>
    <w:rsid w:val="006E75E4"/>
    <w:rsid w:val="006E7C91"/>
    <w:rsid w:val="006E7CC7"/>
    <w:rsid w:val="006E7CCF"/>
    <w:rsid w:val="006E7D61"/>
    <w:rsid w:val="006F02F2"/>
    <w:rsid w:val="006F062A"/>
    <w:rsid w:val="006F0A89"/>
    <w:rsid w:val="006F0D13"/>
    <w:rsid w:val="006F14EF"/>
    <w:rsid w:val="006F15A2"/>
    <w:rsid w:val="006F1C06"/>
    <w:rsid w:val="006F2668"/>
    <w:rsid w:val="006F26BB"/>
    <w:rsid w:val="006F2789"/>
    <w:rsid w:val="006F38EF"/>
    <w:rsid w:val="006F3C04"/>
    <w:rsid w:val="006F3C5A"/>
    <w:rsid w:val="006F3D0E"/>
    <w:rsid w:val="006F3FB8"/>
    <w:rsid w:val="006F4DF0"/>
    <w:rsid w:val="006F61FC"/>
    <w:rsid w:val="006F6CAE"/>
    <w:rsid w:val="006F729C"/>
    <w:rsid w:val="006F739F"/>
    <w:rsid w:val="006F73AD"/>
    <w:rsid w:val="006F73D1"/>
    <w:rsid w:val="006F76A1"/>
    <w:rsid w:val="0070035C"/>
    <w:rsid w:val="00700734"/>
    <w:rsid w:val="00700780"/>
    <w:rsid w:val="007009C2"/>
    <w:rsid w:val="00700A2A"/>
    <w:rsid w:val="00700CDA"/>
    <w:rsid w:val="00700D96"/>
    <w:rsid w:val="00700E4F"/>
    <w:rsid w:val="0070107A"/>
    <w:rsid w:val="00701339"/>
    <w:rsid w:val="00703690"/>
    <w:rsid w:val="007038DC"/>
    <w:rsid w:val="00704689"/>
    <w:rsid w:val="00704AE4"/>
    <w:rsid w:val="00704FD2"/>
    <w:rsid w:val="0070521C"/>
    <w:rsid w:val="007068A8"/>
    <w:rsid w:val="00707773"/>
    <w:rsid w:val="00710389"/>
    <w:rsid w:val="00710FDD"/>
    <w:rsid w:val="00711921"/>
    <w:rsid w:val="00711BF8"/>
    <w:rsid w:val="00712236"/>
    <w:rsid w:val="00712739"/>
    <w:rsid w:val="007127DC"/>
    <w:rsid w:val="00712DD6"/>
    <w:rsid w:val="00713453"/>
    <w:rsid w:val="0071495A"/>
    <w:rsid w:val="00715834"/>
    <w:rsid w:val="00716125"/>
    <w:rsid w:val="007165C1"/>
    <w:rsid w:val="007168E3"/>
    <w:rsid w:val="007205A4"/>
    <w:rsid w:val="00720A45"/>
    <w:rsid w:val="00721149"/>
    <w:rsid w:val="0072186A"/>
    <w:rsid w:val="00721934"/>
    <w:rsid w:val="00721C35"/>
    <w:rsid w:val="007220DD"/>
    <w:rsid w:val="007222DB"/>
    <w:rsid w:val="007225EC"/>
    <w:rsid w:val="007230A4"/>
    <w:rsid w:val="0072424A"/>
    <w:rsid w:val="00724626"/>
    <w:rsid w:val="00724A35"/>
    <w:rsid w:val="00726143"/>
    <w:rsid w:val="00726355"/>
    <w:rsid w:val="00726A31"/>
    <w:rsid w:val="00726A3F"/>
    <w:rsid w:val="00726AA7"/>
    <w:rsid w:val="00726E84"/>
    <w:rsid w:val="0072725A"/>
    <w:rsid w:val="0072748E"/>
    <w:rsid w:val="00730527"/>
    <w:rsid w:val="007309D6"/>
    <w:rsid w:val="00730C53"/>
    <w:rsid w:val="007316F5"/>
    <w:rsid w:val="00731CF8"/>
    <w:rsid w:val="007323BE"/>
    <w:rsid w:val="0073242B"/>
    <w:rsid w:val="00732564"/>
    <w:rsid w:val="00732A1B"/>
    <w:rsid w:val="00732E69"/>
    <w:rsid w:val="00733F41"/>
    <w:rsid w:val="00734617"/>
    <w:rsid w:val="00735032"/>
    <w:rsid w:val="0073504D"/>
    <w:rsid w:val="007351CE"/>
    <w:rsid w:val="0073607C"/>
    <w:rsid w:val="00736ACA"/>
    <w:rsid w:val="00736B9E"/>
    <w:rsid w:val="00736DA6"/>
    <w:rsid w:val="0074068A"/>
    <w:rsid w:val="00740A93"/>
    <w:rsid w:val="00740FB7"/>
    <w:rsid w:val="00740FBE"/>
    <w:rsid w:val="00741266"/>
    <w:rsid w:val="00741EBC"/>
    <w:rsid w:val="007420F7"/>
    <w:rsid w:val="00742229"/>
    <w:rsid w:val="0074272F"/>
    <w:rsid w:val="00743AAC"/>
    <w:rsid w:val="00743D6D"/>
    <w:rsid w:val="00743FA3"/>
    <w:rsid w:val="00744033"/>
    <w:rsid w:val="00744ABF"/>
    <w:rsid w:val="00745FF5"/>
    <w:rsid w:val="007462B4"/>
    <w:rsid w:val="00747577"/>
    <w:rsid w:val="007478B4"/>
    <w:rsid w:val="007478D5"/>
    <w:rsid w:val="007500AC"/>
    <w:rsid w:val="007501E4"/>
    <w:rsid w:val="00750D4C"/>
    <w:rsid w:val="00752C19"/>
    <w:rsid w:val="00752EAB"/>
    <w:rsid w:val="0075317C"/>
    <w:rsid w:val="00753305"/>
    <w:rsid w:val="00753A29"/>
    <w:rsid w:val="00753C87"/>
    <w:rsid w:val="007544E3"/>
    <w:rsid w:val="007549E5"/>
    <w:rsid w:val="00754C06"/>
    <w:rsid w:val="00755548"/>
    <w:rsid w:val="00755887"/>
    <w:rsid w:val="00755CF5"/>
    <w:rsid w:val="00755D11"/>
    <w:rsid w:val="00756632"/>
    <w:rsid w:val="0075664B"/>
    <w:rsid w:val="00757329"/>
    <w:rsid w:val="007575E2"/>
    <w:rsid w:val="00757CDC"/>
    <w:rsid w:val="00760098"/>
    <w:rsid w:val="007606F4"/>
    <w:rsid w:val="00760F9B"/>
    <w:rsid w:val="00761367"/>
    <w:rsid w:val="007613DB"/>
    <w:rsid w:val="0076288C"/>
    <w:rsid w:val="00762A83"/>
    <w:rsid w:val="00762E13"/>
    <w:rsid w:val="00763597"/>
    <w:rsid w:val="007644DB"/>
    <w:rsid w:val="007644EB"/>
    <w:rsid w:val="00764D53"/>
    <w:rsid w:val="007669A9"/>
    <w:rsid w:val="007701C5"/>
    <w:rsid w:val="00771D21"/>
    <w:rsid w:val="007721B7"/>
    <w:rsid w:val="0077263A"/>
    <w:rsid w:val="007745F2"/>
    <w:rsid w:val="00774F38"/>
    <w:rsid w:val="007750D2"/>
    <w:rsid w:val="0077551A"/>
    <w:rsid w:val="00775C96"/>
    <w:rsid w:val="00776E0E"/>
    <w:rsid w:val="00776FBC"/>
    <w:rsid w:val="007808F6"/>
    <w:rsid w:val="00780958"/>
    <w:rsid w:val="00780DD5"/>
    <w:rsid w:val="00781165"/>
    <w:rsid w:val="007828AE"/>
    <w:rsid w:val="00783678"/>
    <w:rsid w:val="00783963"/>
    <w:rsid w:val="00783B3B"/>
    <w:rsid w:val="00783B5F"/>
    <w:rsid w:val="00783E4D"/>
    <w:rsid w:val="00783F2B"/>
    <w:rsid w:val="00784A3A"/>
    <w:rsid w:val="00784DF4"/>
    <w:rsid w:val="007853A5"/>
    <w:rsid w:val="00785421"/>
    <w:rsid w:val="007856C4"/>
    <w:rsid w:val="00785774"/>
    <w:rsid w:val="0078667F"/>
    <w:rsid w:val="00786CAA"/>
    <w:rsid w:val="0078724C"/>
    <w:rsid w:val="00790209"/>
    <w:rsid w:val="00790B2C"/>
    <w:rsid w:val="00791858"/>
    <w:rsid w:val="00792E7F"/>
    <w:rsid w:val="00793EDD"/>
    <w:rsid w:val="00794158"/>
    <w:rsid w:val="007942B6"/>
    <w:rsid w:val="007945FE"/>
    <w:rsid w:val="00794C20"/>
    <w:rsid w:val="00795083"/>
    <w:rsid w:val="007956D6"/>
    <w:rsid w:val="00795A41"/>
    <w:rsid w:val="00796C40"/>
    <w:rsid w:val="00796E08"/>
    <w:rsid w:val="00797367"/>
    <w:rsid w:val="007974B6"/>
    <w:rsid w:val="00797D8D"/>
    <w:rsid w:val="00797EA6"/>
    <w:rsid w:val="007A037F"/>
    <w:rsid w:val="007A05E1"/>
    <w:rsid w:val="007A05ED"/>
    <w:rsid w:val="007A0A99"/>
    <w:rsid w:val="007A0BE8"/>
    <w:rsid w:val="007A10FA"/>
    <w:rsid w:val="007A1130"/>
    <w:rsid w:val="007A1ACD"/>
    <w:rsid w:val="007A1C2E"/>
    <w:rsid w:val="007A1D16"/>
    <w:rsid w:val="007A2183"/>
    <w:rsid w:val="007A34C4"/>
    <w:rsid w:val="007A4005"/>
    <w:rsid w:val="007A4314"/>
    <w:rsid w:val="007A4828"/>
    <w:rsid w:val="007A52FF"/>
    <w:rsid w:val="007A5591"/>
    <w:rsid w:val="007A624E"/>
    <w:rsid w:val="007A62A5"/>
    <w:rsid w:val="007A68E2"/>
    <w:rsid w:val="007B0C0E"/>
    <w:rsid w:val="007B1437"/>
    <w:rsid w:val="007B1888"/>
    <w:rsid w:val="007B1AE2"/>
    <w:rsid w:val="007B1DBC"/>
    <w:rsid w:val="007B2FBE"/>
    <w:rsid w:val="007B3EA5"/>
    <w:rsid w:val="007B4294"/>
    <w:rsid w:val="007B5F92"/>
    <w:rsid w:val="007B5FF7"/>
    <w:rsid w:val="007B640E"/>
    <w:rsid w:val="007B672E"/>
    <w:rsid w:val="007B6A7C"/>
    <w:rsid w:val="007B74D5"/>
    <w:rsid w:val="007C0428"/>
    <w:rsid w:val="007C0A18"/>
    <w:rsid w:val="007C0E8B"/>
    <w:rsid w:val="007C18AE"/>
    <w:rsid w:val="007C1C22"/>
    <w:rsid w:val="007C25D3"/>
    <w:rsid w:val="007C2766"/>
    <w:rsid w:val="007C2D1C"/>
    <w:rsid w:val="007C30F8"/>
    <w:rsid w:val="007C3A28"/>
    <w:rsid w:val="007C3E81"/>
    <w:rsid w:val="007C4521"/>
    <w:rsid w:val="007C46FB"/>
    <w:rsid w:val="007C55BB"/>
    <w:rsid w:val="007C5BDD"/>
    <w:rsid w:val="007C5CB3"/>
    <w:rsid w:val="007C5E79"/>
    <w:rsid w:val="007C6AE4"/>
    <w:rsid w:val="007C6E68"/>
    <w:rsid w:val="007C7C5E"/>
    <w:rsid w:val="007D00A7"/>
    <w:rsid w:val="007D09D7"/>
    <w:rsid w:val="007D0C99"/>
    <w:rsid w:val="007D1B0E"/>
    <w:rsid w:val="007D1E7B"/>
    <w:rsid w:val="007D3461"/>
    <w:rsid w:val="007D4174"/>
    <w:rsid w:val="007D4250"/>
    <w:rsid w:val="007D43A2"/>
    <w:rsid w:val="007D4903"/>
    <w:rsid w:val="007D4A66"/>
    <w:rsid w:val="007D4BFF"/>
    <w:rsid w:val="007D5428"/>
    <w:rsid w:val="007D59F2"/>
    <w:rsid w:val="007D5BBD"/>
    <w:rsid w:val="007D6D40"/>
    <w:rsid w:val="007D6D9A"/>
    <w:rsid w:val="007D72C0"/>
    <w:rsid w:val="007D747D"/>
    <w:rsid w:val="007D770B"/>
    <w:rsid w:val="007E0965"/>
    <w:rsid w:val="007E13D3"/>
    <w:rsid w:val="007E18CD"/>
    <w:rsid w:val="007E191E"/>
    <w:rsid w:val="007E1AF0"/>
    <w:rsid w:val="007E2065"/>
    <w:rsid w:val="007E27F8"/>
    <w:rsid w:val="007E2ED5"/>
    <w:rsid w:val="007E3AEA"/>
    <w:rsid w:val="007E479A"/>
    <w:rsid w:val="007E5D48"/>
    <w:rsid w:val="007E6AAA"/>
    <w:rsid w:val="007E6B72"/>
    <w:rsid w:val="007E76C6"/>
    <w:rsid w:val="007E7711"/>
    <w:rsid w:val="007E786D"/>
    <w:rsid w:val="007E7E33"/>
    <w:rsid w:val="007E7F28"/>
    <w:rsid w:val="007F0C78"/>
    <w:rsid w:val="007F1377"/>
    <w:rsid w:val="007F1958"/>
    <w:rsid w:val="007F2A32"/>
    <w:rsid w:val="007F2BF0"/>
    <w:rsid w:val="007F3010"/>
    <w:rsid w:val="007F3538"/>
    <w:rsid w:val="007F3839"/>
    <w:rsid w:val="007F4327"/>
    <w:rsid w:val="007F4F91"/>
    <w:rsid w:val="007F5930"/>
    <w:rsid w:val="007F5AF5"/>
    <w:rsid w:val="007F6860"/>
    <w:rsid w:val="007F743D"/>
    <w:rsid w:val="007F7868"/>
    <w:rsid w:val="007F7C58"/>
    <w:rsid w:val="008006A9"/>
    <w:rsid w:val="00801809"/>
    <w:rsid w:val="008026FB"/>
    <w:rsid w:val="00802718"/>
    <w:rsid w:val="00803448"/>
    <w:rsid w:val="008037DB"/>
    <w:rsid w:val="00803F52"/>
    <w:rsid w:val="00804789"/>
    <w:rsid w:val="00804B03"/>
    <w:rsid w:val="00804D56"/>
    <w:rsid w:val="00804E16"/>
    <w:rsid w:val="00805022"/>
    <w:rsid w:val="0080540D"/>
    <w:rsid w:val="00805B8F"/>
    <w:rsid w:val="00805FC0"/>
    <w:rsid w:val="00806038"/>
    <w:rsid w:val="008073DE"/>
    <w:rsid w:val="0081032F"/>
    <w:rsid w:val="0081087E"/>
    <w:rsid w:val="008108FE"/>
    <w:rsid w:val="00810EB0"/>
    <w:rsid w:val="0081154F"/>
    <w:rsid w:val="00811657"/>
    <w:rsid w:val="00811AC6"/>
    <w:rsid w:val="008127DA"/>
    <w:rsid w:val="00814710"/>
    <w:rsid w:val="0081479E"/>
    <w:rsid w:val="00814D4E"/>
    <w:rsid w:val="008151AA"/>
    <w:rsid w:val="00815333"/>
    <w:rsid w:val="00815970"/>
    <w:rsid w:val="00815EC8"/>
    <w:rsid w:val="008174E8"/>
    <w:rsid w:val="008175AB"/>
    <w:rsid w:val="0081781D"/>
    <w:rsid w:val="00817F75"/>
    <w:rsid w:val="00820906"/>
    <w:rsid w:val="00821D41"/>
    <w:rsid w:val="00822604"/>
    <w:rsid w:val="00823C24"/>
    <w:rsid w:val="0082473A"/>
    <w:rsid w:val="00825B15"/>
    <w:rsid w:val="00826FB4"/>
    <w:rsid w:val="0082798D"/>
    <w:rsid w:val="008307F1"/>
    <w:rsid w:val="0083167A"/>
    <w:rsid w:val="00831FEE"/>
    <w:rsid w:val="00832359"/>
    <w:rsid w:val="00832366"/>
    <w:rsid w:val="008329DB"/>
    <w:rsid w:val="00832B4A"/>
    <w:rsid w:val="00832E46"/>
    <w:rsid w:val="00833901"/>
    <w:rsid w:val="00833F94"/>
    <w:rsid w:val="00834719"/>
    <w:rsid w:val="00834C85"/>
    <w:rsid w:val="00834EDA"/>
    <w:rsid w:val="008352D3"/>
    <w:rsid w:val="00837507"/>
    <w:rsid w:val="0083776D"/>
    <w:rsid w:val="008400EF"/>
    <w:rsid w:val="0084071D"/>
    <w:rsid w:val="00840A4D"/>
    <w:rsid w:val="00840E3D"/>
    <w:rsid w:val="00842287"/>
    <w:rsid w:val="008430F1"/>
    <w:rsid w:val="008433E0"/>
    <w:rsid w:val="00844C3B"/>
    <w:rsid w:val="00844E83"/>
    <w:rsid w:val="008452C1"/>
    <w:rsid w:val="0084530B"/>
    <w:rsid w:val="00845D54"/>
    <w:rsid w:val="00847D1C"/>
    <w:rsid w:val="00847E93"/>
    <w:rsid w:val="00850B9F"/>
    <w:rsid w:val="00850CB8"/>
    <w:rsid w:val="00851908"/>
    <w:rsid w:val="00851FC9"/>
    <w:rsid w:val="00852034"/>
    <w:rsid w:val="00852196"/>
    <w:rsid w:val="008523FC"/>
    <w:rsid w:val="008525C7"/>
    <w:rsid w:val="00852F2B"/>
    <w:rsid w:val="0085303F"/>
    <w:rsid w:val="00853217"/>
    <w:rsid w:val="00853499"/>
    <w:rsid w:val="00853506"/>
    <w:rsid w:val="00853763"/>
    <w:rsid w:val="00853A86"/>
    <w:rsid w:val="00853F5F"/>
    <w:rsid w:val="00855B15"/>
    <w:rsid w:val="00856348"/>
    <w:rsid w:val="00856460"/>
    <w:rsid w:val="00856557"/>
    <w:rsid w:val="00856EBD"/>
    <w:rsid w:val="00857E55"/>
    <w:rsid w:val="0086052E"/>
    <w:rsid w:val="00861157"/>
    <w:rsid w:val="00861C10"/>
    <w:rsid w:val="0086201D"/>
    <w:rsid w:val="00863728"/>
    <w:rsid w:val="00864AEA"/>
    <w:rsid w:val="0086542B"/>
    <w:rsid w:val="00865E30"/>
    <w:rsid w:val="00865E70"/>
    <w:rsid w:val="0086710E"/>
    <w:rsid w:val="00867410"/>
    <w:rsid w:val="008700FE"/>
    <w:rsid w:val="0087010F"/>
    <w:rsid w:val="008706B7"/>
    <w:rsid w:val="00870969"/>
    <w:rsid w:val="00871865"/>
    <w:rsid w:val="00872458"/>
    <w:rsid w:val="00872D7B"/>
    <w:rsid w:val="00873CCA"/>
    <w:rsid w:val="00874F1B"/>
    <w:rsid w:val="00875036"/>
    <w:rsid w:val="00875428"/>
    <w:rsid w:val="008759DC"/>
    <w:rsid w:val="00875DA4"/>
    <w:rsid w:val="00876E9F"/>
    <w:rsid w:val="00877BF3"/>
    <w:rsid w:val="00877D93"/>
    <w:rsid w:val="00881ACF"/>
    <w:rsid w:val="00881B71"/>
    <w:rsid w:val="00883BC5"/>
    <w:rsid w:val="00884211"/>
    <w:rsid w:val="00884348"/>
    <w:rsid w:val="008847BC"/>
    <w:rsid w:val="0088561F"/>
    <w:rsid w:val="00885775"/>
    <w:rsid w:val="00885BF1"/>
    <w:rsid w:val="008863BE"/>
    <w:rsid w:val="0088686B"/>
    <w:rsid w:val="008871D3"/>
    <w:rsid w:val="0088756B"/>
    <w:rsid w:val="008879B8"/>
    <w:rsid w:val="00890145"/>
    <w:rsid w:val="00890234"/>
    <w:rsid w:val="008910FC"/>
    <w:rsid w:val="008912AC"/>
    <w:rsid w:val="008919AE"/>
    <w:rsid w:val="008920AF"/>
    <w:rsid w:val="008923BB"/>
    <w:rsid w:val="00893510"/>
    <w:rsid w:val="00893B61"/>
    <w:rsid w:val="00894771"/>
    <w:rsid w:val="00894D0B"/>
    <w:rsid w:val="00895B95"/>
    <w:rsid w:val="00896625"/>
    <w:rsid w:val="00896A59"/>
    <w:rsid w:val="008977DA"/>
    <w:rsid w:val="0089788C"/>
    <w:rsid w:val="00897978"/>
    <w:rsid w:val="008A0F54"/>
    <w:rsid w:val="008A1D96"/>
    <w:rsid w:val="008A30C1"/>
    <w:rsid w:val="008A38B6"/>
    <w:rsid w:val="008A48EE"/>
    <w:rsid w:val="008A57D8"/>
    <w:rsid w:val="008A6152"/>
    <w:rsid w:val="008A77FA"/>
    <w:rsid w:val="008A790A"/>
    <w:rsid w:val="008A7EA3"/>
    <w:rsid w:val="008B1541"/>
    <w:rsid w:val="008B1FBE"/>
    <w:rsid w:val="008B23F3"/>
    <w:rsid w:val="008B2E4A"/>
    <w:rsid w:val="008B3129"/>
    <w:rsid w:val="008B43ED"/>
    <w:rsid w:val="008B52D9"/>
    <w:rsid w:val="008B5490"/>
    <w:rsid w:val="008B5661"/>
    <w:rsid w:val="008B5FFB"/>
    <w:rsid w:val="008B6040"/>
    <w:rsid w:val="008B62BA"/>
    <w:rsid w:val="008B6AB6"/>
    <w:rsid w:val="008B6E3C"/>
    <w:rsid w:val="008B7337"/>
    <w:rsid w:val="008B7D77"/>
    <w:rsid w:val="008C007C"/>
    <w:rsid w:val="008C055C"/>
    <w:rsid w:val="008C05C6"/>
    <w:rsid w:val="008C0D21"/>
    <w:rsid w:val="008C2407"/>
    <w:rsid w:val="008C27F2"/>
    <w:rsid w:val="008C3255"/>
    <w:rsid w:val="008C3CD0"/>
    <w:rsid w:val="008C4B00"/>
    <w:rsid w:val="008C546A"/>
    <w:rsid w:val="008C5969"/>
    <w:rsid w:val="008C6880"/>
    <w:rsid w:val="008C6CF9"/>
    <w:rsid w:val="008C736F"/>
    <w:rsid w:val="008C76F5"/>
    <w:rsid w:val="008C77D1"/>
    <w:rsid w:val="008C7D21"/>
    <w:rsid w:val="008C7F61"/>
    <w:rsid w:val="008D0102"/>
    <w:rsid w:val="008D01AB"/>
    <w:rsid w:val="008D045D"/>
    <w:rsid w:val="008D075E"/>
    <w:rsid w:val="008D17C8"/>
    <w:rsid w:val="008D1864"/>
    <w:rsid w:val="008D2BD4"/>
    <w:rsid w:val="008D2EC4"/>
    <w:rsid w:val="008D3042"/>
    <w:rsid w:val="008D35E4"/>
    <w:rsid w:val="008D45E5"/>
    <w:rsid w:val="008D47B6"/>
    <w:rsid w:val="008D5301"/>
    <w:rsid w:val="008D6289"/>
    <w:rsid w:val="008D634F"/>
    <w:rsid w:val="008D7146"/>
    <w:rsid w:val="008E08D5"/>
    <w:rsid w:val="008E0D5A"/>
    <w:rsid w:val="008E0E1F"/>
    <w:rsid w:val="008E0F5D"/>
    <w:rsid w:val="008E18FF"/>
    <w:rsid w:val="008E2601"/>
    <w:rsid w:val="008E3AE7"/>
    <w:rsid w:val="008E41AA"/>
    <w:rsid w:val="008E49BC"/>
    <w:rsid w:val="008E5954"/>
    <w:rsid w:val="008E6135"/>
    <w:rsid w:val="008E68BC"/>
    <w:rsid w:val="008E6FB8"/>
    <w:rsid w:val="008E7499"/>
    <w:rsid w:val="008E7C51"/>
    <w:rsid w:val="008F0D9D"/>
    <w:rsid w:val="008F0E29"/>
    <w:rsid w:val="008F1911"/>
    <w:rsid w:val="008F2765"/>
    <w:rsid w:val="008F3331"/>
    <w:rsid w:val="008F3B08"/>
    <w:rsid w:val="008F3CC4"/>
    <w:rsid w:val="008F425B"/>
    <w:rsid w:val="008F4B9C"/>
    <w:rsid w:val="008F4EBE"/>
    <w:rsid w:val="008F5EB7"/>
    <w:rsid w:val="008F6C00"/>
    <w:rsid w:val="008F7A9E"/>
    <w:rsid w:val="00900011"/>
    <w:rsid w:val="00900585"/>
    <w:rsid w:val="00900A29"/>
    <w:rsid w:val="009012ED"/>
    <w:rsid w:val="0090138F"/>
    <w:rsid w:val="009018A6"/>
    <w:rsid w:val="00901998"/>
    <w:rsid w:val="00901F42"/>
    <w:rsid w:val="00901F6C"/>
    <w:rsid w:val="00902661"/>
    <w:rsid w:val="009028DB"/>
    <w:rsid w:val="00903BE9"/>
    <w:rsid w:val="00903F20"/>
    <w:rsid w:val="009063DC"/>
    <w:rsid w:val="00906CB6"/>
    <w:rsid w:val="009075C3"/>
    <w:rsid w:val="00907EA1"/>
    <w:rsid w:val="00910872"/>
    <w:rsid w:val="00910B80"/>
    <w:rsid w:val="00910CC0"/>
    <w:rsid w:val="00910D10"/>
    <w:rsid w:val="009118AC"/>
    <w:rsid w:val="00911908"/>
    <w:rsid w:val="009119AE"/>
    <w:rsid w:val="00912061"/>
    <w:rsid w:val="00913554"/>
    <w:rsid w:val="00913B4A"/>
    <w:rsid w:val="00914450"/>
    <w:rsid w:val="00914BEE"/>
    <w:rsid w:val="009156CF"/>
    <w:rsid w:val="0091673E"/>
    <w:rsid w:val="00917F6A"/>
    <w:rsid w:val="00920050"/>
    <w:rsid w:val="009201D7"/>
    <w:rsid w:val="00921509"/>
    <w:rsid w:val="00921B8B"/>
    <w:rsid w:val="00922824"/>
    <w:rsid w:val="00923422"/>
    <w:rsid w:val="00923923"/>
    <w:rsid w:val="009257C0"/>
    <w:rsid w:val="009260CE"/>
    <w:rsid w:val="009269D1"/>
    <w:rsid w:val="00926A73"/>
    <w:rsid w:val="00926ACC"/>
    <w:rsid w:val="009279F5"/>
    <w:rsid w:val="00930103"/>
    <w:rsid w:val="009305F2"/>
    <w:rsid w:val="00930BAB"/>
    <w:rsid w:val="00931576"/>
    <w:rsid w:val="00931887"/>
    <w:rsid w:val="009326AA"/>
    <w:rsid w:val="009342C4"/>
    <w:rsid w:val="00934800"/>
    <w:rsid w:val="00934A4E"/>
    <w:rsid w:val="00934BFE"/>
    <w:rsid w:val="0093646E"/>
    <w:rsid w:val="009365A8"/>
    <w:rsid w:val="00936D78"/>
    <w:rsid w:val="0093732B"/>
    <w:rsid w:val="00940349"/>
    <w:rsid w:val="009415AF"/>
    <w:rsid w:val="00941866"/>
    <w:rsid w:val="009427F5"/>
    <w:rsid w:val="00942835"/>
    <w:rsid w:val="00942F42"/>
    <w:rsid w:val="0094373B"/>
    <w:rsid w:val="00943E73"/>
    <w:rsid w:val="009445B7"/>
    <w:rsid w:val="00944A05"/>
    <w:rsid w:val="00944AE9"/>
    <w:rsid w:val="0094500A"/>
    <w:rsid w:val="0094532F"/>
    <w:rsid w:val="0094535E"/>
    <w:rsid w:val="009454CB"/>
    <w:rsid w:val="0094590E"/>
    <w:rsid w:val="0094593D"/>
    <w:rsid w:val="00945C06"/>
    <w:rsid w:val="00945FA5"/>
    <w:rsid w:val="009462DF"/>
    <w:rsid w:val="00946DB0"/>
    <w:rsid w:val="0094784F"/>
    <w:rsid w:val="00950967"/>
    <w:rsid w:val="00950F58"/>
    <w:rsid w:val="009515AF"/>
    <w:rsid w:val="0095167F"/>
    <w:rsid w:val="00951A0B"/>
    <w:rsid w:val="00951BD3"/>
    <w:rsid w:val="00951EC1"/>
    <w:rsid w:val="0095214A"/>
    <w:rsid w:val="0095238C"/>
    <w:rsid w:val="00952DD4"/>
    <w:rsid w:val="00953103"/>
    <w:rsid w:val="009539C4"/>
    <w:rsid w:val="009540DC"/>
    <w:rsid w:val="00954EBD"/>
    <w:rsid w:val="009559D8"/>
    <w:rsid w:val="00955BFC"/>
    <w:rsid w:val="009564F8"/>
    <w:rsid w:val="00957120"/>
    <w:rsid w:val="00960F03"/>
    <w:rsid w:val="00961356"/>
    <w:rsid w:val="00961CB5"/>
    <w:rsid w:val="00961D0D"/>
    <w:rsid w:val="00962237"/>
    <w:rsid w:val="00962267"/>
    <w:rsid w:val="009628D2"/>
    <w:rsid w:val="00962AFE"/>
    <w:rsid w:val="00962E6A"/>
    <w:rsid w:val="0096302A"/>
    <w:rsid w:val="009638CD"/>
    <w:rsid w:val="0096423B"/>
    <w:rsid w:val="009643CB"/>
    <w:rsid w:val="00966354"/>
    <w:rsid w:val="00966AA9"/>
    <w:rsid w:val="00967AE1"/>
    <w:rsid w:val="00967BD7"/>
    <w:rsid w:val="00970078"/>
    <w:rsid w:val="009712DF"/>
    <w:rsid w:val="009718B0"/>
    <w:rsid w:val="009719F0"/>
    <w:rsid w:val="00971B49"/>
    <w:rsid w:val="009728DA"/>
    <w:rsid w:val="00972CCD"/>
    <w:rsid w:val="00972E24"/>
    <w:rsid w:val="009753D1"/>
    <w:rsid w:val="00975B5F"/>
    <w:rsid w:val="009800DB"/>
    <w:rsid w:val="009808B0"/>
    <w:rsid w:val="0098111A"/>
    <w:rsid w:val="00981D3E"/>
    <w:rsid w:val="009820FF"/>
    <w:rsid w:val="00982572"/>
    <w:rsid w:val="00982C6D"/>
    <w:rsid w:val="00983633"/>
    <w:rsid w:val="009846C4"/>
    <w:rsid w:val="00984D46"/>
    <w:rsid w:val="009855CF"/>
    <w:rsid w:val="00985CD9"/>
    <w:rsid w:val="00985E12"/>
    <w:rsid w:val="009860F1"/>
    <w:rsid w:val="00986865"/>
    <w:rsid w:val="0098702E"/>
    <w:rsid w:val="00987CA9"/>
    <w:rsid w:val="00991861"/>
    <w:rsid w:val="00992E6C"/>
    <w:rsid w:val="009931DD"/>
    <w:rsid w:val="00993AC6"/>
    <w:rsid w:val="00994750"/>
    <w:rsid w:val="00994A28"/>
    <w:rsid w:val="00994D25"/>
    <w:rsid w:val="009959FD"/>
    <w:rsid w:val="00997115"/>
    <w:rsid w:val="0099744C"/>
    <w:rsid w:val="009A142F"/>
    <w:rsid w:val="009A16A0"/>
    <w:rsid w:val="009A1F1B"/>
    <w:rsid w:val="009A2226"/>
    <w:rsid w:val="009A251A"/>
    <w:rsid w:val="009A2D48"/>
    <w:rsid w:val="009A2D4A"/>
    <w:rsid w:val="009A389C"/>
    <w:rsid w:val="009A38E5"/>
    <w:rsid w:val="009A3BF8"/>
    <w:rsid w:val="009A41D4"/>
    <w:rsid w:val="009A4FF3"/>
    <w:rsid w:val="009A5BDA"/>
    <w:rsid w:val="009A67DA"/>
    <w:rsid w:val="009A6E6B"/>
    <w:rsid w:val="009A7286"/>
    <w:rsid w:val="009A7D33"/>
    <w:rsid w:val="009A7DF7"/>
    <w:rsid w:val="009B024B"/>
    <w:rsid w:val="009B093D"/>
    <w:rsid w:val="009B0F15"/>
    <w:rsid w:val="009B1BFD"/>
    <w:rsid w:val="009B2084"/>
    <w:rsid w:val="009B20B3"/>
    <w:rsid w:val="009B232D"/>
    <w:rsid w:val="009B26CC"/>
    <w:rsid w:val="009B32B9"/>
    <w:rsid w:val="009B35EE"/>
    <w:rsid w:val="009B36D3"/>
    <w:rsid w:val="009B42B7"/>
    <w:rsid w:val="009B50E7"/>
    <w:rsid w:val="009B5638"/>
    <w:rsid w:val="009B5B1A"/>
    <w:rsid w:val="009B61E8"/>
    <w:rsid w:val="009B65A0"/>
    <w:rsid w:val="009B712B"/>
    <w:rsid w:val="009C0508"/>
    <w:rsid w:val="009C0AF4"/>
    <w:rsid w:val="009C0BF0"/>
    <w:rsid w:val="009C0E80"/>
    <w:rsid w:val="009C1129"/>
    <w:rsid w:val="009C1820"/>
    <w:rsid w:val="009C18E7"/>
    <w:rsid w:val="009C22E1"/>
    <w:rsid w:val="009C255B"/>
    <w:rsid w:val="009C27E3"/>
    <w:rsid w:val="009C2BBE"/>
    <w:rsid w:val="009C2ECF"/>
    <w:rsid w:val="009C3AD0"/>
    <w:rsid w:val="009C4372"/>
    <w:rsid w:val="009C4636"/>
    <w:rsid w:val="009C5A83"/>
    <w:rsid w:val="009C5D13"/>
    <w:rsid w:val="009C5E02"/>
    <w:rsid w:val="009C7408"/>
    <w:rsid w:val="009C7E5D"/>
    <w:rsid w:val="009C7FED"/>
    <w:rsid w:val="009D04E0"/>
    <w:rsid w:val="009D077F"/>
    <w:rsid w:val="009D1010"/>
    <w:rsid w:val="009D199A"/>
    <w:rsid w:val="009D1FD8"/>
    <w:rsid w:val="009D22DB"/>
    <w:rsid w:val="009D25BE"/>
    <w:rsid w:val="009D276F"/>
    <w:rsid w:val="009D304D"/>
    <w:rsid w:val="009D3A6A"/>
    <w:rsid w:val="009D3D34"/>
    <w:rsid w:val="009D40C2"/>
    <w:rsid w:val="009D41C0"/>
    <w:rsid w:val="009D447F"/>
    <w:rsid w:val="009D4519"/>
    <w:rsid w:val="009D4C3D"/>
    <w:rsid w:val="009D4DD5"/>
    <w:rsid w:val="009D5DF3"/>
    <w:rsid w:val="009D5EC0"/>
    <w:rsid w:val="009D5EE4"/>
    <w:rsid w:val="009D6600"/>
    <w:rsid w:val="009D66C5"/>
    <w:rsid w:val="009D6F2F"/>
    <w:rsid w:val="009D700C"/>
    <w:rsid w:val="009D757D"/>
    <w:rsid w:val="009D770C"/>
    <w:rsid w:val="009E04CA"/>
    <w:rsid w:val="009E063F"/>
    <w:rsid w:val="009E1DA2"/>
    <w:rsid w:val="009E1DEA"/>
    <w:rsid w:val="009E1FD9"/>
    <w:rsid w:val="009E270D"/>
    <w:rsid w:val="009E28B7"/>
    <w:rsid w:val="009E2BAF"/>
    <w:rsid w:val="009E3392"/>
    <w:rsid w:val="009E382F"/>
    <w:rsid w:val="009E3F3C"/>
    <w:rsid w:val="009E765C"/>
    <w:rsid w:val="009E7AFC"/>
    <w:rsid w:val="009E7D02"/>
    <w:rsid w:val="009E7E17"/>
    <w:rsid w:val="009F001F"/>
    <w:rsid w:val="009F14F6"/>
    <w:rsid w:val="009F268A"/>
    <w:rsid w:val="009F3058"/>
    <w:rsid w:val="009F4031"/>
    <w:rsid w:val="009F5E75"/>
    <w:rsid w:val="009F6153"/>
    <w:rsid w:val="009F6605"/>
    <w:rsid w:val="009F66A4"/>
    <w:rsid w:val="009F6783"/>
    <w:rsid w:val="009F6B81"/>
    <w:rsid w:val="009F6C22"/>
    <w:rsid w:val="009F6FE0"/>
    <w:rsid w:val="009F7692"/>
    <w:rsid w:val="00A0091F"/>
    <w:rsid w:val="00A01341"/>
    <w:rsid w:val="00A01B4E"/>
    <w:rsid w:val="00A02C21"/>
    <w:rsid w:val="00A03015"/>
    <w:rsid w:val="00A04223"/>
    <w:rsid w:val="00A0481A"/>
    <w:rsid w:val="00A04F19"/>
    <w:rsid w:val="00A04F4B"/>
    <w:rsid w:val="00A04FDE"/>
    <w:rsid w:val="00A06D3E"/>
    <w:rsid w:val="00A06E14"/>
    <w:rsid w:val="00A07A7B"/>
    <w:rsid w:val="00A07A7C"/>
    <w:rsid w:val="00A10F4C"/>
    <w:rsid w:val="00A11623"/>
    <w:rsid w:val="00A12718"/>
    <w:rsid w:val="00A12885"/>
    <w:rsid w:val="00A12A74"/>
    <w:rsid w:val="00A12CAA"/>
    <w:rsid w:val="00A13E1E"/>
    <w:rsid w:val="00A1461A"/>
    <w:rsid w:val="00A14692"/>
    <w:rsid w:val="00A14F6A"/>
    <w:rsid w:val="00A1523A"/>
    <w:rsid w:val="00A1572D"/>
    <w:rsid w:val="00A15F03"/>
    <w:rsid w:val="00A17E2C"/>
    <w:rsid w:val="00A17FB8"/>
    <w:rsid w:val="00A21041"/>
    <w:rsid w:val="00A219CC"/>
    <w:rsid w:val="00A21A2B"/>
    <w:rsid w:val="00A21C0C"/>
    <w:rsid w:val="00A21C6A"/>
    <w:rsid w:val="00A22321"/>
    <w:rsid w:val="00A22F19"/>
    <w:rsid w:val="00A22F2A"/>
    <w:rsid w:val="00A237DE"/>
    <w:rsid w:val="00A23FDA"/>
    <w:rsid w:val="00A23FE6"/>
    <w:rsid w:val="00A24082"/>
    <w:rsid w:val="00A243CD"/>
    <w:rsid w:val="00A24982"/>
    <w:rsid w:val="00A25B35"/>
    <w:rsid w:val="00A276E0"/>
    <w:rsid w:val="00A27703"/>
    <w:rsid w:val="00A27F66"/>
    <w:rsid w:val="00A27FD8"/>
    <w:rsid w:val="00A304D3"/>
    <w:rsid w:val="00A305C2"/>
    <w:rsid w:val="00A307CC"/>
    <w:rsid w:val="00A30A3B"/>
    <w:rsid w:val="00A31777"/>
    <w:rsid w:val="00A31931"/>
    <w:rsid w:val="00A3245D"/>
    <w:rsid w:val="00A33299"/>
    <w:rsid w:val="00A33738"/>
    <w:rsid w:val="00A3381F"/>
    <w:rsid w:val="00A33C8A"/>
    <w:rsid w:val="00A346BF"/>
    <w:rsid w:val="00A3497E"/>
    <w:rsid w:val="00A34B30"/>
    <w:rsid w:val="00A34B7C"/>
    <w:rsid w:val="00A350CC"/>
    <w:rsid w:val="00A35B95"/>
    <w:rsid w:val="00A36856"/>
    <w:rsid w:val="00A37323"/>
    <w:rsid w:val="00A37F1D"/>
    <w:rsid w:val="00A401D5"/>
    <w:rsid w:val="00A4031E"/>
    <w:rsid w:val="00A4049D"/>
    <w:rsid w:val="00A41D92"/>
    <w:rsid w:val="00A41FC0"/>
    <w:rsid w:val="00A425AD"/>
    <w:rsid w:val="00A42939"/>
    <w:rsid w:val="00A42C7E"/>
    <w:rsid w:val="00A42D97"/>
    <w:rsid w:val="00A4302C"/>
    <w:rsid w:val="00A4336E"/>
    <w:rsid w:val="00A43425"/>
    <w:rsid w:val="00A435B5"/>
    <w:rsid w:val="00A43876"/>
    <w:rsid w:val="00A44031"/>
    <w:rsid w:val="00A4486D"/>
    <w:rsid w:val="00A456EF"/>
    <w:rsid w:val="00A457FF"/>
    <w:rsid w:val="00A459BD"/>
    <w:rsid w:val="00A45C5B"/>
    <w:rsid w:val="00A45E26"/>
    <w:rsid w:val="00A460F9"/>
    <w:rsid w:val="00A46286"/>
    <w:rsid w:val="00A46775"/>
    <w:rsid w:val="00A46F14"/>
    <w:rsid w:val="00A4747D"/>
    <w:rsid w:val="00A47734"/>
    <w:rsid w:val="00A501E4"/>
    <w:rsid w:val="00A5055F"/>
    <w:rsid w:val="00A50693"/>
    <w:rsid w:val="00A51060"/>
    <w:rsid w:val="00A519C4"/>
    <w:rsid w:val="00A51DD2"/>
    <w:rsid w:val="00A52891"/>
    <w:rsid w:val="00A52C69"/>
    <w:rsid w:val="00A52D83"/>
    <w:rsid w:val="00A53147"/>
    <w:rsid w:val="00A53200"/>
    <w:rsid w:val="00A544BC"/>
    <w:rsid w:val="00A54573"/>
    <w:rsid w:val="00A54A6D"/>
    <w:rsid w:val="00A56D10"/>
    <w:rsid w:val="00A57E9D"/>
    <w:rsid w:val="00A60593"/>
    <w:rsid w:val="00A61148"/>
    <w:rsid w:val="00A61587"/>
    <w:rsid w:val="00A62CD7"/>
    <w:rsid w:val="00A63178"/>
    <w:rsid w:val="00A636A5"/>
    <w:rsid w:val="00A63EBE"/>
    <w:rsid w:val="00A63FFC"/>
    <w:rsid w:val="00A645BB"/>
    <w:rsid w:val="00A64A13"/>
    <w:rsid w:val="00A65909"/>
    <w:rsid w:val="00A65BF2"/>
    <w:rsid w:val="00A66049"/>
    <w:rsid w:val="00A66549"/>
    <w:rsid w:val="00A66815"/>
    <w:rsid w:val="00A66BF7"/>
    <w:rsid w:val="00A67848"/>
    <w:rsid w:val="00A67917"/>
    <w:rsid w:val="00A67AEC"/>
    <w:rsid w:val="00A67C07"/>
    <w:rsid w:val="00A67C0C"/>
    <w:rsid w:val="00A67F11"/>
    <w:rsid w:val="00A67F16"/>
    <w:rsid w:val="00A67F81"/>
    <w:rsid w:val="00A702D6"/>
    <w:rsid w:val="00A70628"/>
    <w:rsid w:val="00A71208"/>
    <w:rsid w:val="00A7191D"/>
    <w:rsid w:val="00A72536"/>
    <w:rsid w:val="00A72841"/>
    <w:rsid w:val="00A7287B"/>
    <w:rsid w:val="00A72BDF"/>
    <w:rsid w:val="00A72C7A"/>
    <w:rsid w:val="00A72F97"/>
    <w:rsid w:val="00A732E0"/>
    <w:rsid w:val="00A73300"/>
    <w:rsid w:val="00A734A4"/>
    <w:rsid w:val="00A73577"/>
    <w:rsid w:val="00A73F64"/>
    <w:rsid w:val="00A748B2"/>
    <w:rsid w:val="00A75272"/>
    <w:rsid w:val="00A75805"/>
    <w:rsid w:val="00A75891"/>
    <w:rsid w:val="00A758B6"/>
    <w:rsid w:val="00A7601D"/>
    <w:rsid w:val="00A76CF3"/>
    <w:rsid w:val="00A805F0"/>
    <w:rsid w:val="00A80794"/>
    <w:rsid w:val="00A80B7C"/>
    <w:rsid w:val="00A81E95"/>
    <w:rsid w:val="00A82125"/>
    <w:rsid w:val="00A824FB"/>
    <w:rsid w:val="00A828DA"/>
    <w:rsid w:val="00A82D6E"/>
    <w:rsid w:val="00A82D90"/>
    <w:rsid w:val="00A82E40"/>
    <w:rsid w:val="00A8396F"/>
    <w:rsid w:val="00A841C3"/>
    <w:rsid w:val="00A84516"/>
    <w:rsid w:val="00A847CE"/>
    <w:rsid w:val="00A87730"/>
    <w:rsid w:val="00A8795D"/>
    <w:rsid w:val="00A87BD9"/>
    <w:rsid w:val="00A87CC5"/>
    <w:rsid w:val="00A903EF"/>
    <w:rsid w:val="00A90432"/>
    <w:rsid w:val="00A90A5B"/>
    <w:rsid w:val="00A9154B"/>
    <w:rsid w:val="00A925E4"/>
    <w:rsid w:val="00A92876"/>
    <w:rsid w:val="00A92B41"/>
    <w:rsid w:val="00A92F52"/>
    <w:rsid w:val="00A9460E"/>
    <w:rsid w:val="00A94B10"/>
    <w:rsid w:val="00A94D7A"/>
    <w:rsid w:val="00A95FC1"/>
    <w:rsid w:val="00A9604C"/>
    <w:rsid w:val="00A97A7D"/>
    <w:rsid w:val="00A97DB7"/>
    <w:rsid w:val="00A97F0D"/>
    <w:rsid w:val="00AA0B2F"/>
    <w:rsid w:val="00AA14DB"/>
    <w:rsid w:val="00AA1CD6"/>
    <w:rsid w:val="00AA2AE5"/>
    <w:rsid w:val="00AA34E3"/>
    <w:rsid w:val="00AA3F22"/>
    <w:rsid w:val="00AA41B9"/>
    <w:rsid w:val="00AA5E62"/>
    <w:rsid w:val="00AA642D"/>
    <w:rsid w:val="00AA6B52"/>
    <w:rsid w:val="00AA6BD7"/>
    <w:rsid w:val="00AA7351"/>
    <w:rsid w:val="00AA73B2"/>
    <w:rsid w:val="00AA7476"/>
    <w:rsid w:val="00AA77D0"/>
    <w:rsid w:val="00AA781C"/>
    <w:rsid w:val="00AB0017"/>
    <w:rsid w:val="00AB0063"/>
    <w:rsid w:val="00AB1374"/>
    <w:rsid w:val="00AB1716"/>
    <w:rsid w:val="00AB1E94"/>
    <w:rsid w:val="00AB1F85"/>
    <w:rsid w:val="00AB26FB"/>
    <w:rsid w:val="00AB3BBA"/>
    <w:rsid w:val="00AB499E"/>
    <w:rsid w:val="00AB4F77"/>
    <w:rsid w:val="00AB51CD"/>
    <w:rsid w:val="00AB5DD9"/>
    <w:rsid w:val="00AB6122"/>
    <w:rsid w:val="00AB6B87"/>
    <w:rsid w:val="00AB71A3"/>
    <w:rsid w:val="00AB723D"/>
    <w:rsid w:val="00AB7631"/>
    <w:rsid w:val="00AB78EA"/>
    <w:rsid w:val="00AC08BA"/>
    <w:rsid w:val="00AC0F3B"/>
    <w:rsid w:val="00AC0F99"/>
    <w:rsid w:val="00AC12A3"/>
    <w:rsid w:val="00AC1CE8"/>
    <w:rsid w:val="00AC1E87"/>
    <w:rsid w:val="00AC2432"/>
    <w:rsid w:val="00AC251F"/>
    <w:rsid w:val="00AC300E"/>
    <w:rsid w:val="00AC5B86"/>
    <w:rsid w:val="00AC64A6"/>
    <w:rsid w:val="00AC7098"/>
    <w:rsid w:val="00AC7704"/>
    <w:rsid w:val="00AC7D32"/>
    <w:rsid w:val="00AC7EFD"/>
    <w:rsid w:val="00AD00AE"/>
    <w:rsid w:val="00AD090A"/>
    <w:rsid w:val="00AD0C36"/>
    <w:rsid w:val="00AD1502"/>
    <w:rsid w:val="00AD15A8"/>
    <w:rsid w:val="00AD170B"/>
    <w:rsid w:val="00AD1ABC"/>
    <w:rsid w:val="00AD231C"/>
    <w:rsid w:val="00AD2510"/>
    <w:rsid w:val="00AD255F"/>
    <w:rsid w:val="00AD25EF"/>
    <w:rsid w:val="00AD283B"/>
    <w:rsid w:val="00AD4396"/>
    <w:rsid w:val="00AD449D"/>
    <w:rsid w:val="00AD4D14"/>
    <w:rsid w:val="00AD535F"/>
    <w:rsid w:val="00AD53F1"/>
    <w:rsid w:val="00AD5616"/>
    <w:rsid w:val="00AD5F5D"/>
    <w:rsid w:val="00AD6D5B"/>
    <w:rsid w:val="00AD6DE8"/>
    <w:rsid w:val="00AD762F"/>
    <w:rsid w:val="00AD7DCC"/>
    <w:rsid w:val="00AE0829"/>
    <w:rsid w:val="00AE0F64"/>
    <w:rsid w:val="00AE1149"/>
    <w:rsid w:val="00AE185E"/>
    <w:rsid w:val="00AE18B0"/>
    <w:rsid w:val="00AE193E"/>
    <w:rsid w:val="00AE23AB"/>
    <w:rsid w:val="00AE25FF"/>
    <w:rsid w:val="00AE2A40"/>
    <w:rsid w:val="00AE2D2C"/>
    <w:rsid w:val="00AE3E43"/>
    <w:rsid w:val="00AE4477"/>
    <w:rsid w:val="00AE4A29"/>
    <w:rsid w:val="00AE4FE1"/>
    <w:rsid w:val="00AE59B7"/>
    <w:rsid w:val="00AE769F"/>
    <w:rsid w:val="00AE7700"/>
    <w:rsid w:val="00AE7D83"/>
    <w:rsid w:val="00AE7EDC"/>
    <w:rsid w:val="00AE7EED"/>
    <w:rsid w:val="00AE7FBA"/>
    <w:rsid w:val="00AF0A79"/>
    <w:rsid w:val="00AF17D6"/>
    <w:rsid w:val="00AF1AAD"/>
    <w:rsid w:val="00AF1CDA"/>
    <w:rsid w:val="00AF1E0F"/>
    <w:rsid w:val="00AF2EA0"/>
    <w:rsid w:val="00AF31AD"/>
    <w:rsid w:val="00AF357D"/>
    <w:rsid w:val="00AF391E"/>
    <w:rsid w:val="00AF39D7"/>
    <w:rsid w:val="00AF3F89"/>
    <w:rsid w:val="00AF4419"/>
    <w:rsid w:val="00AF49F4"/>
    <w:rsid w:val="00AF66CD"/>
    <w:rsid w:val="00B0163C"/>
    <w:rsid w:val="00B01BD9"/>
    <w:rsid w:val="00B03143"/>
    <w:rsid w:val="00B03CD4"/>
    <w:rsid w:val="00B05316"/>
    <w:rsid w:val="00B0586F"/>
    <w:rsid w:val="00B06090"/>
    <w:rsid w:val="00B061CD"/>
    <w:rsid w:val="00B06450"/>
    <w:rsid w:val="00B06470"/>
    <w:rsid w:val="00B066E8"/>
    <w:rsid w:val="00B06729"/>
    <w:rsid w:val="00B06968"/>
    <w:rsid w:val="00B06AAA"/>
    <w:rsid w:val="00B07804"/>
    <w:rsid w:val="00B07EA8"/>
    <w:rsid w:val="00B107C4"/>
    <w:rsid w:val="00B10EB9"/>
    <w:rsid w:val="00B11278"/>
    <w:rsid w:val="00B113EA"/>
    <w:rsid w:val="00B1234E"/>
    <w:rsid w:val="00B1295E"/>
    <w:rsid w:val="00B1296F"/>
    <w:rsid w:val="00B12C83"/>
    <w:rsid w:val="00B13346"/>
    <w:rsid w:val="00B136E9"/>
    <w:rsid w:val="00B13FA4"/>
    <w:rsid w:val="00B141E7"/>
    <w:rsid w:val="00B1498D"/>
    <w:rsid w:val="00B1588D"/>
    <w:rsid w:val="00B1621A"/>
    <w:rsid w:val="00B1657D"/>
    <w:rsid w:val="00B2016F"/>
    <w:rsid w:val="00B2035E"/>
    <w:rsid w:val="00B207A8"/>
    <w:rsid w:val="00B2088F"/>
    <w:rsid w:val="00B20906"/>
    <w:rsid w:val="00B21A2E"/>
    <w:rsid w:val="00B21A3C"/>
    <w:rsid w:val="00B21A3E"/>
    <w:rsid w:val="00B21C96"/>
    <w:rsid w:val="00B229E9"/>
    <w:rsid w:val="00B231BA"/>
    <w:rsid w:val="00B23516"/>
    <w:rsid w:val="00B243E8"/>
    <w:rsid w:val="00B24512"/>
    <w:rsid w:val="00B24D64"/>
    <w:rsid w:val="00B25220"/>
    <w:rsid w:val="00B252CF"/>
    <w:rsid w:val="00B26B56"/>
    <w:rsid w:val="00B2709F"/>
    <w:rsid w:val="00B271FE"/>
    <w:rsid w:val="00B2749B"/>
    <w:rsid w:val="00B309F9"/>
    <w:rsid w:val="00B30A76"/>
    <w:rsid w:val="00B3100F"/>
    <w:rsid w:val="00B32833"/>
    <w:rsid w:val="00B32C9D"/>
    <w:rsid w:val="00B33725"/>
    <w:rsid w:val="00B33839"/>
    <w:rsid w:val="00B33D6E"/>
    <w:rsid w:val="00B3460F"/>
    <w:rsid w:val="00B35402"/>
    <w:rsid w:val="00B36355"/>
    <w:rsid w:val="00B36A25"/>
    <w:rsid w:val="00B400C2"/>
    <w:rsid w:val="00B40764"/>
    <w:rsid w:val="00B40A70"/>
    <w:rsid w:val="00B40C8A"/>
    <w:rsid w:val="00B41338"/>
    <w:rsid w:val="00B41437"/>
    <w:rsid w:val="00B4192B"/>
    <w:rsid w:val="00B41A3C"/>
    <w:rsid w:val="00B41A9A"/>
    <w:rsid w:val="00B428B4"/>
    <w:rsid w:val="00B429A5"/>
    <w:rsid w:val="00B42A5B"/>
    <w:rsid w:val="00B438B0"/>
    <w:rsid w:val="00B44490"/>
    <w:rsid w:val="00B44A00"/>
    <w:rsid w:val="00B452E4"/>
    <w:rsid w:val="00B453AC"/>
    <w:rsid w:val="00B464A9"/>
    <w:rsid w:val="00B476D3"/>
    <w:rsid w:val="00B47B7A"/>
    <w:rsid w:val="00B5085F"/>
    <w:rsid w:val="00B51314"/>
    <w:rsid w:val="00B52B36"/>
    <w:rsid w:val="00B5383D"/>
    <w:rsid w:val="00B53A91"/>
    <w:rsid w:val="00B54130"/>
    <w:rsid w:val="00B5414A"/>
    <w:rsid w:val="00B544A2"/>
    <w:rsid w:val="00B55193"/>
    <w:rsid w:val="00B558C5"/>
    <w:rsid w:val="00B559A9"/>
    <w:rsid w:val="00B55B0F"/>
    <w:rsid w:val="00B56081"/>
    <w:rsid w:val="00B564A5"/>
    <w:rsid w:val="00B5672D"/>
    <w:rsid w:val="00B5743A"/>
    <w:rsid w:val="00B576F6"/>
    <w:rsid w:val="00B5771A"/>
    <w:rsid w:val="00B57B43"/>
    <w:rsid w:val="00B603B1"/>
    <w:rsid w:val="00B6066A"/>
    <w:rsid w:val="00B6110B"/>
    <w:rsid w:val="00B616DD"/>
    <w:rsid w:val="00B6211F"/>
    <w:rsid w:val="00B63396"/>
    <w:rsid w:val="00B63A4B"/>
    <w:rsid w:val="00B63BC6"/>
    <w:rsid w:val="00B64DD8"/>
    <w:rsid w:val="00B65A0E"/>
    <w:rsid w:val="00B66B7D"/>
    <w:rsid w:val="00B670C1"/>
    <w:rsid w:val="00B672FF"/>
    <w:rsid w:val="00B70FB8"/>
    <w:rsid w:val="00B716F1"/>
    <w:rsid w:val="00B7174D"/>
    <w:rsid w:val="00B721B8"/>
    <w:rsid w:val="00B7242E"/>
    <w:rsid w:val="00B72E3E"/>
    <w:rsid w:val="00B737F1"/>
    <w:rsid w:val="00B7410F"/>
    <w:rsid w:val="00B745B8"/>
    <w:rsid w:val="00B746EE"/>
    <w:rsid w:val="00B749F7"/>
    <w:rsid w:val="00B77564"/>
    <w:rsid w:val="00B77B13"/>
    <w:rsid w:val="00B807A1"/>
    <w:rsid w:val="00B807D7"/>
    <w:rsid w:val="00B81BBF"/>
    <w:rsid w:val="00B81EC4"/>
    <w:rsid w:val="00B832BA"/>
    <w:rsid w:val="00B83798"/>
    <w:rsid w:val="00B85509"/>
    <w:rsid w:val="00B857F8"/>
    <w:rsid w:val="00B86F6D"/>
    <w:rsid w:val="00B87604"/>
    <w:rsid w:val="00B879BA"/>
    <w:rsid w:val="00B9112A"/>
    <w:rsid w:val="00B927AB"/>
    <w:rsid w:val="00B931B8"/>
    <w:rsid w:val="00B94394"/>
    <w:rsid w:val="00B94B3A"/>
    <w:rsid w:val="00B951DB"/>
    <w:rsid w:val="00B958DB"/>
    <w:rsid w:val="00B95BE0"/>
    <w:rsid w:val="00B96280"/>
    <w:rsid w:val="00B97092"/>
    <w:rsid w:val="00B974D0"/>
    <w:rsid w:val="00B97605"/>
    <w:rsid w:val="00BA01AC"/>
    <w:rsid w:val="00BA18D2"/>
    <w:rsid w:val="00BA1B43"/>
    <w:rsid w:val="00BA27B6"/>
    <w:rsid w:val="00BA33B9"/>
    <w:rsid w:val="00BA438A"/>
    <w:rsid w:val="00BA4D78"/>
    <w:rsid w:val="00BA5B1A"/>
    <w:rsid w:val="00BA5D18"/>
    <w:rsid w:val="00BA6372"/>
    <w:rsid w:val="00BA6933"/>
    <w:rsid w:val="00BA7967"/>
    <w:rsid w:val="00BA7A69"/>
    <w:rsid w:val="00BB0275"/>
    <w:rsid w:val="00BB0398"/>
    <w:rsid w:val="00BB0517"/>
    <w:rsid w:val="00BB12B9"/>
    <w:rsid w:val="00BB1EA1"/>
    <w:rsid w:val="00BB24A9"/>
    <w:rsid w:val="00BB3C83"/>
    <w:rsid w:val="00BB416E"/>
    <w:rsid w:val="00BB4406"/>
    <w:rsid w:val="00BB4958"/>
    <w:rsid w:val="00BB5233"/>
    <w:rsid w:val="00BB5800"/>
    <w:rsid w:val="00BB6154"/>
    <w:rsid w:val="00BB69FE"/>
    <w:rsid w:val="00BB6ED0"/>
    <w:rsid w:val="00BB6F17"/>
    <w:rsid w:val="00BB6F96"/>
    <w:rsid w:val="00BB72BC"/>
    <w:rsid w:val="00BB7CC0"/>
    <w:rsid w:val="00BC075E"/>
    <w:rsid w:val="00BC1792"/>
    <w:rsid w:val="00BC293A"/>
    <w:rsid w:val="00BC2A1A"/>
    <w:rsid w:val="00BC2A4C"/>
    <w:rsid w:val="00BC3148"/>
    <w:rsid w:val="00BC49A1"/>
    <w:rsid w:val="00BC5889"/>
    <w:rsid w:val="00BC5D3F"/>
    <w:rsid w:val="00BC630A"/>
    <w:rsid w:val="00BC63CF"/>
    <w:rsid w:val="00BC6A25"/>
    <w:rsid w:val="00BD0485"/>
    <w:rsid w:val="00BD08D6"/>
    <w:rsid w:val="00BD09BB"/>
    <w:rsid w:val="00BD145D"/>
    <w:rsid w:val="00BD1A46"/>
    <w:rsid w:val="00BD1DF3"/>
    <w:rsid w:val="00BD1F35"/>
    <w:rsid w:val="00BD265B"/>
    <w:rsid w:val="00BD2862"/>
    <w:rsid w:val="00BD2DF4"/>
    <w:rsid w:val="00BD3590"/>
    <w:rsid w:val="00BD3886"/>
    <w:rsid w:val="00BD3E7E"/>
    <w:rsid w:val="00BD48E9"/>
    <w:rsid w:val="00BD4D34"/>
    <w:rsid w:val="00BD50F8"/>
    <w:rsid w:val="00BD5505"/>
    <w:rsid w:val="00BD6DA3"/>
    <w:rsid w:val="00BD728A"/>
    <w:rsid w:val="00BD799E"/>
    <w:rsid w:val="00BD7C58"/>
    <w:rsid w:val="00BD7EAB"/>
    <w:rsid w:val="00BE0FB3"/>
    <w:rsid w:val="00BE0FDC"/>
    <w:rsid w:val="00BE178C"/>
    <w:rsid w:val="00BE188B"/>
    <w:rsid w:val="00BE1F00"/>
    <w:rsid w:val="00BE1FD1"/>
    <w:rsid w:val="00BE3189"/>
    <w:rsid w:val="00BE332B"/>
    <w:rsid w:val="00BE352E"/>
    <w:rsid w:val="00BE38FF"/>
    <w:rsid w:val="00BE3975"/>
    <w:rsid w:val="00BE39F3"/>
    <w:rsid w:val="00BE3B4F"/>
    <w:rsid w:val="00BE469F"/>
    <w:rsid w:val="00BE48D6"/>
    <w:rsid w:val="00BE4948"/>
    <w:rsid w:val="00BE521C"/>
    <w:rsid w:val="00BE56D6"/>
    <w:rsid w:val="00BE5C55"/>
    <w:rsid w:val="00BE7DD6"/>
    <w:rsid w:val="00BF105C"/>
    <w:rsid w:val="00BF136A"/>
    <w:rsid w:val="00BF189C"/>
    <w:rsid w:val="00BF2140"/>
    <w:rsid w:val="00BF223D"/>
    <w:rsid w:val="00BF234F"/>
    <w:rsid w:val="00BF2602"/>
    <w:rsid w:val="00BF38DE"/>
    <w:rsid w:val="00BF3A8D"/>
    <w:rsid w:val="00BF4588"/>
    <w:rsid w:val="00BF550D"/>
    <w:rsid w:val="00BF6486"/>
    <w:rsid w:val="00BF65B6"/>
    <w:rsid w:val="00BF6B9D"/>
    <w:rsid w:val="00BF717E"/>
    <w:rsid w:val="00BF7680"/>
    <w:rsid w:val="00BF77C0"/>
    <w:rsid w:val="00BF7BA2"/>
    <w:rsid w:val="00C00040"/>
    <w:rsid w:val="00C007DF"/>
    <w:rsid w:val="00C0081B"/>
    <w:rsid w:val="00C0144D"/>
    <w:rsid w:val="00C0187E"/>
    <w:rsid w:val="00C01B3E"/>
    <w:rsid w:val="00C02860"/>
    <w:rsid w:val="00C02A00"/>
    <w:rsid w:val="00C03CCF"/>
    <w:rsid w:val="00C04015"/>
    <w:rsid w:val="00C05A28"/>
    <w:rsid w:val="00C0620A"/>
    <w:rsid w:val="00C0626B"/>
    <w:rsid w:val="00C06847"/>
    <w:rsid w:val="00C06A9E"/>
    <w:rsid w:val="00C06D55"/>
    <w:rsid w:val="00C06E1B"/>
    <w:rsid w:val="00C07090"/>
    <w:rsid w:val="00C07753"/>
    <w:rsid w:val="00C07F5F"/>
    <w:rsid w:val="00C10052"/>
    <w:rsid w:val="00C10454"/>
    <w:rsid w:val="00C10A6A"/>
    <w:rsid w:val="00C112F7"/>
    <w:rsid w:val="00C116BC"/>
    <w:rsid w:val="00C11B59"/>
    <w:rsid w:val="00C11E8E"/>
    <w:rsid w:val="00C120B2"/>
    <w:rsid w:val="00C126FE"/>
    <w:rsid w:val="00C134AB"/>
    <w:rsid w:val="00C1395F"/>
    <w:rsid w:val="00C1403F"/>
    <w:rsid w:val="00C14060"/>
    <w:rsid w:val="00C1510D"/>
    <w:rsid w:val="00C15332"/>
    <w:rsid w:val="00C154F7"/>
    <w:rsid w:val="00C1699E"/>
    <w:rsid w:val="00C16D37"/>
    <w:rsid w:val="00C16F7C"/>
    <w:rsid w:val="00C17207"/>
    <w:rsid w:val="00C203D1"/>
    <w:rsid w:val="00C2049F"/>
    <w:rsid w:val="00C21D65"/>
    <w:rsid w:val="00C22153"/>
    <w:rsid w:val="00C22519"/>
    <w:rsid w:val="00C227C8"/>
    <w:rsid w:val="00C236E2"/>
    <w:rsid w:val="00C23AB4"/>
    <w:rsid w:val="00C23DA9"/>
    <w:rsid w:val="00C23EAE"/>
    <w:rsid w:val="00C23FC5"/>
    <w:rsid w:val="00C25D85"/>
    <w:rsid w:val="00C26364"/>
    <w:rsid w:val="00C268C7"/>
    <w:rsid w:val="00C26C8D"/>
    <w:rsid w:val="00C278B1"/>
    <w:rsid w:val="00C27FF9"/>
    <w:rsid w:val="00C30498"/>
    <w:rsid w:val="00C3055A"/>
    <w:rsid w:val="00C30A80"/>
    <w:rsid w:val="00C3128C"/>
    <w:rsid w:val="00C31292"/>
    <w:rsid w:val="00C3151F"/>
    <w:rsid w:val="00C32BE6"/>
    <w:rsid w:val="00C33A77"/>
    <w:rsid w:val="00C3439A"/>
    <w:rsid w:val="00C35459"/>
    <w:rsid w:val="00C35631"/>
    <w:rsid w:val="00C3601F"/>
    <w:rsid w:val="00C373DC"/>
    <w:rsid w:val="00C37839"/>
    <w:rsid w:val="00C3795F"/>
    <w:rsid w:val="00C37AE6"/>
    <w:rsid w:val="00C4162B"/>
    <w:rsid w:val="00C41C08"/>
    <w:rsid w:val="00C41D50"/>
    <w:rsid w:val="00C42C67"/>
    <w:rsid w:val="00C42D67"/>
    <w:rsid w:val="00C4341C"/>
    <w:rsid w:val="00C44441"/>
    <w:rsid w:val="00C44C8F"/>
    <w:rsid w:val="00C44DF4"/>
    <w:rsid w:val="00C44ECA"/>
    <w:rsid w:val="00C4627A"/>
    <w:rsid w:val="00C465BB"/>
    <w:rsid w:val="00C476FE"/>
    <w:rsid w:val="00C4788D"/>
    <w:rsid w:val="00C50215"/>
    <w:rsid w:val="00C508D2"/>
    <w:rsid w:val="00C51022"/>
    <w:rsid w:val="00C517D7"/>
    <w:rsid w:val="00C51A0C"/>
    <w:rsid w:val="00C51A0E"/>
    <w:rsid w:val="00C53813"/>
    <w:rsid w:val="00C53D94"/>
    <w:rsid w:val="00C54410"/>
    <w:rsid w:val="00C54CEF"/>
    <w:rsid w:val="00C5524C"/>
    <w:rsid w:val="00C558E1"/>
    <w:rsid w:val="00C55AD3"/>
    <w:rsid w:val="00C55C53"/>
    <w:rsid w:val="00C56040"/>
    <w:rsid w:val="00C569C6"/>
    <w:rsid w:val="00C56FDA"/>
    <w:rsid w:val="00C6024F"/>
    <w:rsid w:val="00C60BC6"/>
    <w:rsid w:val="00C60E5C"/>
    <w:rsid w:val="00C61C06"/>
    <w:rsid w:val="00C61FAA"/>
    <w:rsid w:val="00C624AF"/>
    <w:rsid w:val="00C647F2"/>
    <w:rsid w:val="00C6480F"/>
    <w:rsid w:val="00C649A3"/>
    <w:rsid w:val="00C65275"/>
    <w:rsid w:val="00C652F0"/>
    <w:rsid w:val="00C65759"/>
    <w:rsid w:val="00C66875"/>
    <w:rsid w:val="00C67561"/>
    <w:rsid w:val="00C67715"/>
    <w:rsid w:val="00C67CE7"/>
    <w:rsid w:val="00C700E3"/>
    <w:rsid w:val="00C709FC"/>
    <w:rsid w:val="00C711FC"/>
    <w:rsid w:val="00C71695"/>
    <w:rsid w:val="00C7183E"/>
    <w:rsid w:val="00C718DB"/>
    <w:rsid w:val="00C71CA8"/>
    <w:rsid w:val="00C71DCE"/>
    <w:rsid w:val="00C722D2"/>
    <w:rsid w:val="00C7250E"/>
    <w:rsid w:val="00C72CA1"/>
    <w:rsid w:val="00C73BEF"/>
    <w:rsid w:val="00C73F85"/>
    <w:rsid w:val="00C746E7"/>
    <w:rsid w:val="00C756F5"/>
    <w:rsid w:val="00C7655F"/>
    <w:rsid w:val="00C76CD4"/>
    <w:rsid w:val="00C7729A"/>
    <w:rsid w:val="00C77C20"/>
    <w:rsid w:val="00C77F27"/>
    <w:rsid w:val="00C81B76"/>
    <w:rsid w:val="00C81BFF"/>
    <w:rsid w:val="00C82D1E"/>
    <w:rsid w:val="00C850DD"/>
    <w:rsid w:val="00C857FD"/>
    <w:rsid w:val="00C85B7E"/>
    <w:rsid w:val="00C86636"/>
    <w:rsid w:val="00C8668A"/>
    <w:rsid w:val="00C86C46"/>
    <w:rsid w:val="00C86D0F"/>
    <w:rsid w:val="00C87559"/>
    <w:rsid w:val="00C876A4"/>
    <w:rsid w:val="00C902D4"/>
    <w:rsid w:val="00C90718"/>
    <w:rsid w:val="00C90D1F"/>
    <w:rsid w:val="00C90E69"/>
    <w:rsid w:val="00C90E6B"/>
    <w:rsid w:val="00C9140C"/>
    <w:rsid w:val="00C9223D"/>
    <w:rsid w:val="00C93DE7"/>
    <w:rsid w:val="00C94BA3"/>
    <w:rsid w:val="00C94D98"/>
    <w:rsid w:val="00C95055"/>
    <w:rsid w:val="00C96930"/>
    <w:rsid w:val="00C96EF3"/>
    <w:rsid w:val="00C971AC"/>
    <w:rsid w:val="00CA050F"/>
    <w:rsid w:val="00CA05CB"/>
    <w:rsid w:val="00CA063A"/>
    <w:rsid w:val="00CA1062"/>
    <w:rsid w:val="00CA215A"/>
    <w:rsid w:val="00CA26D0"/>
    <w:rsid w:val="00CA2BAB"/>
    <w:rsid w:val="00CA35D0"/>
    <w:rsid w:val="00CA3741"/>
    <w:rsid w:val="00CA3880"/>
    <w:rsid w:val="00CA3ADB"/>
    <w:rsid w:val="00CA4089"/>
    <w:rsid w:val="00CA4719"/>
    <w:rsid w:val="00CA4786"/>
    <w:rsid w:val="00CA493B"/>
    <w:rsid w:val="00CA4993"/>
    <w:rsid w:val="00CA4DB6"/>
    <w:rsid w:val="00CA4F92"/>
    <w:rsid w:val="00CA5207"/>
    <w:rsid w:val="00CA6CA7"/>
    <w:rsid w:val="00CA7976"/>
    <w:rsid w:val="00CB0087"/>
    <w:rsid w:val="00CB09A0"/>
    <w:rsid w:val="00CB1094"/>
    <w:rsid w:val="00CB1CAF"/>
    <w:rsid w:val="00CB2426"/>
    <w:rsid w:val="00CB36D5"/>
    <w:rsid w:val="00CB3F2E"/>
    <w:rsid w:val="00CB4032"/>
    <w:rsid w:val="00CB44ED"/>
    <w:rsid w:val="00CB4A0F"/>
    <w:rsid w:val="00CB63B5"/>
    <w:rsid w:val="00CB67A9"/>
    <w:rsid w:val="00CB6892"/>
    <w:rsid w:val="00CB6F60"/>
    <w:rsid w:val="00CB703F"/>
    <w:rsid w:val="00CB7352"/>
    <w:rsid w:val="00CB78FA"/>
    <w:rsid w:val="00CB7EFB"/>
    <w:rsid w:val="00CC111B"/>
    <w:rsid w:val="00CC1BFB"/>
    <w:rsid w:val="00CC35A2"/>
    <w:rsid w:val="00CC3F96"/>
    <w:rsid w:val="00CC4254"/>
    <w:rsid w:val="00CC460D"/>
    <w:rsid w:val="00CC4EC4"/>
    <w:rsid w:val="00CC537D"/>
    <w:rsid w:val="00CC5AA9"/>
    <w:rsid w:val="00CC6ED0"/>
    <w:rsid w:val="00CC6FAD"/>
    <w:rsid w:val="00CC7227"/>
    <w:rsid w:val="00CC762A"/>
    <w:rsid w:val="00CD097A"/>
    <w:rsid w:val="00CD0EBD"/>
    <w:rsid w:val="00CD0F5F"/>
    <w:rsid w:val="00CD1289"/>
    <w:rsid w:val="00CD18E2"/>
    <w:rsid w:val="00CD237E"/>
    <w:rsid w:val="00CD2D02"/>
    <w:rsid w:val="00CD2EDC"/>
    <w:rsid w:val="00CD3510"/>
    <w:rsid w:val="00CD3804"/>
    <w:rsid w:val="00CD3CC6"/>
    <w:rsid w:val="00CD47ED"/>
    <w:rsid w:val="00CD4852"/>
    <w:rsid w:val="00CD4EBA"/>
    <w:rsid w:val="00CD4F5E"/>
    <w:rsid w:val="00CD597E"/>
    <w:rsid w:val="00CD59CB"/>
    <w:rsid w:val="00CD74CA"/>
    <w:rsid w:val="00CE083E"/>
    <w:rsid w:val="00CE098F"/>
    <w:rsid w:val="00CE0A7C"/>
    <w:rsid w:val="00CE0AEF"/>
    <w:rsid w:val="00CE121E"/>
    <w:rsid w:val="00CE1A94"/>
    <w:rsid w:val="00CE1E18"/>
    <w:rsid w:val="00CE22DA"/>
    <w:rsid w:val="00CE2F15"/>
    <w:rsid w:val="00CE3454"/>
    <w:rsid w:val="00CE3838"/>
    <w:rsid w:val="00CE3E26"/>
    <w:rsid w:val="00CE3EFD"/>
    <w:rsid w:val="00CE4087"/>
    <w:rsid w:val="00CE48C3"/>
    <w:rsid w:val="00CE4EE6"/>
    <w:rsid w:val="00CE51F4"/>
    <w:rsid w:val="00CE6092"/>
    <w:rsid w:val="00CE6727"/>
    <w:rsid w:val="00CE6F3C"/>
    <w:rsid w:val="00CE7DEB"/>
    <w:rsid w:val="00CF0609"/>
    <w:rsid w:val="00CF07C7"/>
    <w:rsid w:val="00CF08F8"/>
    <w:rsid w:val="00CF0A69"/>
    <w:rsid w:val="00CF0D72"/>
    <w:rsid w:val="00CF0E4F"/>
    <w:rsid w:val="00CF16B7"/>
    <w:rsid w:val="00CF1A23"/>
    <w:rsid w:val="00CF1BAA"/>
    <w:rsid w:val="00CF1CA7"/>
    <w:rsid w:val="00CF1E46"/>
    <w:rsid w:val="00CF2122"/>
    <w:rsid w:val="00CF28DE"/>
    <w:rsid w:val="00CF2B30"/>
    <w:rsid w:val="00CF2EC7"/>
    <w:rsid w:val="00CF30F7"/>
    <w:rsid w:val="00CF37AE"/>
    <w:rsid w:val="00CF39EF"/>
    <w:rsid w:val="00CF3B52"/>
    <w:rsid w:val="00CF44FD"/>
    <w:rsid w:val="00CF459E"/>
    <w:rsid w:val="00CF49FC"/>
    <w:rsid w:val="00CF4BDF"/>
    <w:rsid w:val="00CF4DB8"/>
    <w:rsid w:val="00CF5439"/>
    <w:rsid w:val="00CF646C"/>
    <w:rsid w:val="00CF6B29"/>
    <w:rsid w:val="00CF7061"/>
    <w:rsid w:val="00CF7E4D"/>
    <w:rsid w:val="00D0194E"/>
    <w:rsid w:val="00D01978"/>
    <w:rsid w:val="00D01CF2"/>
    <w:rsid w:val="00D03715"/>
    <w:rsid w:val="00D0441D"/>
    <w:rsid w:val="00D049CE"/>
    <w:rsid w:val="00D05B19"/>
    <w:rsid w:val="00D06413"/>
    <w:rsid w:val="00D0690E"/>
    <w:rsid w:val="00D06ED3"/>
    <w:rsid w:val="00D06EFC"/>
    <w:rsid w:val="00D07252"/>
    <w:rsid w:val="00D074DD"/>
    <w:rsid w:val="00D07C7D"/>
    <w:rsid w:val="00D10B58"/>
    <w:rsid w:val="00D110EE"/>
    <w:rsid w:val="00D11E5D"/>
    <w:rsid w:val="00D128E7"/>
    <w:rsid w:val="00D12C18"/>
    <w:rsid w:val="00D13E45"/>
    <w:rsid w:val="00D13FB0"/>
    <w:rsid w:val="00D1419D"/>
    <w:rsid w:val="00D1426D"/>
    <w:rsid w:val="00D14E13"/>
    <w:rsid w:val="00D15F14"/>
    <w:rsid w:val="00D1654A"/>
    <w:rsid w:val="00D16A95"/>
    <w:rsid w:val="00D16B88"/>
    <w:rsid w:val="00D16BBC"/>
    <w:rsid w:val="00D16D62"/>
    <w:rsid w:val="00D16DD1"/>
    <w:rsid w:val="00D17483"/>
    <w:rsid w:val="00D175A8"/>
    <w:rsid w:val="00D17DF6"/>
    <w:rsid w:val="00D2191F"/>
    <w:rsid w:val="00D24DDC"/>
    <w:rsid w:val="00D2542C"/>
    <w:rsid w:val="00D26182"/>
    <w:rsid w:val="00D2647F"/>
    <w:rsid w:val="00D26774"/>
    <w:rsid w:val="00D26C05"/>
    <w:rsid w:val="00D274FC"/>
    <w:rsid w:val="00D2778D"/>
    <w:rsid w:val="00D27CB3"/>
    <w:rsid w:val="00D27D6E"/>
    <w:rsid w:val="00D310A3"/>
    <w:rsid w:val="00D31640"/>
    <w:rsid w:val="00D33E56"/>
    <w:rsid w:val="00D34B9C"/>
    <w:rsid w:val="00D3501C"/>
    <w:rsid w:val="00D35704"/>
    <w:rsid w:val="00D35ED0"/>
    <w:rsid w:val="00D36D7E"/>
    <w:rsid w:val="00D3700D"/>
    <w:rsid w:val="00D37CB8"/>
    <w:rsid w:val="00D401D8"/>
    <w:rsid w:val="00D408A7"/>
    <w:rsid w:val="00D40DFE"/>
    <w:rsid w:val="00D41348"/>
    <w:rsid w:val="00D41A4B"/>
    <w:rsid w:val="00D4248B"/>
    <w:rsid w:val="00D4299B"/>
    <w:rsid w:val="00D42C9F"/>
    <w:rsid w:val="00D43B1E"/>
    <w:rsid w:val="00D43EE2"/>
    <w:rsid w:val="00D44707"/>
    <w:rsid w:val="00D44E51"/>
    <w:rsid w:val="00D45815"/>
    <w:rsid w:val="00D45A9B"/>
    <w:rsid w:val="00D46932"/>
    <w:rsid w:val="00D46C88"/>
    <w:rsid w:val="00D46D2A"/>
    <w:rsid w:val="00D46E50"/>
    <w:rsid w:val="00D50768"/>
    <w:rsid w:val="00D50878"/>
    <w:rsid w:val="00D51788"/>
    <w:rsid w:val="00D51920"/>
    <w:rsid w:val="00D5248B"/>
    <w:rsid w:val="00D52E1F"/>
    <w:rsid w:val="00D52E55"/>
    <w:rsid w:val="00D5353B"/>
    <w:rsid w:val="00D5378E"/>
    <w:rsid w:val="00D5418C"/>
    <w:rsid w:val="00D54881"/>
    <w:rsid w:val="00D54EC3"/>
    <w:rsid w:val="00D55263"/>
    <w:rsid w:val="00D556FE"/>
    <w:rsid w:val="00D55736"/>
    <w:rsid w:val="00D55963"/>
    <w:rsid w:val="00D55E61"/>
    <w:rsid w:val="00D56CC2"/>
    <w:rsid w:val="00D5701C"/>
    <w:rsid w:val="00D575CD"/>
    <w:rsid w:val="00D57AB0"/>
    <w:rsid w:val="00D6018F"/>
    <w:rsid w:val="00D601C5"/>
    <w:rsid w:val="00D60A8C"/>
    <w:rsid w:val="00D61A54"/>
    <w:rsid w:val="00D61EBD"/>
    <w:rsid w:val="00D62525"/>
    <w:rsid w:val="00D633E6"/>
    <w:rsid w:val="00D6381B"/>
    <w:rsid w:val="00D64465"/>
    <w:rsid w:val="00D644AA"/>
    <w:rsid w:val="00D64C8B"/>
    <w:rsid w:val="00D65493"/>
    <w:rsid w:val="00D65DC1"/>
    <w:rsid w:val="00D65F2C"/>
    <w:rsid w:val="00D661C5"/>
    <w:rsid w:val="00D66597"/>
    <w:rsid w:val="00D66906"/>
    <w:rsid w:val="00D669D6"/>
    <w:rsid w:val="00D66A09"/>
    <w:rsid w:val="00D6707E"/>
    <w:rsid w:val="00D677D4"/>
    <w:rsid w:val="00D67822"/>
    <w:rsid w:val="00D679A8"/>
    <w:rsid w:val="00D709D7"/>
    <w:rsid w:val="00D70C45"/>
    <w:rsid w:val="00D70F9F"/>
    <w:rsid w:val="00D71459"/>
    <w:rsid w:val="00D72552"/>
    <w:rsid w:val="00D72861"/>
    <w:rsid w:val="00D729DD"/>
    <w:rsid w:val="00D73E42"/>
    <w:rsid w:val="00D75193"/>
    <w:rsid w:val="00D75C25"/>
    <w:rsid w:val="00D7646A"/>
    <w:rsid w:val="00D76C82"/>
    <w:rsid w:val="00D7757D"/>
    <w:rsid w:val="00D778E0"/>
    <w:rsid w:val="00D77BFF"/>
    <w:rsid w:val="00D80C21"/>
    <w:rsid w:val="00D80DEB"/>
    <w:rsid w:val="00D81007"/>
    <w:rsid w:val="00D81412"/>
    <w:rsid w:val="00D81968"/>
    <w:rsid w:val="00D8253B"/>
    <w:rsid w:val="00D8266A"/>
    <w:rsid w:val="00D82A90"/>
    <w:rsid w:val="00D830E3"/>
    <w:rsid w:val="00D83C7A"/>
    <w:rsid w:val="00D842B1"/>
    <w:rsid w:val="00D844A9"/>
    <w:rsid w:val="00D84D5A"/>
    <w:rsid w:val="00D85AC7"/>
    <w:rsid w:val="00D85F78"/>
    <w:rsid w:val="00D87475"/>
    <w:rsid w:val="00D87572"/>
    <w:rsid w:val="00D877E4"/>
    <w:rsid w:val="00D87DDF"/>
    <w:rsid w:val="00D90066"/>
    <w:rsid w:val="00D92091"/>
    <w:rsid w:val="00D9394E"/>
    <w:rsid w:val="00D93CCA"/>
    <w:rsid w:val="00D93F17"/>
    <w:rsid w:val="00D94249"/>
    <w:rsid w:val="00D959A0"/>
    <w:rsid w:val="00D95FD7"/>
    <w:rsid w:val="00D96E1D"/>
    <w:rsid w:val="00D96EE8"/>
    <w:rsid w:val="00D97CD6"/>
    <w:rsid w:val="00DA001E"/>
    <w:rsid w:val="00DA0105"/>
    <w:rsid w:val="00DA0166"/>
    <w:rsid w:val="00DA1D30"/>
    <w:rsid w:val="00DA1ED8"/>
    <w:rsid w:val="00DA3877"/>
    <w:rsid w:val="00DA38F3"/>
    <w:rsid w:val="00DA3A19"/>
    <w:rsid w:val="00DA3D53"/>
    <w:rsid w:val="00DA4109"/>
    <w:rsid w:val="00DA419D"/>
    <w:rsid w:val="00DA4761"/>
    <w:rsid w:val="00DA4D90"/>
    <w:rsid w:val="00DA4F62"/>
    <w:rsid w:val="00DA52B5"/>
    <w:rsid w:val="00DA5BCA"/>
    <w:rsid w:val="00DA5BE0"/>
    <w:rsid w:val="00DA6EF1"/>
    <w:rsid w:val="00DA7607"/>
    <w:rsid w:val="00DB00E7"/>
    <w:rsid w:val="00DB0307"/>
    <w:rsid w:val="00DB0B5F"/>
    <w:rsid w:val="00DB1340"/>
    <w:rsid w:val="00DB1A1A"/>
    <w:rsid w:val="00DB2249"/>
    <w:rsid w:val="00DB30BD"/>
    <w:rsid w:val="00DB3F31"/>
    <w:rsid w:val="00DB426A"/>
    <w:rsid w:val="00DB431D"/>
    <w:rsid w:val="00DB4590"/>
    <w:rsid w:val="00DB4DAD"/>
    <w:rsid w:val="00DB587B"/>
    <w:rsid w:val="00DB5B2E"/>
    <w:rsid w:val="00DB5BDB"/>
    <w:rsid w:val="00DB61A6"/>
    <w:rsid w:val="00DB6CFA"/>
    <w:rsid w:val="00DB6DDC"/>
    <w:rsid w:val="00DB6FA9"/>
    <w:rsid w:val="00DB7111"/>
    <w:rsid w:val="00DB7CA2"/>
    <w:rsid w:val="00DC030A"/>
    <w:rsid w:val="00DC0AD6"/>
    <w:rsid w:val="00DC1171"/>
    <w:rsid w:val="00DC1698"/>
    <w:rsid w:val="00DC333E"/>
    <w:rsid w:val="00DC3C0B"/>
    <w:rsid w:val="00DC3F88"/>
    <w:rsid w:val="00DC4F56"/>
    <w:rsid w:val="00DC5803"/>
    <w:rsid w:val="00DC5EB0"/>
    <w:rsid w:val="00DC66B8"/>
    <w:rsid w:val="00DC685A"/>
    <w:rsid w:val="00DC74E2"/>
    <w:rsid w:val="00DC7701"/>
    <w:rsid w:val="00DC7F8F"/>
    <w:rsid w:val="00DD0053"/>
    <w:rsid w:val="00DD03B2"/>
    <w:rsid w:val="00DD0719"/>
    <w:rsid w:val="00DD0A47"/>
    <w:rsid w:val="00DD0CEB"/>
    <w:rsid w:val="00DD150E"/>
    <w:rsid w:val="00DD1D00"/>
    <w:rsid w:val="00DD40D2"/>
    <w:rsid w:val="00DD55C4"/>
    <w:rsid w:val="00DD5C94"/>
    <w:rsid w:val="00DD5DE0"/>
    <w:rsid w:val="00DD5DFA"/>
    <w:rsid w:val="00DD6108"/>
    <w:rsid w:val="00DD756B"/>
    <w:rsid w:val="00DD7797"/>
    <w:rsid w:val="00DE00B2"/>
    <w:rsid w:val="00DE02C7"/>
    <w:rsid w:val="00DE0785"/>
    <w:rsid w:val="00DE0924"/>
    <w:rsid w:val="00DE0E48"/>
    <w:rsid w:val="00DE1631"/>
    <w:rsid w:val="00DE230D"/>
    <w:rsid w:val="00DE338C"/>
    <w:rsid w:val="00DE3A81"/>
    <w:rsid w:val="00DE445E"/>
    <w:rsid w:val="00DE44B0"/>
    <w:rsid w:val="00DE4A6C"/>
    <w:rsid w:val="00DE5AB5"/>
    <w:rsid w:val="00DE5DD7"/>
    <w:rsid w:val="00DE64D3"/>
    <w:rsid w:val="00DE7EE0"/>
    <w:rsid w:val="00DF083B"/>
    <w:rsid w:val="00DF1646"/>
    <w:rsid w:val="00DF16CE"/>
    <w:rsid w:val="00DF2038"/>
    <w:rsid w:val="00DF21EE"/>
    <w:rsid w:val="00DF2B14"/>
    <w:rsid w:val="00DF3954"/>
    <w:rsid w:val="00DF3B79"/>
    <w:rsid w:val="00DF4004"/>
    <w:rsid w:val="00DF493E"/>
    <w:rsid w:val="00DF4F0C"/>
    <w:rsid w:val="00DF50E1"/>
    <w:rsid w:val="00DF5684"/>
    <w:rsid w:val="00DF6425"/>
    <w:rsid w:val="00DF66A8"/>
    <w:rsid w:val="00DF6CC2"/>
    <w:rsid w:val="00DF7877"/>
    <w:rsid w:val="00DF7A1C"/>
    <w:rsid w:val="00DF7F14"/>
    <w:rsid w:val="00E01716"/>
    <w:rsid w:val="00E01E3B"/>
    <w:rsid w:val="00E0350A"/>
    <w:rsid w:val="00E03626"/>
    <w:rsid w:val="00E036C2"/>
    <w:rsid w:val="00E04A7D"/>
    <w:rsid w:val="00E04D2B"/>
    <w:rsid w:val="00E04E81"/>
    <w:rsid w:val="00E05CE4"/>
    <w:rsid w:val="00E06962"/>
    <w:rsid w:val="00E069F2"/>
    <w:rsid w:val="00E07AFD"/>
    <w:rsid w:val="00E10F4A"/>
    <w:rsid w:val="00E13634"/>
    <w:rsid w:val="00E13644"/>
    <w:rsid w:val="00E16AB2"/>
    <w:rsid w:val="00E17F22"/>
    <w:rsid w:val="00E205B6"/>
    <w:rsid w:val="00E207DC"/>
    <w:rsid w:val="00E208A2"/>
    <w:rsid w:val="00E20EA6"/>
    <w:rsid w:val="00E21885"/>
    <w:rsid w:val="00E219D3"/>
    <w:rsid w:val="00E21EA7"/>
    <w:rsid w:val="00E22445"/>
    <w:rsid w:val="00E22882"/>
    <w:rsid w:val="00E22CDC"/>
    <w:rsid w:val="00E22CF6"/>
    <w:rsid w:val="00E23B50"/>
    <w:rsid w:val="00E23B53"/>
    <w:rsid w:val="00E24BE5"/>
    <w:rsid w:val="00E25C06"/>
    <w:rsid w:val="00E2617F"/>
    <w:rsid w:val="00E2640F"/>
    <w:rsid w:val="00E26A5E"/>
    <w:rsid w:val="00E26FD6"/>
    <w:rsid w:val="00E30B00"/>
    <w:rsid w:val="00E3134B"/>
    <w:rsid w:val="00E31866"/>
    <w:rsid w:val="00E322BD"/>
    <w:rsid w:val="00E328D9"/>
    <w:rsid w:val="00E32BC3"/>
    <w:rsid w:val="00E338D6"/>
    <w:rsid w:val="00E342AB"/>
    <w:rsid w:val="00E344CB"/>
    <w:rsid w:val="00E347EF"/>
    <w:rsid w:val="00E34A7B"/>
    <w:rsid w:val="00E34CAF"/>
    <w:rsid w:val="00E363D3"/>
    <w:rsid w:val="00E36814"/>
    <w:rsid w:val="00E369CE"/>
    <w:rsid w:val="00E370FE"/>
    <w:rsid w:val="00E37427"/>
    <w:rsid w:val="00E37801"/>
    <w:rsid w:val="00E37A04"/>
    <w:rsid w:val="00E40224"/>
    <w:rsid w:val="00E406DE"/>
    <w:rsid w:val="00E40E8E"/>
    <w:rsid w:val="00E41246"/>
    <w:rsid w:val="00E41A28"/>
    <w:rsid w:val="00E420AE"/>
    <w:rsid w:val="00E427AE"/>
    <w:rsid w:val="00E4290B"/>
    <w:rsid w:val="00E42D55"/>
    <w:rsid w:val="00E42E1C"/>
    <w:rsid w:val="00E43339"/>
    <w:rsid w:val="00E439C5"/>
    <w:rsid w:val="00E43ECB"/>
    <w:rsid w:val="00E45648"/>
    <w:rsid w:val="00E45D9E"/>
    <w:rsid w:val="00E46223"/>
    <w:rsid w:val="00E47007"/>
    <w:rsid w:val="00E473C5"/>
    <w:rsid w:val="00E4741A"/>
    <w:rsid w:val="00E50918"/>
    <w:rsid w:val="00E51A81"/>
    <w:rsid w:val="00E52715"/>
    <w:rsid w:val="00E52BA1"/>
    <w:rsid w:val="00E5364E"/>
    <w:rsid w:val="00E54200"/>
    <w:rsid w:val="00E5494B"/>
    <w:rsid w:val="00E553A7"/>
    <w:rsid w:val="00E56471"/>
    <w:rsid w:val="00E56761"/>
    <w:rsid w:val="00E56837"/>
    <w:rsid w:val="00E56A52"/>
    <w:rsid w:val="00E56F82"/>
    <w:rsid w:val="00E57408"/>
    <w:rsid w:val="00E5761F"/>
    <w:rsid w:val="00E57ADB"/>
    <w:rsid w:val="00E601C2"/>
    <w:rsid w:val="00E6157D"/>
    <w:rsid w:val="00E61E7C"/>
    <w:rsid w:val="00E62E53"/>
    <w:rsid w:val="00E63A28"/>
    <w:rsid w:val="00E63D18"/>
    <w:rsid w:val="00E63F08"/>
    <w:rsid w:val="00E64433"/>
    <w:rsid w:val="00E644C2"/>
    <w:rsid w:val="00E650BE"/>
    <w:rsid w:val="00E65DFF"/>
    <w:rsid w:val="00E6611B"/>
    <w:rsid w:val="00E673EC"/>
    <w:rsid w:val="00E70121"/>
    <w:rsid w:val="00E701A8"/>
    <w:rsid w:val="00E7095B"/>
    <w:rsid w:val="00E711D0"/>
    <w:rsid w:val="00E723A5"/>
    <w:rsid w:val="00E728A4"/>
    <w:rsid w:val="00E729D5"/>
    <w:rsid w:val="00E72DE9"/>
    <w:rsid w:val="00E72E6A"/>
    <w:rsid w:val="00E7391A"/>
    <w:rsid w:val="00E7417C"/>
    <w:rsid w:val="00E749E9"/>
    <w:rsid w:val="00E74B7A"/>
    <w:rsid w:val="00E750E4"/>
    <w:rsid w:val="00E752F4"/>
    <w:rsid w:val="00E75B6C"/>
    <w:rsid w:val="00E75D53"/>
    <w:rsid w:val="00E76228"/>
    <w:rsid w:val="00E76375"/>
    <w:rsid w:val="00E77244"/>
    <w:rsid w:val="00E774FB"/>
    <w:rsid w:val="00E779D7"/>
    <w:rsid w:val="00E80025"/>
    <w:rsid w:val="00E8070B"/>
    <w:rsid w:val="00E80B92"/>
    <w:rsid w:val="00E8152B"/>
    <w:rsid w:val="00E81823"/>
    <w:rsid w:val="00E82137"/>
    <w:rsid w:val="00E823D4"/>
    <w:rsid w:val="00E828C1"/>
    <w:rsid w:val="00E829C8"/>
    <w:rsid w:val="00E837FA"/>
    <w:rsid w:val="00E83BFD"/>
    <w:rsid w:val="00E83D1A"/>
    <w:rsid w:val="00E84143"/>
    <w:rsid w:val="00E8477C"/>
    <w:rsid w:val="00E84D85"/>
    <w:rsid w:val="00E858DF"/>
    <w:rsid w:val="00E86467"/>
    <w:rsid w:val="00E871BA"/>
    <w:rsid w:val="00E903C0"/>
    <w:rsid w:val="00E90623"/>
    <w:rsid w:val="00E90AD8"/>
    <w:rsid w:val="00E914C7"/>
    <w:rsid w:val="00E9161E"/>
    <w:rsid w:val="00E91F2D"/>
    <w:rsid w:val="00E927A6"/>
    <w:rsid w:val="00E92B22"/>
    <w:rsid w:val="00E9303D"/>
    <w:rsid w:val="00E9356F"/>
    <w:rsid w:val="00E93623"/>
    <w:rsid w:val="00E938BC"/>
    <w:rsid w:val="00E93C58"/>
    <w:rsid w:val="00E93C8D"/>
    <w:rsid w:val="00E93D3C"/>
    <w:rsid w:val="00E94B1E"/>
    <w:rsid w:val="00E94BAA"/>
    <w:rsid w:val="00E9502E"/>
    <w:rsid w:val="00E955FE"/>
    <w:rsid w:val="00E95662"/>
    <w:rsid w:val="00E95995"/>
    <w:rsid w:val="00E9607D"/>
    <w:rsid w:val="00E97570"/>
    <w:rsid w:val="00EA0EF6"/>
    <w:rsid w:val="00EA127C"/>
    <w:rsid w:val="00EA1428"/>
    <w:rsid w:val="00EA23CD"/>
    <w:rsid w:val="00EA2469"/>
    <w:rsid w:val="00EA2B0A"/>
    <w:rsid w:val="00EA2EC3"/>
    <w:rsid w:val="00EA5256"/>
    <w:rsid w:val="00EA574F"/>
    <w:rsid w:val="00EA64DD"/>
    <w:rsid w:val="00EA7E74"/>
    <w:rsid w:val="00EB12FF"/>
    <w:rsid w:val="00EB1311"/>
    <w:rsid w:val="00EB196E"/>
    <w:rsid w:val="00EB210D"/>
    <w:rsid w:val="00EB28F1"/>
    <w:rsid w:val="00EB30F7"/>
    <w:rsid w:val="00EB3690"/>
    <w:rsid w:val="00EB38C1"/>
    <w:rsid w:val="00EB3F01"/>
    <w:rsid w:val="00EB4328"/>
    <w:rsid w:val="00EB4C89"/>
    <w:rsid w:val="00EB4CB9"/>
    <w:rsid w:val="00EB58E0"/>
    <w:rsid w:val="00EB656E"/>
    <w:rsid w:val="00EB6963"/>
    <w:rsid w:val="00EB6A62"/>
    <w:rsid w:val="00EB6DE7"/>
    <w:rsid w:val="00EB7320"/>
    <w:rsid w:val="00EB7703"/>
    <w:rsid w:val="00EB796B"/>
    <w:rsid w:val="00EB7F90"/>
    <w:rsid w:val="00EC012A"/>
    <w:rsid w:val="00EC121F"/>
    <w:rsid w:val="00EC12E1"/>
    <w:rsid w:val="00EC16C5"/>
    <w:rsid w:val="00EC2319"/>
    <w:rsid w:val="00EC2625"/>
    <w:rsid w:val="00EC2A6E"/>
    <w:rsid w:val="00EC3099"/>
    <w:rsid w:val="00EC37AF"/>
    <w:rsid w:val="00EC3DF8"/>
    <w:rsid w:val="00EC4E13"/>
    <w:rsid w:val="00EC51EF"/>
    <w:rsid w:val="00EC54DC"/>
    <w:rsid w:val="00EC5818"/>
    <w:rsid w:val="00EC5DC4"/>
    <w:rsid w:val="00EC66F2"/>
    <w:rsid w:val="00EC680A"/>
    <w:rsid w:val="00EC6A16"/>
    <w:rsid w:val="00EC7D6E"/>
    <w:rsid w:val="00ED0329"/>
    <w:rsid w:val="00ED05C8"/>
    <w:rsid w:val="00ED0B2C"/>
    <w:rsid w:val="00ED0D1F"/>
    <w:rsid w:val="00ED10F1"/>
    <w:rsid w:val="00ED1531"/>
    <w:rsid w:val="00ED1727"/>
    <w:rsid w:val="00ED1B3F"/>
    <w:rsid w:val="00ED1FB3"/>
    <w:rsid w:val="00ED2FDA"/>
    <w:rsid w:val="00ED3459"/>
    <w:rsid w:val="00ED446C"/>
    <w:rsid w:val="00ED519C"/>
    <w:rsid w:val="00ED55DC"/>
    <w:rsid w:val="00ED5A09"/>
    <w:rsid w:val="00ED6D3D"/>
    <w:rsid w:val="00ED6E1F"/>
    <w:rsid w:val="00ED70A8"/>
    <w:rsid w:val="00EE117E"/>
    <w:rsid w:val="00EE15D2"/>
    <w:rsid w:val="00EE1F46"/>
    <w:rsid w:val="00EE26CB"/>
    <w:rsid w:val="00EE2776"/>
    <w:rsid w:val="00EE2A56"/>
    <w:rsid w:val="00EE307E"/>
    <w:rsid w:val="00EE3222"/>
    <w:rsid w:val="00EE32BA"/>
    <w:rsid w:val="00EE32DA"/>
    <w:rsid w:val="00EE40A7"/>
    <w:rsid w:val="00EE41BC"/>
    <w:rsid w:val="00EE4343"/>
    <w:rsid w:val="00EE44B3"/>
    <w:rsid w:val="00EE4513"/>
    <w:rsid w:val="00EE556A"/>
    <w:rsid w:val="00EE5A10"/>
    <w:rsid w:val="00EE5F7F"/>
    <w:rsid w:val="00EE73D2"/>
    <w:rsid w:val="00EE7963"/>
    <w:rsid w:val="00EF0087"/>
    <w:rsid w:val="00EF00BD"/>
    <w:rsid w:val="00EF07A8"/>
    <w:rsid w:val="00EF0D4A"/>
    <w:rsid w:val="00EF1C06"/>
    <w:rsid w:val="00EF4755"/>
    <w:rsid w:val="00EF5A14"/>
    <w:rsid w:val="00EF6217"/>
    <w:rsid w:val="00EF6598"/>
    <w:rsid w:val="00EF6972"/>
    <w:rsid w:val="00EF6CB7"/>
    <w:rsid w:val="00EF77E3"/>
    <w:rsid w:val="00EF7850"/>
    <w:rsid w:val="00F00622"/>
    <w:rsid w:val="00F00A02"/>
    <w:rsid w:val="00F00A21"/>
    <w:rsid w:val="00F00D3C"/>
    <w:rsid w:val="00F01342"/>
    <w:rsid w:val="00F01550"/>
    <w:rsid w:val="00F01572"/>
    <w:rsid w:val="00F03944"/>
    <w:rsid w:val="00F03B7A"/>
    <w:rsid w:val="00F04134"/>
    <w:rsid w:val="00F04324"/>
    <w:rsid w:val="00F044B3"/>
    <w:rsid w:val="00F04EAB"/>
    <w:rsid w:val="00F04FE1"/>
    <w:rsid w:val="00F05934"/>
    <w:rsid w:val="00F0715A"/>
    <w:rsid w:val="00F077FE"/>
    <w:rsid w:val="00F07810"/>
    <w:rsid w:val="00F07F33"/>
    <w:rsid w:val="00F1077C"/>
    <w:rsid w:val="00F10C83"/>
    <w:rsid w:val="00F10D44"/>
    <w:rsid w:val="00F13267"/>
    <w:rsid w:val="00F143DD"/>
    <w:rsid w:val="00F1485B"/>
    <w:rsid w:val="00F15B5F"/>
    <w:rsid w:val="00F15E04"/>
    <w:rsid w:val="00F15E70"/>
    <w:rsid w:val="00F16DB3"/>
    <w:rsid w:val="00F17132"/>
    <w:rsid w:val="00F1715E"/>
    <w:rsid w:val="00F171FD"/>
    <w:rsid w:val="00F1766D"/>
    <w:rsid w:val="00F179A4"/>
    <w:rsid w:val="00F20FCE"/>
    <w:rsid w:val="00F221AD"/>
    <w:rsid w:val="00F2224B"/>
    <w:rsid w:val="00F254E2"/>
    <w:rsid w:val="00F25A3D"/>
    <w:rsid w:val="00F263C5"/>
    <w:rsid w:val="00F271EE"/>
    <w:rsid w:val="00F27916"/>
    <w:rsid w:val="00F27B67"/>
    <w:rsid w:val="00F3007B"/>
    <w:rsid w:val="00F30B6A"/>
    <w:rsid w:val="00F30E3E"/>
    <w:rsid w:val="00F341CB"/>
    <w:rsid w:val="00F34301"/>
    <w:rsid w:val="00F3458B"/>
    <w:rsid w:val="00F3518C"/>
    <w:rsid w:val="00F352DE"/>
    <w:rsid w:val="00F353D6"/>
    <w:rsid w:val="00F35773"/>
    <w:rsid w:val="00F35A48"/>
    <w:rsid w:val="00F35E7A"/>
    <w:rsid w:val="00F37457"/>
    <w:rsid w:val="00F37830"/>
    <w:rsid w:val="00F4013A"/>
    <w:rsid w:val="00F40367"/>
    <w:rsid w:val="00F40834"/>
    <w:rsid w:val="00F40BBC"/>
    <w:rsid w:val="00F41D73"/>
    <w:rsid w:val="00F426B6"/>
    <w:rsid w:val="00F42F03"/>
    <w:rsid w:val="00F4537E"/>
    <w:rsid w:val="00F45702"/>
    <w:rsid w:val="00F4596D"/>
    <w:rsid w:val="00F45A97"/>
    <w:rsid w:val="00F45AB1"/>
    <w:rsid w:val="00F45E0E"/>
    <w:rsid w:val="00F4629A"/>
    <w:rsid w:val="00F50263"/>
    <w:rsid w:val="00F50509"/>
    <w:rsid w:val="00F510D7"/>
    <w:rsid w:val="00F51606"/>
    <w:rsid w:val="00F51896"/>
    <w:rsid w:val="00F51DD2"/>
    <w:rsid w:val="00F52AF6"/>
    <w:rsid w:val="00F53006"/>
    <w:rsid w:val="00F54027"/>
    <w:rsid w:val="00F54A66"/>
    <w:rsid w:val="00F54C1E"/>
    <w:rsid w:val="00F5542A"/>
    <w:rsid w:val="00F559EB"/>
    <w:rsid w:val="00F55BE8"/>
    <w:rsid w:val="00F56166"/>
    <w:rsid w:val="00F5646D"/>
    <w:rsid w:val="00F56646"/>
    <w:rsid w:val="00F568D5"/>
    <w:rsid w:val="00F56A43"/>
    <w:rsid w:val="00F60180"/>
    <w:rsid w:val="00F6096E"/>
    <w:rsid w:val="00F60EAB"/>
    <w:rsid w:val="00F611D7"/>
    <w:rsid w:val="00F619E5"/>
    <w:rsid w:val="00F62AFF"/>
    <w:rsid w:val="00F62F87"/>
    <w:rsid w:val="00F63033"/>
    <w:rsid w:val="00F63807"/>
    <w:rsid w:val="00F639C2"/>
    <w:rsid w:val="00F64F00"/>
    <w:rsid w:val="00F6525C"/>
    <w:rsid w:val="00F65289"/>
    <w:rsid w:val="00F65D46"/>
    <w:rsid w:val="00F65EC8"/>
    <w:rsid w:val="00F664EB"/>
    <w:rsid w:val="00F66AA3"/>
    <w:rsid w:val="00F6717F"/>
    <w:rsid w:val="00F6737D"/>
    <w:rsid w:val="00F70DF5"/>
    <w:rsid w:val="00F713C2"/>
    <w:rsid w:val="00F71893"/>
    <w:rsid w:val="00F71A19"/>
    <w:rsid w:val="00F71E3B"/>
    <w:rsid w:val="00F721C2"/>
    <w:rsid w:val="00F72FF8"/>
    <w:rsid w:val="00F737EF"/>
    <w:rsid w:val="00F73AE0"/>
    <w:rsid w:val="00F74379"/>
    <w:rsid w:val="00F746E7"/>
    <w:rsid w:val="00F7570C"/>
    <w:rsid w:val="00F7580A"/>
    <w:rsid w:val="00F75D53"/>
    <w:rsid w:val="00F76265"/>
    <w:rsid w:val="00F768CE"/>
    <w:rsid w:val="00F76C25"/>
    <w:rsid w:val="00F77181"/>
    <w:rsid w:val="00F77435"/>
    <w:rsid w:val="00F8019E"/>
    <w:rsid w:val="00F8240E"/>
    <w:rsid w:val="00F82848"/>
    <w:rsid w:val="00F82DCD"/>
    <w:rsid w:val="00F8415F"/>
    <w:rsid w:val="00F84310"/>
    <w:rsid w:val="00F8446A"/>
    <w:rsid w:val="00F84C7F"/>
    <w:rsid w:val="00F8565B"/>
    <w:rsid w:val="00F85EF6"/>
    <w:rsid w:val="00F862D7"/>
    <w:rsid w:val="00F86E2F"/>
    <w:rsid w:val="00F87A53"/>
    <w:rsid w:val="00F905EB"/>
    <w:rsid w:val="00F93D7E"/>
    <w:rsid w:val="00F951FD"/>
    <w:rsid w:val="00F95727"/>
    <w:rsid w:val="00F95ACD"/>
    <w:rsid w:val="00F95C51"/>
    <w:rsid w:val="00F96123"/>
    <w:rsid w:val="00F96DCB"/>
    <w:rsid w:val="00F971AA"/>
    <w:rsid w:val="00FA02B3"/>
    <w:rsid w:val="00FA0347"/>
    <w:rsid w:val="00FA0373"/>
    <w:rsid w:val="00FA0403"/>
    <w:rsid w:val="00FA10EC"/>
    <w:rsid w:val="00FA140A"/>
    <w:rsid w:val="00FA1DF5"/>
    <w:rsid w:val="00FA24FD"/>
    <w:rsid w:val="00FA288E"/>
    <w:rsid w:val="00FA30B8"/>
    <w:rsid w:val="00FA3F13"/>
    <w:rsid w:val="00FA403D"/>
    <w:rsid w:val="00FA459F"/>
    <w:rsid w:val="00FA4EAC"/>
    <w:rsid w:val="00FA5DFC"/>
    <w:rsid w:val="00FA6052"/>
    <w:rsid w:val="00FA72E6"/>
    <w:rsid w:val="00FB074B"/>
    <w:rsid w:val="00FB0C10"/>
    <w:rsid w:val="00FB3115"/>
    <w:rsid w:val="00FB36DA"/>
    <w:rsid w:val="00FB36F7"/>
    <w:rsid w:val="00FB3CD1"/>
    <w:rsid w:val="00FB3E50"/>
    <w:rsid w:val="00FB44EF"/>
    <w:rsid w:val="00FB464B"/>
    <w:rsid w:val="00FB5108"/>
    <w:rsid w:val="00FB53D0"/>
    <w:rsid w:val="00FB5D9F"/>
    <w:rsid w:val="00FB5F6A"/>
    <w:rsid w:val="00FB64F6"/>
    <w:rsid w:val="00FB6B29"/>
    <w:rsid w:val="00FC0A3A"/>
    <w:rsid w:val="00FC0DAB"/>
    <w:rsid w:val="00FC129A"/>
    <w:rsid w:val="00FC2184"/>
    <w:rsid w:val="00FC2878"/>
    <w:rsid w:val="00FC2EA5"/>
    <w:rsid w:val="00FC330C"/>
    <w:rsid w:val="00FC3C37"/>
    <w:rsid w:val="00FC4C5E"/>
    <w:rsid w:val="00FC6D0D"/>
    <w:rsid w:val="00FD0CE0"/>
    <w:rsid w:val="00FD13CC"/>
    <w:rsid w:val="00FD1742"/>
    <w:rsid w:val="00FD2486"/>
    <w:rsid w:val="00FD2555"/>
    <w:rsid w:val="00FD2BC6"/>
    <w:rsid w:val="00FD330A"/>
    <w:rsid w:val="00FD3482"/>
    <w:rsid w:val="00FD35A1"/>
    <w:rsid w:val="00FD420B"/>
    <w:rsid w:val="00FD4A28"/>
    <w:rsid w:val="00FD54B1"/>
    <w:rsid w:val="00FD5E3C"/>
    <w:rsid w:val="00FD60BE"/>
    <w:rsid w:val="00FD6499"/>
    <w:rsid w:val="00FD6771"/>
    <w:rsid w:val="00FD6B03"/>
    <w:rsid w:val="00FD6E28"/>
    <w:rsid w:val="00FD73F6"/>
    <w:rsid w:val="00FD7F29"/>
    <w:rsid w:val="00FE097D"/>
    <w:rsid w:val="00FE10F5"/>
    <w:rsid w:val="00FE1FCC"/>
    <w:rsid w:val="00FE2058"/>
    <w:rsid w:val="00FE2A10"/>
    <w:rsid w:val="00FE2BCF"/>
    <w:rsid w:val="00FE3E3E"/>
    <w:rsid w:val="00FE4099"/>
    <w:rsid w:val="00FE4A45"/>
    <w:rsid w:val="00FE4E0F"/>
    <w:rsid w:val="00FE4FAC"/>
    <w:rsid w:val="00FE536F"/>
    <w:rsid w:val="00FE5ED4"/>
    <w:rsid w:val="00FE687D"/>
    <w:rsid w:val="00FE7103"/>
    <w:rsid w:val="00FE73E1"/>
    <w:rsid w:val="00FE7BFA"/>
    <w:rsid w:val="00FF032B"/>
    <w:rsid w:val="00FF07C5"/>
    <w:rsid w:val="00FF0A9D"/>
    <w:rsid w:val="00FF0D18"/>
    <w:rsid w:val="00FF13A6"/>
    <w:rsid w:val="00FF1C36"/>
    <w:rsid w:val="00FF23D3"/>
    <w:rsid w:val="00FF2971"/>
    <w:rsid w:val="00FF2CEC"/>
    <w:rsid w:val="00FF37AF"/>
    <w:rsid w:val="00FF433D"/>
    <w:rsid w:val="00FF4511"/>
    <w:rsid w:val="00FF50EE"/>
    <w:rsid w:val="00FF5A95"/>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965CF"/>
  <w15:chartTrackingRefBased/>
  <w15:docId w15:val="{F98DE1F8-3DB1-4B99-AAF7-10F3D3C32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GB"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597A"/>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4D1DD7"/>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3A1FAE"/>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unhideWhenUsed/>
    <w:qFormat/>
    <w:rsid w:val="00E61E7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97A"/>
    <w:rPr>
      <w:rFonts w:asciiTheme="majorHAnsi" w:eastAsiaTheme="majorEastAsia" w:hAnsiTheme="majorHAnsi" w:cstheme="majorBidi"/>
      <w:color w:val="2F5496" w:themeColor="accent1" w:themeShade="BF"/>
      <w:sz w:val="32"/>
      <w:szCs w:val="40"/>
    </w:rPr>
  </w:style>
  <w:style w:type="paragraph" w:styleId="Title">
    <w:name w:val="Title"/>
    <w:basedOn w:val="Normal"/>
    <w:next w:val="Normal"/>
    <w:link w:val="TitleChar"/>
    <w:uiPriority w:val="10"/>
    <w:qFormat/>
    <w:rsid w:val="0004597A"/>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04597A"/>
    <w:rPr>
      <w:rFonts w:asciiTheme="majorHAnsi" w:eastAsiaTheme="majorEastAsia" w:hAnsiTheme="majorHAnsi" w:cstheme="majorBidi"/>
      <w:spacing w:val="-10"/>
      <w:kern w:val="28"/>
      <w:sz w:val="56"/>
      <w:szCs w:val="71"/>
    </w:rPr>
  </w:style>
  <w:style w:type="character" w:customStyle="1" w:styleId="Heading2Char">
    <w:name w:val="Heading 2 Char"/>
    <w:basedOn w:val="DefaultParagraphFont"/>
    <w:link w:val="Heading2"/>
    <w:uiPriority w:val="9"/>
    <w:rsid w:val="004D1DD7"/>
    <w:rPr>
      <w:rFonts w:asciiTheme="majorHAnsi" w:eastAsiaTheme="majorEastAsia" w:hAnsiTheme="majorHAnsi" w:cstheme="majorBidi"/>
      <w:color w:val="2F5496" w:themeColor="accent1" w:themeShade="BF"/>
      <w:sz w:val="26"/>
      <w:szCs w:val="33"/>
    </w:rPr>
  </w:style>
  <w:style w:type="paragraph" w:styleId="ListParagraph">
    <w:name w:val="List Paragraph"/>
    <w:basedOn w:val="Normal"/>
    <w:uiPriority w:val="34"/>
    <w:qFormat/>
    <w:rsid w:val="00454A5C"/>
    <w:pPr>
      <w:ind w:left="720"/>
      <w:contextualSpacing/>
    </w:pPr>
  </w:style>
  <w:style w:type="paragraph" w:styleId="Caption">
    <w:name w:val="caption"/>
    <w:basedOn w:val="Normal"/>
    <w:next w:val="Normal"/>
    <w:uiPriority w:val="35"/>
    <w:unhideWhenUsed/>
    <w:qFormat/>
    <w:rsid w:val="003F40F0"/>
    <w:pPr>
      <w:spacing w:after="200" w:line="240" w:lineRule="auto"/>
    </w:pPr>
    <w:rPr>
      <w:i/>
      <w:iCs/>
      <w:color w:val="44546A" w:themeColor="text2"/>
      <w:sz w:val="18"/>
      <w:szCs w:val="22"/>
    </w:rPr>
  </w:style>
  <w:style w:type="character" w:customStyle="1" w:styleId="Heading3Char">
    <w:name w:val="Heading 3 Char"/>
    <w:basedOn w:val="DefaultParagraphFont"/>
    <w:link w:val="Heading3"/>
    <w:uiPriority w:val="9"/>
    <w:rsid w:val="003A1FAE"/>
    <w:rPr>
      <w:rFonts w:asciiTheme="majorHAnsi" w:eastAsiaTheme="majorEastAsia" w:hAnsiTheme="majorHAnsi" w:cstheme="majorBidi"/>
      <w:color w:val="1F3763" w:themeColor="accent1" w:themeShade="7F"/>
      <w:sz w:val="24"/>
      <w:szCs w:val="30"/>
    </w:rPr>
  </w:style>
  <w:style w:type="character" w:styleId="PlaceholderText">
    <w:name w:val="Placeholder Text"/>
    <w:basedOn w:val="DefaultParagraphFont"/>
    <w:uiPriority w:val="99"/>
    <w:semiHidden/>
    <w:rsid w:val="00CA3880"/>
    <w:rPr>
      <w:color w:val="808080"/>
    </w:rPr>
  </w:style>
  <w:style w:type="paragraph" w:styleId="TOCHeading">
    <w:name w:val="TOC Heading"/>
    <w:basedOn w:val="Heading1"/>
    <w:next w:val="Normal"/>
    <w:uiPriority w:val="39"/>
    <w:unhideWhenUsed/>
    <w:qFormat/>
    <w:rsid w:val="00A51DD2"/>
    <w:pPr>
      <w:outlineLvl w:val="9"/>
    </w:pPr>
    <w:rPr>
      <w:szCs w:val="32"/>
      <w:lang w:val="en-US" w:bidi="ar-SA"/>
    </w:rPr>
  </w:style>
  <w:style w:type="paragraph" w:styleId="TOC1">
    <w:name w:val="toc 1"/>
    <w:basedOn w:val="Normal"/>
    <w:next w:val="Normal"/>
    <w:autoRedefine/>
    <w:uiPriority w:val="39"/>
    <w:unhideWhenUsed/>
    <w:rsid w:val="00A51DD2"/>
    <w:pPr>
      <w:spacing w:after="100"/>
    </w:pPr>
  </w:style>
  <w:style w:type="paragraph" w:styleId="TOC2">
    <w:name w:val="toc 2"/>
    <w:basedOn w:val="Normal"/>
    <w:next w:val="Normal"/>
    <w:autoRedefine/>
    <w:uiPriority w:val="39"/>
    <w:unhideWhenUsed/>
    <w:rsid w:val="00A51DD2"/>
    <w:pPr>
      <w:spacing w:after="100"/>
      <w:ind w:left="220"/>
    </w:pPr>
  </w:style>
  <w:style w:type="character" w:styleId="Hyperlink">
    <w:name w:val="Hyperlink"/>
    <w:basedOn w:val="DefaultParagraphFont"/>
    <w:uiPriority w:val="99"/>
    <w:unhideWhenUsed/>
    <w:rsid w:val="00A51DD2"/>
    <w:rPr>
      <w:color w:val="0563C1" w:themeColor="hyperlink"/>
      <w:u w:val="single"/>
    </w:rPr>
  </w:style>
  <w:style w:type="paragraph" w:styleId="TOC3">
    <w:name w:val="toc 3"/>
    <w:basedOn w:val="Normal"/>
    <w:next w:val="Normal"/>
    <w:autoRedefine/>
    <w:uiPriority w:val="39"/>
    <w:unhideWhenUsed/>
    <w:rsid w:val="00114E35"/>
    <w:pPr>
      <w:spacing w:after="100"/>
      <w:ind w:left="440"/>
    </w:pPr>
  </w:style>
  <w:style w:type="character" w:styleId="UnresolvedMention">
    <w:name w:val="Unresolved Mention"/>
    <w:basedOn w:val="DefaultParagraphFont"/>
    <w:uiPriority w:val="99"/>
    <w:semiHidden/>
    <w:unhideWhenUsed/>
    <w:rsid w:val="00872D7B"/>
    <w:rPr>
      <w:color w:val="808080"/>
      <w:shd w:val="clear" w:color="auto" w:fill="E6E6E6"/>
    </w:rPr>
  </w:style>
  <w:style w:type="paragraph" w:styleId="Bibliography">
    <w:name w:val="Bibliography"/>
    <w:basedOn w:val="Normal"/>
    <w:next w:val="Normal"/>
    <w:uiPriority w:val="37"/>
    <w:unhideWhenUsed/>
    <w:rsid w:val="00EB196E"/>
    <w:pPr>
      <w:spacing w:after="240" w:line="240" w:lineRule="auto"/>
      <w:ind w:left="720" w:hanging="720"/>
    </w:pPr>
  </w:style>
  <w:style w:type="table" w:styleId="TableGrid">
    <w:name w:val="Table Grid"/>
    <w:basedOn w:val="TableNormal"/>
    <w:uiPriority w:val="39"/>
    <w:rsid w:val="002C7A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C7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bidi="ar-SA"/>
    </w:rPr>
  </w:style>
  <w:style w:type="character" w:customStyle="1" w:styleId="HTMLPreformattedChar">
    <w:name w:val="HTML Preformatted Char"/>
    <w:basedOn w:val="DefaultParagraphFont"/>
    <w:link w:val="HTMLPreformatted"/>
    <w:uiPriority w:val="99"/>
    <w:rsid w:val="002C7A15"/>
    <w:rPr>
      <w:rFonts w:ascii="Courier New" w:eastAsia="Times New Roman" w:hAnsi="Courier New" w:cs="Courier New"/>
      <w:sz w:val="20"/>
      <w:szCs w:val="20"/>
      <w:lang w:eastAsia="en-GB" w:bidi="ar-SA"/>
    </w:rPr>
  </w:style>
  <w:style w:type="character" w:styleId="FollowedHyperlink">
    <w:name w:val="FollowedHyperlink"/>
    <w:basedOn w:val="DefaultParagraphFont"/>
    <w:uiPriority w:val="99"/>
    <w:semiHidden/>
    <w:unhideWhenUsed/>
    <w:rsid w:val="00224C9B"/>
    <w:rPr>
      <w:color w:val="954F72" w:themeColor="followedHyperlink"/>
      <w:u w:val="single"/>
    </w:rPr>
  </w:style>
  <w:style w:type="character" w:customStyle="1" w:styleId="Heading4Char">
    <w:name w:val="Heading 4 Char"/>
    <w:basedOn w:val="DefaultParagraphFont"/>
    <w:link w:val="Heading4"/>
    <w:uiPriority w:val="9"/>
    <w:rsid w:val="00E61E7C"/>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8108FE"/>
    <w:pPr>
      <w:spacing w:after="0" w:line="240" w:lineRule="auto"/>
    </w:pPr>
    <w:rPr>
      <w:rFonts w:eastAsiaTheme="minorEastAsia"/>
      <w:szCs w:val="22"/>
      <w:lang w:val="en-US" w:bidi="ar-SA"/>
    </w:rPr>
  </w:style>
  <w:style w:type="character" w:customStyle="1" w:styleId="NoSpacingChar">
    <w:name w:val="No Spacing Char"/>
    <w:basedOn w:val="DefaultParagraphFont"/>
    <w:link w:val="NoSpacing"/>
    <w:uiPriority w:val="1"/>
    <w:rsid w:val="008108FE"/>
    <w:rPr>
      <w:rFonts w:eastAsiaTheme="minorEastAsia"/>
      <w:szCs w:val="22"/>
      <w:lang w:val="en-US" w:bidi="ar-SA"/>
    </w:rPr>
  </w:style>
  <w:style w:type="paragraph" w:styleId="Header">
    <w:name w:val="header"/>
    <w:basedOn w:val="Normal"/>
    <w:link w:val="HeaderChar"/>
    <w:uiPriority w:val="99"/>
    <w:unhideWhenUsed/>
    <w:rsid w:val="00B129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95E"/>
  </w:style>
  <w:style w:type="paragraph" w:styleId="Footer">
    <w:name w:val="footer"/>
    <w:basedOn w:val="Normal"/>
    <w:link w:val="FooterChar"/>
    <w:uiPriority w:val="99"/>
    <w:unhideWhenUsed/>
    <w:rsid w:val="00B129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9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88536">
      <w:bodyDiv w:val="1"/>
      <w:marLeft w:val="0"/>
      <w:marRight w:val="0"/>
      <w:marTop w:val="0"/>
      <w:marBottom w:val="0"/>
      <w:divBdr>
        <w:top w:val="none" w:sz="0" w:space="0" w:color="auto"/>
        <w:left w:val="none" w:sz="0" w:space="0" w:color="auto"/>
        <w:bottom w:val="none" w:sz="0" w:space="0" w:color="auto"/>
        <w:right w:val="none" w:sz="0" w:space="0" w:color="auto"/>
      </w:divBdr>
    </w:div>
    <w:div w:id="176047505">
      <w:bodyDiv w:val="1"/>
      <w:marLeft w:val="0"/>
      <w:marRight w:val="0"/>
      <w:marTop w:val="0"/>
      <w:marBottom w:val="0"/>
      <w:divBdr>
        <w:top w:val="none" w:sz="0" w:space="0" w:color="auto"/>
        <w:left w:val="none" w:sz="0" w:space="0" w:color="auto"/>
        <w:bottom w:val="none" w:sz="0" w:space="0" w:color="auto"/>
        <w:right w:val="none" w:sz="0" w:space="0" w:color="auto"/>
      </w:divBdr>
    </w:div>
    <w:div w:id="204878973">
      <w:bodyDiv w:val="1"/>
      <w:marLeft w:val="0"/>
      <w:marRight w:val="0"/>
      <w:marTop w:val="0"/>
      <w:marBottom w:val="0"/>
      <w:divBdr>
        <w:top w:val="none" w:sz="0" w:space="0" w:color="auto"/>
        <w:left w:val="none" w:sz="0" w:space="0" w:color="auto"/>
        <w:bottom w:val="none" w:sz="0" w:space="0" w:color="auto"/>
        <w:right w:val="none" w:sz="0" w:space="0" w:color="auto"/>
      </w:divBdr>
    </w:div>
    <w:div w:id="345251973">
      <w:bodyDiv w:val="1"/>
      <w:marLeft w:val="0"/>
      <w:marRight w:val="0"/>
      <w:marTop w:val="0"/>
      <w:marBottom w:val="0"/>
      <w:divBdr>
        <w:top w:val="none" w:sz="0" w:space="0" w:color="auto"/>
        <w:left w:val="none" w:sz="0" w:space="0" w:color="auto"/>
        <w:bottom w:val="none" w:sz="0" w:space="0" w:color="auto"/>
        <w:right w:val="none" w:sz="0" w:space="0" w:color="auto"/>
      </w:divBdr>
    </w:div>
    <w:div w:id="472259971">
      <w:bodyDiv w:val="1"/>
      <w:marLeft w:val="0"/>
      <w:marRight w:val="0"/>
      <w:marTop w:val="0"/>
      <w:marBottom w:val="0"/>
      <w:divBdr>
        <w:top w:val="none" w:sz="0" w:space="0" w:color="auto"/>
        <w:left w:val="none" w:sz="0" w:space="0" w:color="auto"/>
        <w:bottom w:val="none" w:sz="0" w:space="0" w:color="auto"/>
        <w:right w:val="none" w:sz="0" w:space="0" w:color="auto"/>
      </w:divBdr>
    </w:div>
    <w:div w:id="555777920">
      <w:bodyDiv w:val="1"/>
      <w:marLeft w:val="0"/>
      <w:marRight w:val="0"/>
      <w:marTop w:val="0"/>
      <w:marBottom w:val="0"/>
      <w:divBdr>
        <w:top w:val="none" w:sz="0" w:space="0" w:color="auto"/>
        <w:left w:val="none" w:sz="0" w:space="0" w:color="auto"/>
        <w:bottom w:val="none" w:sz="0" w:space="0" w:color="auto"/>
        <w:right w:val="none" w:sz="0" w:space="0" w:color="auto"/>
      </w:divBdr>
    </w:div>
    <w:div w:id="615403468">
      <w:bodyDiv w:val="1"/>
      <w:marLeft w:val="0"/>
      <w:marRight w:val="0"/>
      <w:marTop w:val="0"/>
      <w:marBottom w:val="0"/>
      <w:divBdr>
        <w:top w:val="none" w:sz="0" w:space="0" w:color="auto"/>
        <w:left w:val="none" w:sz="0" w:space="0" w:color="auto"/>
        <w:bottom w:val="none" w:sz="0" w:space="0" w:color="auto"/>
        <w:right w:val="none" w:sz="0" w:space="0" w:color="auto"/>
      </w:divBdr>
    </w:div>
    <w:div w:id="656302533">
      <w:bodyDiv w:val="1"/>
      <w:marLeft w:val="0"/>
      <w:marRight w:val="0"/>
      <w:marTop w:val="0"/>
      <w:marBottom w:val="0"/>
      <w:divBdr>
        <w:top w:val="none" w:sz="0" w:space="0" w:color="auto"/>
        <w:left w:val="none" w:sz="0" w:space="0" w:color="auto"/>
        <w:bottom w:val="none" w:sz="0" w:space="0" w:color="auto"/>
        <w:right w:val="none" w:sz="0" w:space="0" w:color="auto"/>
      </w:divBdr>
    </w:div>
    <w:div w:id="761608211">
      <w:bodyDiv w:val="1"/>
      <w:marLeft w:val="0"/>
      <w:marRight w:val="0"/>
      <w:marTop w:val="0"/>
      <w:marBottom w:val="0"/>
      <w:divBdr>
        <w:top w:val="none" w:sz="0" w:space="0" w:color="auto"/>
        <w:left w:val="none" w:sz="0" w:space="0" w:color="auto"/>
        <w:bottom w:val="none" w:sz="0" w:space="0" w:color="auto"/>
        <w:right w:val="none" w:sz="0" w:space="0" w:color="auto"/>
      </w:divBdr>
    </w:div>
    <w:div w:id="763888358">
      <w:bodyDiv w:val="1"/>
      <w:marLeft w:val="0"/>
      <w:marRight w:val="0"/>
      <w:marTop w:val="0"/>
      <w:marBottom w:val="0"/>
      <w:divBdr>
        <w:top w:val="none" w:sz="0" w:space="0" w:color="auto"/>
        <w:left w:val="none" w:sz="0" w:space="0" w:color="auto"/>
        <w:bottom w:val="none" w:sz="0" w:space="0" w:color="auto"/>
        <w:right w:val="none" w:sz="0" w:space="0" w:color="auto"/>
      </w:divBdr>
    </w:div>
    <w:div w:id="803618598">
      <w:bodyDiv w:val="1"/>
      <w:marLeft w:val="0"/>
      <w:marRight w:val="0"/>
      <w:marTop w:val="0"/>
      <w:marBottom w:val="0"/>
      <w:divBdr>
        <w:top w:val="none" w:sz="0" w:space="0" w:color="auto"/>
        <w:left w:val="none" w:sz="0" w:space="0" w:color="auto"/>
        <w:bottom w:val="none" w:sz="0" w:space="0" w:color="auto"/>
        <w:right w:val="none" w:sz="0" w:space="0" w:color="auto"/>
      </w:divBdr>
    </w:div>
    <w:div w:id="811749445">
      <w:bodyDiv w:val="1"/>
      <w:marLeft w:val="0"/>
      <w:marRight w:val="0"/>
      <w:marTop w:val="0"/>
      <w:marBottom w:val="0"/>
      <w:divBdr>
        <w:top w:val="none" w:sz="0" w:space="0" w:color="auto"/>
        <w:left w:val="none" w:sz="0" w:space="0" w:color="auto"/>
        <w:bottom w:val="none" w:sz="0" w:space="0" w:color="auto"/>
        <w:right w:val="none" w:sz="0" w:space="0" w:color="auto"/>
      </w:divBdr>
    </w:div>
    <w:div w:id="897396429">
      <w:bodyDiv w:val="1"/>
      <w:marLeft w:val="0"/>
      <w:marRight w:val="0"/>
      <w:marTop w:val="0"/>
      <w:marBottom w:val="0"/>
      <w:divBdr>
        <w:top w:val="none" w:sz="0" w:space="0" w:color="auto"/>
        <w:left w:val="none" w:sz="0" w:space="0" w:color="auto"/>
        <w:bottom w:val="none" w:sz="0" w:space="0" w:color="auto"/>
        <w:right w:val="none" w:sz="0" w:space="0" w:color="auto"/>
      </w:divBdr>
    </w:div>
    <w:div w:id="942036579">
      <w:bodyDiv w:val="1"/>
      <w:marLeft w:val="0"/>
      <w:marRight w:val="0"/>
      <w:marTop w:val="0"/>
      <w:marBottom w:val="0"/>
      <w:divBdr>
        <w:top w:val="none" w:sz="0" w:space="0" w:color="auto"/>
        <w:left w:val="none" w:sz="0" w:space="0" w:color="auto"/>
        <w:bottom w:val="none" w:sz="0" w:space="0" w:color="auto"/>
        <w:right w:val="none" w:sz="0" w:space="0" w:color="auto"/>
      </w:divBdr>
    </w:div>
    <w:div w:id="945187431">
      <w:bodyDiv w:val="1"/>
      <w:marLeft w:val="0"/>
      <w:marRight w:val="0"/>
      <w:marTop w:val="0"/>
      <w:marBottom w:val="0"/>
      <w:divBdr>
        <w:top w:val="none" w:sz="0" w:space="0" w:color="auto"/>
        <w:left w:val="none" w:sz="0" w:space="0" w:color="auto"/>
        <w:bottom w:val="none" w:sz="0" w:space="0" w:color="auto"/>
        <w:right w:val="none" w:sz="0" w:space="0" w:color="auto"/>
      </w:divBdr>
    </w:div>
    <w:div w:id="1025867159">
      <w:bodyDiv w:val="1"/>
      <w:marLeft w:val="0"/>
      <w:marRight w:val="0"/>
      <w:marTop w:val="0"/>
      <w:marBottom w:val="0"/>
      <w:divBdr>
        <w:top w:val="none" w:sz="0" w:space="0" w:color="auto"/>
        <w:left w:val="none" w:sz="0" w:space="0" w:color="auto"/>
        <w:bottom w:val="none" w:sz="0" w:space="0" w:color="auto"/>
        <w:right w:val="none" w:sz="0" w:space="0" w:color="auto"/>
      </w:divBdr>
    </w:div>
    <w:div w:id="1068529731">
      <w:bodyDiv w:val="1"/>
      <w:marLeft w:val="0"/>
      <w:marRight w:val="0"/>
      <w:marTop w:val="0"/>
      <w:marBottom w:val="0"/>
      <w:divBdr>
        <w:top w:val="none" w:sz="0" w:space="0" w:color="auto"/>
        <w:left w:val="none" w:sz="0" w:space="0" w:color="auto"/>
        <w:bottom w:val="none" w:sz="0" w:space="0" w:color="auto"/>
        <w:right w:val="none" w:sz="0" w:space="0" w:color="auto"/>
      </w:divBdr>
    </w:div>
    <w:div w:id="1118185497">
      <w:bodyDiv w:val="1"/>
      <w:marLeft w:val="0"/>
      <w:marRight w:val="0"/>
      <w:marTop w:val="0"/>
      <w:marBottom w:val="0"/>
      <w:divBdr>
        <w:top w:val="none" w:sz="0" w:space="0" w:color="auto"/>
        <w:left w:val="none" w:sz="0" w:space="0" w:color="auto"/>
        <w:bottom w:val="none" w:sz="0" w:space="0" w:color="auto"/>
        <w:right w:val="none" w:sz="0" w:space="0" w:color="auto"/>
      </w:divBdr>
    </w:div>
    <w:div w:id="1508710501">
      <w:bodyDiv w:val="1"/>
      <w:marLeft w:val="0"/>
      <w:marRight w:val="0"/>
      <w:marTop w:val="0"/>
      <w:marBottom w:val="0"/>
      <w:divBdr>
        <w:top w:val="none" w:sz="0" w:space="0" w:color="auto"/>
        <w:left w:val="none" w:sz="0" w:space="0" w:color="auto"/>
        <w:bottom w:val="none" w:sz="0" w:space="0" w:color="auto"/>
        <w:right w:val="none" w:sz="0" w:space="0" w:color="auto"/>
      </w:divBdr>
    </w:div>
    <w:div w:id="1531992329">
      <w:bodyDiv w:val="1"/>
      <w:marLeft w:val="0"/>
      <w:marRight w:val="0"/>
      <w:marTop w:val="0"/>
      <w:marBottom w:val="0"/>
      <w:divBdr>
        <w:top w:val="none" w:sz="0" w:space="0" w:color="auto"/>
        <w:left w:val="none" w:sz="0" w:space="0" w:color="auto"/>
        <w:bottom w:val="none" w:sz="0" w:space="0" w:color="auto"/>
        <w:right w:val="none" w:sz="0" w:space="0" w:color="auto"/>
      </w:divBdr>
    </w:div>
    <w:div w:id="1607734423">
      <w:bodyDiv w:val="1"/>
      <w:marLeft w:val="0"/>
      <w:marRight w:val="0"/>
      <w:marTop w:val="0"/>
      <w:marBottom w:val="0"/>
      <w:divBdr>
        <w:top w:val="none" w:sz="0" w:space="0" w:color="auto"/>
        <w:left w:val="none" w:sz="0" w:space="0" w:color="auto"/>
        <w:bottom w:val="none" w:sz="0" w:space="0" w:color="auto"/>
        <w:right w:val="none" w:sz="0" w:space="0" w:color="auto"/>
      </w:divBdr>
    </w:div>
    <w:div w:id="1758553850">
      <w:bodyDiv w:val="1"/>
      <w:marLeft w:val="0"/>
      <w:marRight w:val="0"/>
      <w:marTop w:val="0"/>
      <w:marBottom w:val="0"/>
      <w:divBdr>
        <w:top w:val="none" w:sz="0" w:space="0" w:color="auto"/>
        <w:left w:val="none" w:sz="0" w:space="0" w:color="auto"/>
        <w:bottom w:val="none" w:sz="0" w:space="0" w:color="auto"/>
        <w:right w:val="none" w:sz="0" w:space="0" w:color="auto"/>
      </w:divBdr>
    </w:div>
    <w:div w:id="2021589447">
      <w:bodyDiv w:val="1"/>
      <w:marLeft w:val="0"/>
      <w:marRight w:val="0"/>
      <w:marTop w:val="0"/>
      <w:marBottom w:val="0"/>
      <w:divBdr>
        <w:top w:val="none" w:sz="0" w:space="0" w:color="auto"/>
        <w:left w:val="none" w:sz="0" w:space="0" w:color="auto"/>
        <w:bottom w:val="none" w:sz="0" w:space="0" w:color="auto"/>
        <w:right w:val="none" w:sz="0" w:space="0" w:color="auto"/>
      </w:divBdr>
    </w:div>
    <w:div w:id="2063940517">
      <w:bodyDiv w:val="1"/>
      <w:marLeft w:val="0"/>
      <w:marRight w:val="0"/>
      <w:marTop w:val="0"/>
      <w:marBottom w:val="0"/>
      <w:divBdr>
        <w:top w:val="none" w:sz="0" w:space="0" w:color="auto"/>
        <w:left w:val="none" w:sz="0" w:space="0" w:color="auto"/>
        <w:bottom w:val="none" w:sz="0" w:space="0" w:color="auto"/>
        <w:right w:val="none" w:sz="0" w:space="0" w:color="auto"/>
      </w:divBdr>
    </w:div>
    <w:div w:id="2094083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github.com/BenjaminIsaac0111/Cancer-Prediction-Model" TargetMode="External"/><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ar16</b:Tag>
    <b:SourceType>InternetSite</b:SourceType>
    <b:Guid>{C85CFAB1-6B5B-44CA-A637-633A076EC63D}</b:Guid>
    <b:Author>
      <b:Author>
        <b:NameList>
          <b:Person>
            <b:Last>Marr</b:Last>
            <b:First>Benard</b:First>
          </b:Person>
        </b:NameList>
      </b:Author>
    </b:Author>
    <b:Title>The Top 10 AI And Machine Learning Use Cases Everyone Should Know About</b:Title>
    <b:Year>2016</b:Year>
    <b:YearAccessed>2018</b:YearAccessed>
    <b:MonthAccessed>January</b:MonthAccessed>
    <b:DayAccessed>27</b:DayAccessed>
    <b:URL>https://www.forbes.com/sites/bernardmarr/2016/09/30/what-are-the-top-10-use-cases-for-machine-learning-and-ai/#1f9133fa94c9</b:URL>
    <b:Month>September</b:Month>
    <b:Day>30</b:Day>
    <b:RefOrder>1</b:RefOrder>
  </b:Source>
  <b:Source>
    <b:Tag>CMu17</b:Tag>
    <b:SourceType>Book</b:SourceType>
    <b:Guid>{5F8AC674-F362-4846-B6B7-3C9CFC9D48F8}</b:Guid>
    <b:Title>Introduction to Machine Learning with Python</b:Title>
    <b:Year>2017</b:Year>
    <b:Author>
      <b:Author>
        <b:NameList>
          <b:Person>
            <b:Last>C.Muller</b:Last>
            <b:First>Andreas</b:First>
          </b:Person>
          <b:Person>
            <b:Last>Guido</b:Last>
            <b:First>Sarah</b:First>
          </b:Person>
        </b:NameList>
      </b:Author>
    </b:Author>
    <b:City>Sebastopol</b:City>
    <b:Publisher>O'Reilly</b:Publisher>
    <b:Edition>3rd</b:Edition>
    <b:StateProvince>CA</b:StateProvince>
    <b:CountryRegion>USA</b:CountryRegion>
    <b:RefOrder>2</b:RefOrder>
  </b:Source>
  <b:Source>
    <b:Tag>xLa18</b:Tag>
    <b:SourceType>InternetSite</b:SourceType>
    <b:Guid>{112F0D8A-5661-4771-82E0-02A39C330569}</b:Guid>
    <b:Title>xLab Solutions</b:Title>
    <b:Author>
      <b:Author>
        <b:Corporate>xLabs</b:Corporate>
      </b:Author>
    </b:Author>
    <b:YearAccessed>2018</b:YearAccessed>
    <b:MonthAccessed>January</b:MonthAccessed>
    <b:DayAccessed>28</b:DayAccessed>
    <b:URL>https://www.x-labsystems.co.uk/solutions</b:URL>
    <b:RefOrder>3</b:RefOrder>
  </b:Source>
  <b:Source>
    <b:Tag>Eri17</b:Tag>
    <b:SourceType>InternetSite</b:SourceType>
    <b:Guid>{88310C46-EB1F-4FD8-962D-33AE9090E63D}</b:Guid>
    <b:Title>11. Introduction to Machine Learning</b:Title>
    <b:Year>2017</b:Year>
    <b:YearAccessed>2018</b:YearAccessed>
    <b:MonthAccessed>January</b:MonthAccessed>
    <b:DayAccessed>28</b:DayAccessed>
    <b:URL>https://www.youtube.com/watch?v=h0e2HAPTGF4</b:URL>
    <b:Author>
      <b:Author>
        <b:NameList>
          <b:Person>
            <b:Last>Grimson</b:Last>
            <b:First>Eric</b:First>
          </b:Person>
        </b:NameList>
      </b:Author>
    </b:Author>
    <b:RefOrder>4</b:RefOrder>
  </b:Source>
  <b:Source>
    <b:Tag>Wik17</b:Tag>
    <b:SourceType>InternetSite</b:SourceType>
    <b:Guid>{60A54CDA-8B77-4C6A-B5BA-20C7955E004F}</b:Guid>
    <b:Author>
      <b:Author>
        <b:Corporate>Wikipedia</b:Corporate>
      </b:Author>
    </b:Author>
    <b:Title>Cross-industry Standard Process for Data Mining</b:Title>
    <b:Year>2017</b:Year>
    <b:YearAccessed>2018</b:YearAccessed>
    <b:MonthAccessed>January</b:MonthAccessed>
    <b:DayAccessed>30</b:DayAccessed>
    <b:URL>https://en.wikipedia.org/wiki/Cross-industry_standard_process_for_data_mining</b:URL>
    <b:InternetSiteTitle>Wikipedia</b:InternetSiteTitle>
    <b:Month>October</b:Month>
    <b:Day>30</b:Day>
    <b:RefOrder>6</b:RefOrder>
  </b:Source>
  <b:Source>
    <b:Tag>Rol15</b:Tag>
    <b:SourceType>Report</b:SourceType>
    <b:Guid>{A7E05C8D-0713-44AB-A4B1-90CE99EDD6C8}</b:Guid>
    <b:Title>Foundational Methodology for Data Science</b:Title>
    <b:Year>2015</b:Year>
    <b:YearAccessed>2018</b:YearAccessed>
    <b:MonthAccessed>January</b:MonthAccessed>
    <b:DayAccessed>30</b:DayAccessed>
    <b:URL>http://www.ibmbigdatahub.com/blog/why-we-need-methodology-data-science</b:URL>
    <b:Author>
      <b:Author>
        <b:NameList>
          <b:Person>
            <b:Last>Rollins</b:Last>
            <b:First>John</b:First>
          </b:Person>
        </b:NameList>
      </b:Author>
    </b:Author>
    <b:InternetSiteTitle>IBM Big Data &amp; Analytics Hub</b:InternetSiteTitle>
    <b:Month>August</b:Month>
    <b:Day>24</b:Day>
    <b:Department>Analytics</b:Department>
    <b:Institution>IBM</b:Institution>
    <b:Publisher>IBM</b:Publisher>
    <b:City>New York</b:City>
    <b:RefOrder>5</b:RefOrder>
  </b:Source>
</b:Sources>
</file>

<file path=customXml/itemProps1.xml><?xml version="1.0" encoding="utf-8"?>
<ds:datastoreItem xmlns:ds="http://schemas.openxmlformats.org/officeDocument/2006/customXml" ds:itemID="{4A12728D-B345-4ECF-83B8-2FA6F5299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41</TotalTime>
  <Pages>44</Pages>
  <Words>25466</Words>
  <Characters>145161</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Leeds Beckett univerisity</Company>
  <LinksUpToDate>false</LinksUpToDate>
  <CharactersWithSpaces>17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 Data Science and Machine Learning Approach</dc:subject>
  <dc:creator>Wilson, Benjamin Isaac</dc:creator>
  <cp:keywords/>
  <dc:description/>
  <cp:lastModifiedBy>Benjamin Isaac Wilson</cp:lastModifiedBy>
  <cp:revision>2692</cp:revision>
  <dcterms:created xsi:type="dcterms:W3CDTF">2018-01-26T03:41:00Z</dcterms:created>
  <dcterms:modified xsi:type="dcterms:W3CDTF">2018-04-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q22L7wFO"/&gt;&lt;style id="http://www.zotero.org/styles/harvard-leeds-beckett-university" hasBibliography="1" bibliographyStyleHasBeenSet="1"/&gt;&lt;prefs&gt;&lt;pref name="fieldType" value="Field"/&gt;&lt;/prefs&gt;&lt;/da</vt:lpwstr>
  </property>
  <property fmtid="{D5CDD505-2E9C-101B-9397-08002B2CF9AE}" pid="3" name="ZOTERO_PREF_2">
    <vt:lpwstr>ta&gt;</vt:lpwstr>
  </property>
</Properties>
</file>